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833CA" w14:textId="77777777" w:rsidR="00CE1193" w:rsidRPr="00617EF0" w:rsidRDefault="00CE1193" w:rsidP="00D3128F">
      <w:pPr>
        <w:pStyle w:val="Header"/>
        <w:spacing w:line="360" w:lineRule="auto"/>
        <w:rPr>
          <w:i/>
          <w:iCs/>
          <w:lang w:val="en-GB"/>
        </w:rPr>
      </w:pPr>
      <w:r w:rsidRPr="00617EF0">
        <w:rPr>
          <w:i/>
          <w:iCs/>
          <w:lang w:val="en-GB"/>
        </w:rPr>
        <w:t>Research article</w:t>
      </w:r>
    </w:p>
    <w:p w14:paraId="1F812E87" w14:textId="77777777" w:rsidR="001B262D" w:rsidRPr="00F66F0B" w:rsidRDefault="001B262D" w:rsidP="00D3128F">
      <w:pPr>
        <w:spacing w:line="360" w:lineRule="auto"/>
        <w:rPr>
          <w:rFonts w:eastAsia="Arial"/>
          <w:b/>
          <w:sz w:val="28"/>
          <w:szCs w:val="32"/>
          <w:lang w:val="en-GB" w:eastAsia="zh-CN"/>
        </w:rPr>
      </w:pPr>
    </w:p>
    <w:p w14:paraId="5233AE62" w14:textId="67C65839" w:rsidR="001B262D" w:rsidRPr="00617EF0" w:rsidRDefault="001B262D" w:rsidP="00D3128F">
      <w:pPr>
        <w:spacing w:line="360" w:lineRule="auto"/>
        <w:jc w:val="center"/>
        <w:outlineLvl w:val="0"/>
        <w:rPr>
          <w:lang w:val="en-GB"/>
        </w:rPr>
      </w:pPr>
      <w:r w:rsidRPr="00F66F0B">
        <w:rPr>
          <w:rFonts w:eastAsia="Arial"/>
          <w:b/>
          <w:sz w:val="28"/>
          <w:szCs w:val="32"/>
          <w:lang w:val="en-GB" w:eastAsia="zh-CN"/>
        </w:rPr>
        <w:t xml:space="preserve">ProtModel: estimation of the best-fitting substitution model by </w:t>
      </w:r>
      <w:commentRangeStart w:id="0"/>
      <w:r w:rsidRPr="00F66F0B">
        <w:rPr>
          <w:rFonts w:eastAsia="Arial"/>
          <w:b/>
          <w:sz w:val="28"/>
          <w:szCs w:val="32"/>
          <w:lang w:val="en-GB" w:eastAsia="zh-CN"/>
        </w:rPr>
        <w:t>approximate</w:t>
      </w:r>
      <w:commentRangeEnd w:id="0"/>
      <w:r w:rsidR="00041FC4" w:rsidRPr="00617EF0">
        <w:rPr>
          <w:rStyle w:val="CommentReference"/>
          <w:lang w:val="en-GB"/>
        </w:rPr>
        <w:commentReference w:id="0"/>
      </w:r>
      <w:r w:rsidRPr="00F66F0B">
        <w:rPr>
          <w:rFonts w:eastAsia="Arial"/>
          <w:b/>
          <w:sz w:val="28"/>
          <w:szCs w:val="32"/>
          <w:lang w:val="en-GB" w:eastAsia="zh-CN"/>
        </w:rPr>
        <w:t xml:space="preserve"> Bayesian computation</w:t>
      </w:r>
    </w:p>
    <w:p w14:paraId="23B5D240" w14:textId="2565EB82" w:rsidR="001B262D" w:rsidRPr="00343B1C" w:rsidRDefault="001B262D" w:rsidP="00D3128F">
      <w:pPr>
        <w:spacing w:line="360" w:lineRule="auto"/>
        <w:jc w:val="center"/>
        <w:outlineLvl w:val="0"/>
        <w:rPr>
          <w:lang w:val="pt-BR"/>
        </w:rPr>
      </w:pPr>
      <w:r w:rsidRPr="00343B1C">
        <w:rPr>
          <w:lang w:val="pt-BR"/>
        </w:rPr>
        <w:t>David Ferreiro</w:t>
      </w:r>
      <w:r w:rsidRPr="00343B1C">
        <w:rPr>
          <w:vertAlign w:val="superscript"/>
          <w:lang w:val="pt-BR"/>
        </w:rPr>
        <w:t>1,2</w:t>
      </w:r>
      <w:r w:rsidR="00D40C9F" w:rsidRPr="00343B1C">
        <w:rPr>
          <w:lang w:val="pt-BR"/>
        </w:rPr>
        <w:t>, Catarina Branco</w:t>
      </w:r>
      <w:r w:rsidR="00D40C9F" w:rsidRPr="00343B1C">
        <w:rPr>
          <w:vertAlign w:val="superscript"/>
          <w:lang w:val="pt-BR"/>
        </w:rPr>
        <w:t>1,2</w:t>
      </w:r>
      <w:r w:rsidR="00D40C9F" w:rsidRPr="00343B1C">
        <w:rPr>
          <w:lang w:val="pt-BR"/>
        </w:rPr>
        <w:t xml:space="preserve">, Ugo </w:t>
      </w:r>
      <w:commentRangeStart w:id="1"/>
      <w:r w:rsidR="00D40C9F" w:rsidRPr="00343B1C">
        <w:rPr>
          <w:lang w:val="pt-BR"/>
        </w:rPr>
        <w:t>Bastolla</w:t>
      </w:r>
      <w:commentRangeEnd w:id="1"/>
      <w:r w:rsidR="00D40C9F" w:rsidRPr="00617EF0">
        <w:rPr>
          <w:rStyle w:val="CommentReference"/>
          <w:lang w:val="en-GB"/>
        </w:rPr>
        <w:commentReference w:id="1"/>
      </w:r>
      <w:r w:rsidR="00D40C9F" w:rsidRPr="00343B1C">
        <w:rPr>
          <w:lang w:val="pt-BR"/>
        </w:rPr>
        <w:t xml:space="preserve"> </w:t>
      </w:r>
      <w:r w:rsidRPr="00343B1C">
        <w:rPr>
          <w:lang w:val="pt-BR"/>
        </w:rPr>
        <w:t>and Miguel Arenas</w:t>
      </w:r>
      <w:r w:rsidRPr="00343B1C">
        <w:rPr>
          <w:vertAlign w:val="superscript"/>
          <w:lang w:val="pt-BR"/>
        </w:rPr>
        <w:t>1,2,3*</w:t>
      </w:r>
    </w:p>
    <w:p w14:paraId="114FA344" w14:textId="77777777" w:rsidR="001B262D" w:rsidRPr="00343B1C" w:rsidRDefault="001B262D" w:rsidP="00D3128F">
      <w:pPr>
        <w:spacing w:line="360" w:lineRule="auto"/>
        <w:jc w:val="center"/>
        <w:rPr>
          <w:lang w:val="pt-BR"/>
        </w:rPr>
      </w:pPr>
    </w:p>
    <w:p w14:paraId="37371C27" w14:textId="77777777" w:rsidR="001B262D" w:rsidRPr="00F66F0B" w:rsidRDefault="001B262D" w:rsidP="00D3128F">
      <w:pPr>
        <w:widowControl w:val="0"/>
        <w:autoSpaceDE w:val="0"/>
        <w:autoSpaceDN w:val="0"/>
        <w:adjustRightInd w:val="0"/>
        <w:spacing w:line="360" w:lineRule="auto"/>
        <w:rPr>
          <w:lang w:val="en-GB"/>
        </w:rPr>
      </w:pPr>
      <w:r w:rsidRPr="00F66F0B">
        <w:rPr>
          <w:vertAlign w:val="superscript"/>
          <w:lang w:val="en-GB"/>
        </w:rPr>
        <w:t>1</w:t>
      </w:r>
      <w:r w:rsidRPr="00F66F0B">
        <w:rPr>
          <w:lang w:val="en-GB"/>
        </w:rPr>
        <w:t>CINBIO, University of Vigo, 36310 Vigo, Spain.</w:t>
      </w:r>
    </w:p>
    <w:p w14:paraId="583FE3B3" w14:textId="77777777" w:rsidR="001B262D" w:rsidRPr="00F66F0B" w:rsidRDefault="001B262D" w:rsidP="00D3128F">
      <w:pPr>
        <w:widowControl w:val="0"/>
        <w:autoSpaceDE w:val="0"/>
        <w:autoSpaceDN w:val="0"/>
        <w:adjustRightInd w:val="0"/>
        <w:spacing w:line="360" w:lineRule="auto"/>
        <w:rPr>
          <w:lang w:val="en-GB"/>
        </w:rPr>
      </w:pPr>
      <w:r w:rsidRPr="00F66F0B">
        <w:rPr>
          <w:vertAlign w:val="superscript"/>
          <w:lang w:val="en-GB"/>
        </w:rPr>
        <w:t>2</w:t>
      </w:r>
      <w:r w:rsidRPr="00F66F0B">
        <w:rPr>
          <w:lang w:val="en-GB"/>
        </w:rPr>
        <w:t>Department of Biochemistry, Genetics and Immunology, University of Vigo, Vigo, Spain.</w:t>
      </w:r>
    </w:p>
    <w:p w14:paraId="032BF10E" w14:textId="5DF9B388" w:rsidR="001B262D" w:rsidRPr="00F66F0B" w:rsidRDefault="001B262D" w:rsidP="00D3128F">
      <w:pPr>
        <w:spacing w:line="360" w:lineRule="auto"/>
        <w:rPr>
          <w:lang w:val="en-GB"/>
        </w:rPr>
      </w:pPr>
      <w:r w:rsidRPr="00617EF0">
        <w:rPr>
          <w:vertAlign w:val="superscript"/>
          <w:lang w:val="en-GB"/>
        </w:rPr>
        <w:t>3</w:t>
      </w:r>
      <w:r w:rsidRPr="00617EF0">
        <w:rPr>
          <w:lang w:val="en-GB"/>
        </w:rPr>
        <w:t>Galicia Sur Health Research Institute (IIS Galicia Sur), 36310 Vigo, Spain.</w:t>
      </w:r>
    </w:p>
    <w:p w14:paraId="47CB4C60" w14:textId="77777777" w:rsidR="001B262D" w:rsidRPr="00F66F0B" w:rsidRDefault="001B262D" w:rsidP="00D3128F">
      <w:pPr>
        <w:spacing w:line="360" w:lineRule="auto"/>
        <w:rPr>
          <w:lang w:val="en-GB"/>
        </w:rPr>
      </w:pPr>
    </w:p>
    <w:p w14:paraId="5D3DD1BF" w14:textId="77777777" w:rsidR="001B262D" w:rsidRPr="00F66F0B" w:rsidRDefault="001B262D" w:rsidP="00D3128F">
      <w:pPr>
        <w:spacing w:line="360" w:lineRule="auto"/>
        <w:outlineLvl w:val="0"/>
        <w:rPr>
          <w:b/>
          <w:lang w:val="en-GB"/>
        </w:rPr>
      </w:pPr>
      <w:r w:rsidRPr="00F66F0B">
        <w:rPr>
          <w:b/>
          <w:lang w:val="en-GB"/>
        </w:rPr>
        <w:t>Email addresses:</w:t>
      </w:r>
    </w:p>
    <w:p w14:paraId="27A4792F" w14:textId="608E79CE" w:rsidR="001B262D" w:rsidRPr="00F66F0B" w:rsidRDefault="001B262D" w:rsidP="00D3128F">
      <w:pPr>
        <w:spacing w:line="360" w:lineRule="auto"/>
        <w:outlineLvl w:val="0"/>
        <w:rPr>
          <w:rStyle w:val="Hyperlink"/>
          <w:lang w:val="en-GB"/>
        </w:rPr>
      </w:pPr>
      <w:r w:rsidRPr="00F66F0B">
        <w:rPr>
          <w:b/>
          <w:lang w:val="en-GB"/>
        </w:rPr>
        <w:tab/>
      </w:r>
      <w:r w:rsidRPr="00F66F0B">
        <w:rPr>
          <w:bCs/>
          <w:lang w:val="en-GB"/>
        </w:rPr>
        <w:t xml:space="preserve">DF: </w:t>
      </w:r>
      <w:r w:rsidR="00000000">
        <w:fldChar w:fldCharType="begin"/>
      </w:r>
      <w:r w:rsidR="00000000" w:rsidRPr="00EA15B8">
        <w:rPr>
          <w:lang w:val="en-US"/>
          <w:rPrChange w:id="2" w:author="Catarina Brancoi" w:date="2022-09-14T09:46:00Z">
            <w:rPr/>
          </w:rPrChange>
        </w:rPr>
        <w:instrText xml:space="preserve"> HYPERLINK "mailto:david.ferreiro.garcia@uvigo.es" </w:instrText>
      </w:r>
      <w:r w:rsidR="00000000">
        <w:fldChar w:fldCharType="separate"/>
      </w:r>
      <w:r w:rsidRPr="00F66F0B">
        <w:rPr>
          <w:rStyle w:val="Hyperlink"/>
          <w:lang w:val="en-GB"/>
        </w:rPr>
        <w:t>david.ferreiro.garcia@uvigo.es</w:t>
      </w:r>
      <w:r w:rsidR="00000000">
        <w:rPr>
          <w:rStyle w:val="Hyperlink"/>
          <w:lang w:val="en-GB"/>
        </w:rPr>
        <w:fldChar w:fldCharType="end"/>
      </w:r>
    </w:p>
    <w:p w14:paraId="54E3CB6C" w14:textId="7C6E136C" w:rsidR="00CE1193" w:rsidRPr="00F66F0B" w:rsidRDefault="00CE1193" w:rsidP="00D3128F">
      <w:pPr>
        <w:spacing w:line="360" w:lineRule="auto"/>
        <w:ind w:firstLine="708"/>
        <w:outlineLvl w:val="0"/>
        <w:rPr>
          <w:rStyle w:val="Hyperlink"/>
          <w:lang w:val="en-GB"/>
        </w:rPr>
      </w:pPr>
      <w:r w:rsidRPr="00617EF0">
        <w:rPr>
          <w:rStyle w:val="Hyperlink"/>
          <w:color w:val="000000" w:themeColor="text1"/>
          <w:u w:val="none"/>
          <w:lang w:val="en-GB"/>
        </w:rPr>
        <w:t>CB:</w:t>
      </w:r>
      <w:r w:rsidRPr="00F66F0B">
        <w:rPr>
          <w:rStyle w:val="Hyperlink"/>
          <w:lang w:val="en-GB"/>
        </w:rPr>
        <w:t xml:space="preserve"> caraujo@uvigo.es</w:t>
      </w:r>
    </w:p>
    <w:p w14:paraId="694C71CB" w14:textId="77777777" w:rsidR="00CE1193" w:rsidRPr="00617EF0" w:rsidRDefault="00CE1193" w:rsidP="00D3128F">
      <w:pPr>
        <w:spacing w:line="360" w:lineRule="auto"/>
        <w:ind w:firstLine="708"/>
        <w:outlineLvl w:val="0"/>
        <w:rPr>
          <w:lang w:val="en-GB"/>
        </w:rPr>
      </w:pPr>
      <w:r w:rsidRPr="00617EF0">
        <w:rPr>
          <w:lang w:val="en-GB"/>
        </w:rPr>
        <w:t>UB:</w:t>
      </w:r>
    </w:p>
    <w:p w14:paraId="4879CE2F" w14:textId="3FB04B7B" w:rsidR="001B262D" w:rsidRPr="00617EF0" w:rsidRDefault="001B262D" w:rsidP="00D3128F">
      <w:pPr>
        <w:spacing w:line="360" w:lineRule="auto"/>
        <w:ind w:firstLine="708"/>
        <w:outlineLvl w:val="0"/>
        <w:rPr>
          <w:lang w:val="en-GB" w:eastAsia="es-ES"/>
        </w:rPr>
      </w:pPr>
      <w:r w:rsidRPr="00617EF0">
        <w:rPr>
          <w:lang w:val="en-GB"/>
        </w:rPr>
        <w:t xml:space="preserve">MA: </w:t>
      </w:r>
      <w:r w:rsidR="00000000">
        <w:fldChar w:fldCharType="begin"/>
      </w:r>
      <w:r w:rsidR="00000000" w:rsidRPr="00EA15B8">
        <w:rPr>
          <w:lang w:val="en-US"/>
          <w:rPrChange w:id="3" w:author="Catarina Brancoi" w:date="2022-09-14T09:46:00Z">
            <w:rPr/>
          </w:rPrChange>
        </w:rPr>
        <w:instrText xml:space="preserve"> HYPERLINK "mailto:marenas@uvigo.es" </w:instrText>
      </w:r>
      <w:r w:rsidR="00000000">
        <w:fldChar w:fldCharType="separate"/>
      </w:r>
      <w:r w:rsidRPr="00617EF0">
        <w:rPr>
          <w:rStyle w:val="Hyperlink"/>
          <w:lang w:val="en-GB" w:eastAsia="es-ES"/>
        </w:rPr>
        <w:t>marenas@uvigo.es</w:t>
      </w:r>
      <w:r w:rsidR="00000000">
        <w:rPr>
          <w:rStyle w:val="Hyperlink"/>
          <w:lang w:val="en-GB" w:eastAsia="es-ES"/>
        </w:rPr>
        <w:fldChar w:fldCharType="end"/>
      </w:r>
    </w:p>
    <w:p w14:paraId="03E7B227" w14:textId="77777777" w:rsidR="001B262D" w:rsidRPr="00617EF0" w:rsidRDefault="001B262D" w:rsidP="00D3128F">
      <w:pPr>
        <w:spacing w:line="360" w:lineRule="auto"/>
        <w:outlineLvl w:val="0"/>
        <w:rPr>
          <w:lang w:val="en-GB"/>
        </w:rPr>
      </w:pPr>
    </w:p>
    <w:p w14:paraId="6AAA23CF" w14:textId="77777777" w:rsidR="001B262D" w:rsidRPr="00F66F0B" w:rsidRDefault="001B262D" w:rsidP="00D3128F">
      <w:pPr>
        <w:spacing w:line="360" w:lineRule="auto"/>
        <w:outlineLvl w:val="0"/>
        <w:rPr>
          <w:b/>
          <w:lang w:val="en-GB"/>
        </w:rPr>
      </w:pPr>
      <w:r w:rsidRPr="00F66F0B">
        <w:rPr>
          <w:b/>
          <w:lang w:val="en-GB"/>
        </w:rPr>
        <w:t>* Corresponding author:</w:t>
      </w:r>
    </w:p>
    <w:p w14:paraId="1C2CAB65" w14:textId="77777777" w:rsidR="001B262D" w:rsidRPr="00F66F0B" w:rsidRDefault="001B262D" w:rsidP="00D3128F">
      <w:pPr>
        <w:autoSpaceDE w:val="0"/>
        <w:autoSpaceDN w:val="0"/>
        <w:adjustRightInd w:val="0"/>
        <w:spacing w:line="360" w:lineRule="auto"/>
        <w:rPr>
          <w:i/>
          <w:lang w:val="en-GB"/>
        </w:rPr>
      </w:pPr>
      <w:r w:rsidRPr="00F66F0B">
        <w:rPr>
          <w:i/>
          <w:lang w:val="en-GB"/>
        </w:rPr>
        <w:t>Miguel Arenas</w:t>
      </w:r>
    </w:p>
    <w:p w14:paraId="78B80A72" w14:textId="77777777" w:rsidR="001B262D" w:rsidRPr="00F66F0B" w:rsidRDefault="001B262D" w:rsidP="00D3128F">
      <w:pPr>
        <w:autoSpaceDE w:val="0"/>
        <w:autoSpaceDN w:val="0"/>
        <w:adjustRightInd w:val="0"/>
        <w:spacing w:line="360" w:lineRule="auto"/>
        <w:rPr>
          <w:i/>
          <w:lang w:val="en-GB"/>
        </w:rPr>
      </w:pPr>
      <w:r w:rsidRPr="00F66F0B">
        <w:rPr>
          <w:i/>
          <w:lang w:val="en-GB"/>
        </w:rPr>
        <w:t>Department of Biochemistry, Genetics and Immunology</w:t>
      </w:r>
    </w:p>
    <w:p w14:paraId="47759F90" w14:textId="77777777" w:rsidR="001B262D" w:rsidRPr="00F66F0B" w:rsidRDefault="001B262D" w:rsidP="00D3128F">
      <w:pPr>
        <w:autoSpaceDE w:val="0"/>
        <w:autoSpaceDN w:val="0"/>
        <w:adjustRightInd w:val="0"/>
        <w:spacing w:line="360" w:lineRule="auto"/>
        <w:rPr>
          <w:i/>
          <w:lang w:val="en-GB"/>
        </w:rPr>
      </w:pPr>
      <w:r w:rsidRPr="00F66F0B">
        <w:rPr>
          <w:i/>
          <w:lang w:val="en-GB"/>
        </w:rPr>
        <w:t>University of Vigo</w:t>
      </w:r>
    </w:p>
    <w:p w14:paraId="067743BD" w14:textId="77777777" w:rsidR="001B262D" w:rsidRPr="00F66F0B" w:rsidRDefault="001B262D" w:rsidP="00D3128F">
      <w:pPr>
        <w:autoSpaceDE w:val="0"/>
        <w:autoSpaceDN w:val="0"/>
        <w:adjustRightInd w:val="0"/>
        <w:spacing w:line="360" w:lineRule="auto"/>
        <w:rPr>
          <w:i/>
          <w:lang w:val="en-GB"/>
        </w:rPr>
      </w:pPr>
      <w:r w:rsidRPr="00F66F0B">
        <w:rPr>
          <w:i/>
          <w:lang w:val="en-GB"/>
        </w:rPr>
        <w:t>36310 Vigo, Spain</w:t>
      </w:r>
    </w:p>
    <w:p w14:paraId="286E56C5" w14:textId="77777777" w:rsidR="001B262D" w:rsidRPr="00F66F0B" w:rsidRDefault="001B262D" w:rsidP="00D3128F">
      <w:pPr>
        <w:autoSpaceDE w:val="0"/>
        <w:autoSpaceDN w:val="0"/>
        <w:adjustRightInd w:val="0"/>
        <w:spacing w:line="360" w:lineRule="auto"/>
        <w:rPr>
          <w:i/>
          <w:lang w:val="en-GB"/>
        </w:rPr>
      </w:pPr>
      <w:r w:rsidRPr="00F66F0B">
        <w:rPr>
          <w:i/>
          <w:lang w:val="en-GB"/>
        </w:rPr>
        <w:t>Email:</w:t>
      </w:r>
      <w:r w:rsidRPr="00F66F0B">
        <w:rPr>
          <w:i/>
          <w:iCs/>
          <w:lang w:val="en-GB"/>
        </w:rPr>
        <w:t xml:space="preserve"> </w:t>
      </w:r>
      <w:r w:rsidR="00000000">
        <w:fldChar w:fldCharType="begin"/>
      </w:r>
      <w:r w:rsidR="00000000" w:rsidRPr="00EA15B8">
        <w:rPr>
          <w:lang w:val="en-US"/>
          <w:rPrChange w:id="4" w:author="Catarina Brancoi" w:date="2022-09-14T09:46:00Z">
            <w:rPr/>
          </w:rPrChange>
        </w:rPr>
        <w:instrText xml:space="preserve"> HYPERLINK "mailto:marenas@uvigo.es" </w:instrText>
      </w:r>
      <w:r w:rsidR="00000000">
        <w:fldChar w:fldCharType="separate"/>
      </w:r>
      <w:r w:rsidRPr="00F66F0B">
        <w:rPr>
          <w:rStyle w:val="Hyperlink"/>
          <w:lang w:val="en-GB" w:eastAsia="es-ES"/>
        </w:rPr>
        <w:t>marenas@uvigo.es</w:t>
      </w:r>
      <w:r w:rsidR="00000000">
        <w:rPr>
          <w:rStyle w:val="Hyperlink"/>
          <w:lang w:val="en-GB" w:eastAsia="es-ES"/>
        </w:rPr>
        <w:fldChar w:fldCharType="end"/>
      </w:r>
    </w:p>
    <w:p w14:paraId="2C038462" w14:textId="77777777" w:rsidR="001B262D" w:rsidRPr="00F66F0B" w:rsidRDefault="001B262D" w:rsidP="00D3128F">
      <w:pPr>
        <w:pStyle w:val="Heading3"/>
        <w:spacing w:before="0"/>
        <w:rPr>
          <w:rFonts w:ascii="Times New Roman" w:hAnsi="Times New Roman"/>
          <w:bCs/>
          <w:i/>
          <w:lang w:val="en-GB"/>
        </w:rPr>
      </w:pPr>
      <w:r w:rsidRPr="00F66F0B">
        <w:rPr>
          <w:rFonts w:ascii="Times New Roman" w:hAnsi="Times New Roman"/>
          <w:i/>
          <w:lang w:val="en-GB"/>
        </w:rPr>
        <w:t>Phone: +34 986 130047</w:t>
      </w:r>
    </w:p>
    <w:p w14:paraId="1DFA5BA6" w14:textId="77777777" w:rsidR="001B262D" w:rsidRPr="00617EF0" w:rsidRDefault="001B262D" w:rsidP="00D3128F">
      <w:pPr>
        <w:spacing w:line="360" w:lineRule="auto"/>
        <w:rPr>
          <w:b/>
          <w:lang w:val="en-GB"/>
        </w:rPr>
      </w:pPr>
    </w:p>
    <w:p w14:paraId="289AC40D" w14:textId="2705C8C8" w:rsidR="001B262D" w:rsidRPr="00617EF0" w:rsidRDefault="001B262D" w:rsidP="00D3128F">
      <w:pPr>
        <w:spacing w:line="360" w:lineRule="auto"/>
        <w:rPr>
          <w:lang w:val="en-GB"/>
        </w:rPr>
      </w:pPr>
      <w:r w:rsidRPr="00617EF0">
        <w:rPr>
          <w:b/>
          <w:lang w:val="en-GB"/>
        </w:rPr>
        <w:t xml:space="preserve">Running head: </w:t>
      </w:r>
      <w:r w:rsidR="00F46246" w:rsidRPr="00617EF0">
        <w:rPr>
          <w:lang w:val="en-GB"/>
        </w:rPr>
        <w:t>Estimation of the best-fitting substitution model</w:t>
      </w:r>
    </w:p>
    <w:p w14:paraId="545FEAE8" w14:textId="2C6654FD" w:rsidR="001B262D" w:rsidRPr="00617EF0" w:rsidRDefault="001B262D" w:rsidP="00D3128F">
      <w:pPr>
        <w:spacing w:line="360" w:lineRule="auto"/>
        <w:rPr>
          <w:lang w:val="en-GB"/>
        </w:rPr>
      </w:pPr>
      <w:r w:rsidRPr="00617EF0">
        <w:rPr>
          <w:b/>
          <w:lang w:val="en-GB"/>
        </w:rPr>
        <w:t>Keywords:</w:t>
      </w:r>
      <w:r w:rsidRPr="00617EF0">
        <w:rPr>
          <w:lang w:val="en-GB"/>
        </w:rPr>
        <w:t xml:space="preserve"> </w:t>
      </w:r>
      <w:r w:rsidR="00F46246" w:rsidRPr="00617EF0">
        <w:rPr>
          <w:lang w:val="en-GB"/>
        </w:rPr>
        <w:t>Structural substitution models</w:t>
      </w:r>
      <w:r w:rsidRPr="00617EF0">
        <w:rPr>
          <w:lang w:val="en-GB"/>
        </w:rPr>
        <w:t xml:space="preserve">, </w:t>
      </w:r>
      <w:r w:rsidR="00F46246" w:rsidRPr="00617EF0">
        <w:rPr>
          <w:lang w:val="en-GB"/>
        </w:rPr>
        <w:t>Empirical substitution models</w:t>
      </w:r>
      <w:r w:rsidRPr="00617EF0">
        <w:rPr>
          <w:lang w:val="en-GB"/>
        </w:rPr>
        <w:t xml:space="preserve">, </w:t>
      </w:r>
      <w:r w:rsidR="00F46246" w:rsidRPr="00617EF0">
        <w:rPr>
          <w:lang w:val="en-GB"/>
        </w:rPr>
        <w:t>Approximate Bayesian computation</w:t>
      </w:r>
    </w:p>
    <w:p w14:paraId="7EC3AB5B" w14:textId="77777777" w:rsidR="001B262D" w:rsidRPr="00F66F0B" w:rsidRDefault="001B262D" w:rsidP="00D3128F">
      <w:pPr>
        <w:spacing w:line="360" w:lineRule="auto"/>
        <w:rPr>
          <w:rFonts w:eastAsiaTheme="majorEastAsia" w:cstheme="majorBidi"/>
          <w:b/>
          <w:color w:val="000000" w:themeColor="text1"/>
          <w:sz w:val="28"/>
          <w:szCs w:val="32"/>
          <w:lang w:val="en-GB"/>
        </w:rPr>
      </w:pPr>
      <w:r w:rsidRPr="00F66F0B">
        <w:rPr>
          <w:lang w:val="en-GB"/>
        </w:rPr>
        <w:br w:type="page"/>
      </w:r>
    </w:p>
    <w:p w14:paraId="3ABF0902" w14:textId="5FB8AE3C" w:rsidR="00CC709F" w:rsidRDefault="00F46246">
      <w:pPr>
        <w:rPr>
          <w:b/>
          <w:bCs/>
          <w:sz w:val="28"/>
          <w:szCs w:val="28"/>
          <w:lang w:val="en-GB"/>
        </w:rPr>
      </w:pPr>
      <w:r w:rsidRPr="00F66F0B">
        <w:rPr>
          <w:b/>
          <w:bCs/>
          <w:sz w:val="28"/>
          <w:szCs w:val="28"/>
          <w:lang w:val="en-GB"/>
        </w:rPr>
        <w:lastRenderedPageBreak/>
        <w:t>Abstract</w:t>
      </w:r>
    </w:p>
    <w:p w14:paraId="11C46E22" w14:textId="123BF9FB" w:rsidR="00D3128F" w:rsidRDefault="00D3128F" w:rsidP="00D3128F">
      <w:pPr>
        <w:rPr>
          <w:lang w:val="en-GB"/>
        </w:rPr>
      </w:pPr>
      <w:r w:rsidRPr="00D3128F">
        <w:rPr>
          <w:b/>
          <w:bCs/>
          <w:lang w:val="en-GB"/>
        </w:rPr>
        <w:t>Motivation:</w:t>
      </w:r>
      <w:r>
        <w:rPr>
          <w:lang w:val="en-GB"/>
        </w:rPr>
        <w:t xml:space="preserve"> Since the first substitution model was proposed, the development of new models and some frameworks to predict the best-fitting allow</w:t>
      </w:r>
      <w:ins w:id="5" w:author="Catarina Brancoi" w:date="2022-09-12T12:56:00Z">
        <w:r w:rsidR="00F37FFC">
          <w:rPr>
            <w:lang w:val="en-GB"/>
          </w:rPr>
          <w:t>ed</w:t>
        </w:r>
      </w:ins>
      <w:r>
        <w:rPr>
          <w:lang w:val="en-GB"/>
        </w:rPr>
        <w:t xml:space="preserve"> its consolidation as an essential step in evolutionary analysis. However, these frameworks can only work considering empirical substitution models, which ha</w:t>
      </w:r>
      <w:ins w:id="6" w:author="Catarina Brancoi" w:date="2022-09-12T12:57:00Z">
        <w:r w:rsidR="00F37FFC">
          <w:rPr>
            <w:lang w:val="en-GB"/>
          </w:rPr>
          <w:t>ve</w:t>
        </w:r>
      </w:ins>
      <w:del w:id="7" w:author="Catarina Brancoi" w:date="2022-09-12T12:57:00Z">
        <w:r w:rsidDel="00F37FFC">
          <w:rPr>
            <w:lang w:val="en-GB"/>
          </w:rPr>
          <w:delText>s</w:delText>
        </w:r>
      </w:del>
      <w:r>
        <w:rPr>
          <w:lang w:val="en-GB"/>
        </w:rPr>
        <w:t xml:space="preserve"> been largely overc</w:t>
      </w:r>
      <w:ins w:id="8" w:author="Catarina Brancoi" w:date="2022-09-12T12:57:00Z">
        <w:r w:rsidR="00F37FFC">
          <w:rPr>
            <w:lang w:val="en-GB"/>
          </w:rPr>
          <w:t>a</w:t>
        </w:r>
      </w:ins>
      <w:del w:id="9" w:author="Catarina Brancoi" w:date="2022-09-12T12:57:00Z">
        <w:r w:rsidDel="00F37FFC">
          <w:rPr>
            <w:lang w:val="en-GB"/>
          </w:rPr>
          <w:delText>o</w:delText>
        </w:r>
      </w:del>
      <w:r>
        <w:rPr>
          <w:lang w:val="en-GB"/>
        </w:rPr>
        <w:t>me by structurally constrained substitution (SCS) models in phylogenetic</w:t>
      </w:r>
      <w:r w:rsidRPr="00F66F0B">
        <w:rPr>
          <w:lang w:val="en-GB"/>
        </w:rPr>
        <w:t xml:space="preserve"> inferences</w:t>
      </w:r>
      <w:r>
        <w:rPr>
          <w:lang w:val="en-GB"/>
        </w:rPr>
        <w:t xml:space="preserve"> due to their mathematical complexity.</w:t>
      </w:r>
    </w:p>
    <w:p w14:paraId="2755C659" w14:textId="5D3D9A60" w:rsidR="00D3128F" w:rsidRDefault="00D3128F" w:rsidP="00D3128F">
      <w:pPr>
        <w:rPr>
          <w:lang w:val="en-GB"/>
        </w:rPr>
      </w:pPr>
      <w:r w:rsidRPr="00D3128F">
        <w:rPr>
          <w:b/>
          <w:bCs/>
          <w:lang w:val="en-GB"/>
        </w:rPr>
        <w:t>Results:</w:t>
      </w:r>
      <w:r w:rsidRPr="00D3128F">
        <w:rPr>
          <w:lang w:val="en-GB"/>
        </w:rPr>
        <w:t xml:space="preserve"> In order to </w:t>
      </w:r>
      <w:r>
        <w:rPr>
          <w:lang w:val="en-GB"/>
        </w:rPr>
        <w:t>facilitate the implementation of SCS models we</w:t>
      </w:r>
      <w:r w:rsidRPr="00D3128F">
        <w:rPr>
          <w:lang w:val="en-GB"/>
        </w:rPr>
        <w:t xml:space="preserve"> </w:t>
      </w:r>
      <w:r>
        <w:rPr>
          <w:lang w:val="en-GB"/>
        </w:rPr>
        <w:t>have developed</w:t>
      </w:r>
      <w:r w:rsidRPr="00D3128F">
        <w:rPr>
          <w:lang w:val="en-GB"/>
        </w:rPr>
        <w:t xml:space="preserve"> a computational framework, called </w:t>
      </w:r>
      <w:r w:rsidRPr="00D3128F">
        <w:rPr>
          <w:i/>
          <w:iCs/>
          <w:lang w:val="en-GB"/>
        </w:rPr>
        <w:t>ProtModel</w:t>
      </w:r>
      <w:r w:rsidRPr="00D3128F">
        <w:rPr>
          <w:lang w:val="en-GB"/>
        </w:rPr>
        <w:t xml:space="preserve">, to </w:t>
      </w:r>
      <w:r>
        <w:rPr>
          <w:lang w:val="en-GB"/>
        </w:rPr>
        <w:t>estimate the best-fitting substitution model using the approximate Bayesian computation (ABC) approach. The framework requires a protein multiple sequence</w:t>
      </w:r>
      <w:ins w:id="10" w:author="Catarina Brancoi" w:date="2022-09-12T12:58:00Z">
        <w:r w:rsidR="00F37FFC">
          <w:rPr>
            <w:lang w:val="en-GB"/>
          </w:rPr>
          <w:t>s</w:t>
        </w:r>
      </w:ins>
      <w:del w:id="11" w:author="Catarina Brancoi" w:date="2022-09-12T12:58:00Z">
        <w:r w:rsidDel="00F37FFC">
          <w:rPr>
            <w:lang w:val="en-GB"/>
          </w:rPr>
          <w:delText>s</w:delText>
        </w:r>
      </w:del>
      <w:r>
        <w:rPr>
          <w:lang w:val="en-GB"/>
        </w:rPr>
        <w:t xml:space="preserve"> alignment (MSA), a template structure and some mandatory parameters </w:t>
      </w:r>
      <w:del w:id="12" w:author="Catarina Brancoi" w:date="2022-09-12T12:59:00Z">
        <w:r w:rsidDel="00F37FFC">
          <w:rPr>
            <w:lang w:val="en-GB"/>
          </w:rPr>
          <w:delText xml:space="preserve">information </w:delText>
        </w:r>
      </w:del>
      <w:r>
        <w:rPr>
          <w:lang w:val="en-GB"/>
        </w:rPr>
        <w:t xml:space="preserve">to perform the analysis </w:t>
      </w:r>
      <w:ins w:id="13" w:author="Catarina Brancoi" w:date="2022-09-12T12:59:00Z">
        <w:r w:rsidR="00F37FFC">
          <w:rPr>
            <w:lang w:val="en-GB"/>
          </w:rPr>
          <w:t xml:space="preserve">and </w:t>
        </w:r>
      </w:ins>
      <w:del w:id="14" w:author="Catarina Brancoi" w:date="2022-09-12T13:00:00Z">
        <w:r w:rsidDel="00F37FFC">
          <w:rPr>
            <w:lang w:val="en-GB"/>
          </w:rPr>
          <w:delText>leading into</w:delText>
        </w:r>
      </w:del>
      <w:ins w:id="15" w:author="Catarina Brancoi" w:date="2022-09-12T13:00:00Z">
        <w:r w:rsidR="00F37FFC">
          <w:rPr>
            <w:lang w:val="en-GB"/>
          </w:rPr>
          <w:t>obtain an</w:t>
        </w:r>
      </w:ins>
      <w:r>
        <w:rPr>
          <w:lang w:val="en-GB"/>
        </w:rPr>
        <w:t xml:space="preserve"> accurate </w:t>
      </w:r>
      <w:ins w:id="16" w:author="Catarina Brancoi" w:date="2022-09-12T13:00:00Z">
        <w:r w:rsidR="00F37FFC">
          <w:rPr>
            <w:lang w:val="en-GB"/>
          </w:rPr>
          <w:t xml:space="preserve">estimation of the </w:t>
        </w:r>
      </w:ins>
      <w:r>
        <w:rPr>
          <w:lang w:val="en-GB"/>
        </w:rPr>
        <w:t>best-fitting substitution model</w:t>
      </w:r>
      <w:del w:id="17" w:author="Catarina Brancoi" w:date="2022-09-12T13:00:00Z">
        <w:r w:rsidDel="00F37FFC">
          <w:rPr>
            <w:lang w:val="en-GB"/>
          </w:rPr>
          <w:delText xml:space="preserve"> estimations</w:delText>
        </w:r>
      </w:del>
      <w:r>
        <w:rPr>
          <w:lang w:val="en-GB"/>
        </w:rPr>
        <w:t xml:space="preserve">. We </w:t>
      </w:r>
      <w:del w:id="18" w:author="Catarina Brancoi" w:date="2022-09-12T13:00:00Z">
        <w:r w:rsidDel="00F37FFC">
          <w:rPr>
            <w:lang w:val="en-GB"/>
          </w:rPr>
          <w:delText xml:space="preserve">also </w:delText>
        </w:r>
      </w:del>
      <w:r>
        <w:rPr>
          <w:lang w:val="en-GB"/>
        </w:rPr>
        <w:t xml:space="preserve">applied our method to some diverse protein families, including monkeypox, coronavirus and HIV virus and conserved domains across species. </w:t>
      </w:r>
    </w:p>
    <w:p w14:paraId="2B95BA25" w14:textId="3195C1C2" w:rsidR="00D3128F" w:rsidRDefault="00D3128F" w:rsidP="00D3128F">
      <w:pPr>
        <w:rPr>
          <w:lang w:val="en-GB"/>
        </w:rPr>
      </w:pPr>
      <w:r w:rsidRPr="00D3128F">
        <w:rPr>
          <w:b/>
          <w:bCs/>
          <w:lang w:val="en-GB"/>
        </w:rPr>
        <w:t>Availability and implementation:</w:t>
      </w:r>
      <w:r w:rsidRPr="00D3128F">
        <w:rPr>
          <w:lang w:val="en-GB"/>
        </w:rPr>
        <w:t xml:space="preserve"> </w:t>
      </w:r>
      <w:r w:rsidRPr="00D3128F">
        <w:rPr>
          <w:i/>
          <w:iCs/>
          <w:lang w:val="en-GB"/>
        </w:rPr>
        <w:t>ProtModel</w:t>
      </w:r>
      <w:r w:rsidRPr="00D3128F">
        <w:rPr>
          <w:lang w:val="en-GB"/>
        </w:rPr>
        <w:t xml:space="preserve"> is freely available from </w:t>
      </w:r>
      <w:r w:rsidR="00000000">
        <w:fldChar w:fldCharType="begin"/>
      </w:r>
      <w:r w:rsidR="00000000" w:rsidRPr="00EA15B8">
        <w:rPr>
          <w:lang w:val="en-US"/>
          <w:rPrChange w:id="19" w:author="Catarina Brancoi" w:date="2022-09-14T09:43:00Z">
            <w:rPr/>
          </w:rPrChange>
        </w:rPr>
        <w:instrText xml:space="preserve"> HYPERLINK "https://github.com/DavidFerreiro/ProtModel" </w:instrText>
      </w:r>
      <w:r w:rsidR="00000000">
        <w:fldChar w:fldCharType="separate"/>
      </w:r>
      <w:r w:rsidRPr="00F66F0B">
        <w:rPr>
          <w:rStyle w:val="Hyperlink"/>
          <w:rFonts w:eastAsiaTheme="majorEastAsia"/>
          <w:lang w:val="en-GB"/>
        </w:rPr>
        <w:t>https://github.com/DavidFerreiro/ProtModel</w:t>
      </w:r>
      <w:r w:rsidR="00000000">
        <w:rPr>
          <w:rStyle w:val="Hyperlink"/>
          <w:rFonts w:eastAsiaTheme="majorEastAsia"/>
          <w:lang w:val="en-GB"/>
        </w:rPr>
        <w:fldChar w:fldCharType="end"/>
      </w:r>
      <w:r w:rsidRPr="00D3128F">
        <w:rPr>
          <w:lang w:val="en-GB"/>
        </w:rPr>
        <w:t>,</w:t>
      </w:r>
      <w:r>
        <w:rPr>
          <w:lang w:val="en-GB"/>
        </w:rPr>
        <w:t xml:space="preserve"> including a version for clusters and a </w:t>
      </w:r>
      <w:r w:rsidRPr="00D3128F">
        <w:rPr>
          <w:lang w:val="en-GB"/>
        </w:rPr>
        <w:t>graphical user interface</w:t>
      </w:r>
      <w:r>
        <w:rPr>
          <w:lang w:val="en-GB"/>
        </w:rPr>
        <w:t xml:space="preserve"> to facilitate </w:t>
      </w:r>
      <w:del w:id="20" w:author="Catarina Brancoi" w:date="2022-09-14T09:46:00Z">
        <w:r w:rsidDel="00EA15B8">
          <w:rPr>
            <w:lang w:val="en-GB"/>
          </w:rPr>
          <w:delText xml:space="preserve">the </w:delText>
        </w:r>
      </w:del>
      <w:ins w:id="21" w:author="Catarina Brancoi" w:date="2022-09-14T09:46:00Z">
        <w:r w:rsidR="00EA15B8">
          <w:rPr>
            <w:lang w:val="en-GB"/>
          </w:rPr>
          <w:t>its</w:t>
        </w:r>
        <w:r w:rsidR="00EA15B8">
          <w:rPr>
            <w:lang w:val="en-GB"/>
          </w:rPr>
          <w:t xml:space="preserve"> </w:t>
        </w:r>
      </w:ins>
      <w:r>
        <w:rPr>
          <w:lang w:val="en-GB"/>
        </w:rPr>
        <w:t xml:space="preserve">use. We also include an </w:t>
      </w:r>
      <w:r w:rsidRPr="00D3128F">
        <w:rPr>
          <w:lang w:val="en-GB"/>
        </w:rPr>
        <w:t xml:space="preserve">extensive documentation and </w:t>
      </w:r>
      <w:r>
        <w:rPr>
          <w:lang w:val="en-GB"/>
        </w:rPr>
        <w:t>some</w:t>
      </w:r>
      <w:r w:rsidRPr="00D3128F">
        <w:rPr>
          <w:lang w:val="en-GB"/>
        </w:rPr>
        <w:t xml:space="preserve"> examples</w:t>
      </w:r>
      <w:r>
        <w:rPr>
          <w:lang w:val="en-GB"/>
        </w:rPr>
        <w:t xml:space="preserve"> ready to run.</w:t>
      </w:r>
    </w:p>
    <w:p w14:paraId="13D4CB9B" w14:textId="580527F4" w:rsidR="00C81494" w:rsidRPr="00F66F0B" w:rsidRDefault="00D3128F">
      <w:pPr>
        <w:rPr>
          <w:b/>
          <w:bCs/>
          <w:sz w:val="28"/>
          <w:szCs w:val="28"/>
          <w:lang w:val="en-GB"/>
        </w:rPr>
      </w:pPr>
      <w:r>
        <w:rPr>
          <w:lang w:val="en-GB"/>
        </w:rPr>
        <w:br w:type="page"/>
      </w:r>
      <w:r w:rsidR="00F46246" w:rsidRPr="00F66F0B">
        <w:rPr>
          <w:b/>
          <w:bCs/>
          <w:sz w:val="28"/>
          <w:szCs w:val="28"/>
          <w:lang w:val="en-GB"/>
        </w:rPr>
        <w:lastRenderedPageBreak/>
        <w:t>Introduction</w:t>
      </w:r>
    </w:p>
    <w:p w14:paraId="403CBC16" w14:textId="13EFE141" w:rsidR="00164C42" w:rsidRPr="00617EF0" w:rsidRDefault="00FD4721" w:rsidP="00617810">
      <w:r w:rsidRPr="00F66F0B">
        <w:rPr>
          <w:lang w:val="en-GB"/>
        </w:rPr>
        <w:t xml:space="preserve">Substitution models of </w:t>
      </w:r>
      <w:r w:rsidR="00F62957" w:rsidRPr="00F66F0B">
        <w:rPr>
          <w:lang w:val="en-GB"/>
        </w:rPr>
        <w:t>protein</w:t>
      </w:r>
      <w:r w:rsidR="005F6780" w:rsidRPr="00F66F0B">
        <w:rPr>
          <w:lang w:val="en-GB"/>
        </w:rPr>
        <w:t xml:space="preserve"> evolution</w:t>
      </w:r>
      <w:r w:rsidR="009F2974" w:rsidRPr="00F66F0B">
        <w:rPr>
          <w:lang w:val="en-GB"/>
        </w:rPr>
        <w:t xml:space="preserve"> are</w:t>
      </w:r>
      <w:r w:rsidRPr="00F66F0B">
        <w:rPr>
          <w:lang w:val="en-GB"/>
        </w:rPr>
        <w:t xml:space="preserve"> </w:t>
      </w:r>
      <w:r w:rsidR="009F2974" w:rsidRPr="00F66F0B">
        <w:rPr>
          <w:lang w:val="en-GB"/>
        </w:rPr>
        <w:t xml:space="preserve">routinely </w:t>
      </w:r>
      <w:r w:rsidR="008F266D" w:rsidRPr="00F66F0B">
        <w:rPr>
          <w:lang w:val="en-GB"/>
        </w:rPr>
        <w:t xml:space="preserve">used </w:t>
      </w:r>
      <w:r w:rsidR="009F2974" w:rsidRPr="00F66F0B">
        <w:rPr>
          <w:lang w:val="en-GB"/>
        </w:rPr>
        <w:t>to study</w:t>
      </w:r>
      <w:r w:rsidRPr="00F66F0B">
        <w:rPr>
          <w:lang w:val="en-GB"/>
        </w:rPr>
        <w:t xml:space="preserve"> evolutionary processes</w:t>
      </w:r>
      <w:r w:rsidR="00083ACF" w:rsidRPr="00F66F0B">
        <w:rPr>
          <w:lang w:val="en-GB"/>
        </w:rPr>
        <w:t xml:space="preserve"> of </w:t>
      </w:r>
      <w:r w:rsidR="00F62957" w:rsidRPr="00F66F0B">
        <w:rPr>
          <w:lang w:val="en-GB"/>
        </w:rPr>
        <w:t>amino acid</w:t>
      </w:r>
      <w:r w:rsidRPr="00F66F0B">
        <w:rPr>
          <w:lang w:val="en-GB"/>
        </w:rPr>
        <w:t xml:space="preserve"> </w:t>
      </w:r>
      <w:r w:rsidR="00EE1D03" w:rsidRPr="00F66F0B">
        <w:rPr>
          <w:lang w:val="en-GB"/>
        </w:rPr>
        <w:t>data</w:t>
      </w:r>
      <w:r w:rsidR="00083ACF" w:rsidRPr="00F66F0B">
        <w:rPr>
          <w:lang w:val="en-GB"/>
        </w:rPr>
        <w:t xml:space="preserve"> </w:t>
      </w:r>
      <w:r w:rsidR="00BB7CF6" w:rsidRPr="00F66F0B">
        <w:rPr>
          <w:lang w:val="en-GB"/>
        </w:rPr>
        <w:fldChar w:fldCharType="begin"/>
      </w:r>
      <w:r w:rsidR="00BB7CF6" w:rsidRPr="00F66F0B">
        <w:rPr>
          <w:lang w:val="en-GB"/>
        </w:rPr>
        <w:instrText xml:space="preserve"> ADDIN ZOTERO_ITEM CSL_CITATION {"citationID":"mfYOg5ZM","properties":{"formattedCitation":"(Arenas 2015; Thorne 2000)","plainCitation":"(Arenas 2015; Thorne 2000)","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id":722,"uris":["http://zotero.org/users/local/3HvvyIsJ/items/UIEQDYM5"],"itemData":{"id":722,"type":"article-journal","container-title":"Current Opinion in Genetics &amp; Development","DOI":"10.1016/S0959-437X(00)00142-8","ISSN":"0959437X","issue":"6","journalAbbreviation":"Current Opinion in Genetics &amp; Development","language":"en","page":"602-605","source":"DOI.org (Crossref)","title":"Models of protein sequence evolution and their applications","volume":"10","author":[{"family":"Thorne","given":"Jeffrey L"}],"issued":{"date-parts":[["2000",12]]}}}],"schema":"https://github.com/citation-style-language/schema/raw/master/csl-citation.json"} </w:instrText>
      </w:r>
      <w:r w:rsidR="00BB7CF6" w:rsidRPr="00F66F0B">
        <w:rPr>
          <w:lang w:val="en-GB"/>
        </w:rPr>
        <w:fldChar w:fldCharType="separate"/>
      </w:r>
      <w:r w:rsidR="00BB7CF6" w:rsidRPr="00F66F0B">
        <w:rPr>
          <w:noProof/>
          <w:lang w:val="en-GB"/>
        </w:rPr>
        <w:t>(Arenas 2015; Thorne 2000)</w:t>
      </w:r>
      <w:r w:rsidR="00BB7CF6" w:rsidRPr="00F66F0B">
        <w:rPr>
          <w:lang w:val="en-GB"/>
        </w:rPr>
        <w:fldChar w:fldCharType="end"/>
      </w:r>
      <w:r w:rsidR="00BB7CF6" w:rsidRPr="00F66F0B">
        <w:rPr>
          <w:lang w:val="en-GB"/>
        </w:rPr>
        <w:t xml:space="preserve">. </w:t>
      </w:r>
      <w:r w:rsidR="006971F7" w:rsidRPr="00F66F0B">
        <w:rPr>
          <w:lang w:val="en-GB"/>
        </w:rPr>
        <w:t>They attempt to predict the</w:t>
      </w:r>
      <w:r w:rsidR="005F6C0A" w:rsidRPr="00F66F0B">
        <w:rPr>
          <w:lang w:val="en-GB"/>
        </w:rPr>
        <w:t xml:space="preserve"> </w:t>
      </w:r>
      <w:r w:rsidR="006971F7" w:rsidRPr="00F66F0B">
        <w:rPr>
          <w:lang w:val="en-GB"/>
        </w:rPr>
        <w:t>rate of change</w:t>
      </w:r>
      <w:r w:rsidR="00CE1193" w:rsidRPr="00F66F0B">
        <w:rPr>
          <w:lang w:val="en-GB"/>
        </w:rPr>
        <w:t xml:space="preserve"> of the amino acids</w:t>
      </w:r>
      <w:r w:rsidR="006971F7" w:rsidRPr="00F66F0B">
        <w:rPr>
          <w:lang w:val="en-GB"/>
        </w:rPr>
        <w:t xml:space="preserve"> </w:t>
      </w:r>
      <w:r w:rsidR="00F4111A" w:rsidRPr="00F66F0B">
        <w:rPr>
          <w:lang w:val="en-GB"/>
        </w:rPr>
        <w:t xml:space="preserve">across </w:t>
      </w:r>
      <w:r w:rsidR="006971F7" w:rsidRPr="00F66F0B">
        <w:rPr>
          <w:lang w:val="en-GB"/>
        </w:rPr>
        <w:t xml:space="preserve">the entire </w:t>
      </w:r>
      <w:r w:rsidR="00CE1193" w:rsidRPr="00F66F0B">
        <w:rPr>
          <w:lang w:val="en-GB"/>
        </w:rPr>
        <w:t xml:space="preserve">protein </w:t>
      </w:r>
      <w:r w:rsidR="006971F7" w:rsidRPr="00F66F0B">
        <w:rPr>
          <w:lang w:val="en-GB"/>
        </w:rPr>
        <w:t>sequence.</w:t>
      </w:r>
      <w:r w:rsidR="00C70578" w:rsidRPr="00F66F0B">
        <w:rPr>
          <w:lang w:val="en-GB"/>
        </w:rPr>
        <w:t xml:space="preserve"> However, applying</w:t>
      </w:r>
      <w:r w:rsidR="006971F7" w:rsidRPr="00F66F0B">
        <w:rPr>
          <w:lang w:val="en-GB"/>
        </w:rPr>
        <w:t xml:space="preserve"> </w:t>
      </w:r>
      <w:r w:rsidR="008F266D" w:rsidRPr="00F66F0B">
        <w:rPr>
          <w:lang w:val="en-GB"/>
        </w:rPr>
        <w:t xml:space="preserve">an inappropriate amino acid substitution model may bias </w:t>
      </w:r>
      <w:r w:rsidR="006971F7" w:rsidRPr="00F66F0B">
        <w:rPr>
          <w:lang w:val="en-GB"/>
        </w:rPr>
        <w:t xml:space="preserve">the </w:t>
      </w:r>
      <w:r w:rsidR="008F266D" w:rsidRPr="00F66F0B">
        <w:rPr>
          <w:lang w:val="en-GB"/>
        </w:rPr>
        <w:t>evolutionary analyses</w:t>
      </w:r>
      <w:r w:rsidR="00C70578" w:rsidRPr="00F66F0B">
        <w:rPr>
          <w:lang w:val="en-GB"/>
        </w:rPr>
        <w:t>. To prevent this, s</w:t>
      </w:r>
      <w:r w:rsidR="008F266D" w:rsidRPr="00F66F0B">
        <w:rPr>
          <w:lang w:val="en-GB"/>
        </w:rPr>
        <w:t>elect</w:t>
      </w:r>
      <w:r w:rsidR="00C70578" w:rsidRPr="00F66F0B">
        <w:rPr>
          <w:lang w:val="en-GB"/>
        </w:rPr>
        <w:t>ion of</w:t>
      </w:r>
      <w:r w:rsidR="00DF3520" w:rsidRPr="00F66F0B">
        <w:rPr>
          <w:lang w:val="en-GB"/>
        </w:rPr>
        <w:t xml:space="preserve"> </w:t>
      </w:r>
      <w:r w:rsidR="008F266D" w:rsidRPr="00F66F0B">
        <w:rPr>
          <w:lang w:val="en-GB"/>
        </w:rPr>
        <w:t xml:space="preserve">the best-fitting </w:t>
      </w:r>
      <w:r w:rsidR="00036D51" w:rsidRPr="00F66F0B">
        <w:rPr>
          <w:lang w:val="en-GB"/>
        </w:rPr>
        <w:t xml:space="preserve">substitution model </w:t>
      </w:r>
      <w:r w:rsidR="00C70578" w:rsidRPr="00F66F0B">
        <w:rPr>
          <w:lang w:val="en-GB"/>
        </w:rPr>
        <w:t xml:space="preserve">became </w:t>
      </w:r>
      <w:r w:rsidR="00806228" w:rsidRPr="00F66F0B">
        <w:rPr>
          <w:lang w:val="en-GB"/>
        </w:rPr>
        <w:t>a crucial initial</w:t>
      </w:r>
      <w:r w:rsidR="00C70578" w:rsidRPr="00F66F0B">
        <w:rPr>
          <w:lang w:val="en-GB"/>
        </w:rPr>
        <w:t xml:space="preserve"> step </w:t>
      </w:r>
      <w:r w:rsidR="00806228" w:rsidRPr="00F66F0B">
        <w:rPr>
          <w:lang w:val="en-GB"/>
        </w:rPr>
        <w:t>in</w:t>
      </w:r>
      <w:r w:rsidR="008F266D" w:rsidRPr="00F66F0B">
        <w:rPr>
          <w:lang w:val="en-GB"/>
        </w:rPr>
        <w:t xml:space="preserve"> </w:t>
      </w:r>
      <w:r w:rsidR="00C70578" w:rsidRPr="00F66F0B">
        <w:rPr>
          <w:lang w:val="en-GB"/>
        </w:rPr>
        <w:t xml:space="preserve">every </w:t>
      </w:r>
      <w:r w:rsidR="008F266D" w:rsidRPr="00F66F0B">
        <w:rPr>
          <w:lang w:val="en-GB"/>
        </w:rPr>
        <w:t>evolution</w:t>
      </w:r>
      <w:r w:rsidR="00F4111A" w:rsidRPr="00F66F0B">
        <w:rPr>
          <w:lang w:val="en-GB"/>
        </w:rPr>
        <w:t>ary</w:t>
      </w:r>
      <w:r w:rsidR="008F266D" w:rsidRPr="00F66F0B">
        <w:rPr>
          <w:lang w:val="en-GB"/>
        </w:rPr>
        <w:t xml:space="preserve"> stud</w:t>
      </w:r>
      <w:r w:rsidR="00C70578" w:rsidRPr="00F66F0B">
        <w:rPr>
          <w:lang w:val="en-GB"/>
        </w:rPr>
        <w:t>y</w:t>
      </w:r>
      <w:r w:rsidR="008F266D" w:rsidRPr="00F66F0B">
        <w:rPr>
          <w:lang w:val="en-GB"/>
        </w:rPr>
        <w:t xml:space="preserve"> </w:t>
      </w:r>
      <w:r w:rsidR="00BB7CF6" w:rsidRPr="00F66F0B">
        <w:rPr>
          <w:lang w:val="en-GB"/>
        </w:rPr>
        <w:fldChar w:fldCharType="begin"/>
      </w:r>
      <w:r w:rsidR="0097316E" w:rsidRPr="00F66F0B">
        <w:rPr>
          <w:lang w:val="en-GB"/>
        </w:rPr>
        <w:instrText xml:space="preserve"> ADDIN ZOTERO_ITEM CSL_CITATION {"citationID":"Kfqoqeqo","properties":{"formattedCitation":"(Posada &amp; Crandall 2001; Lemmon &amp; Moriarty 2004; Arbiza et al. 2011; Del Amparo &amp; Arenas 2022)","plainCitation":"(Posada &amp; Crandall 2001; Lemmon &amp; Moriarty 2004; Arbiza et al. 2011; Del Amparo &amp; Arenas 2022)","noteIndex":0},"citationItems":[{"id":725,"uris":["http://zotero.org/users/local/3HvvyIsJ/items/AB4T2LND"],"itemData":{"id":725,"type":"article-journal","abstract":"Recombination is a key evolutionary process that shapes the architecture of genomes and the genetic structure of populations. Although many statistical methods are available for the detection of recombination from DNA sequences, their absolute and relative performance is still unknown. Here we evaluated the performance of 14 different recombination detection algorithms. We used the coalescent with recombination to simulate DNA sequences with different levels of recombination, genetic diversity, and rate variation among sites. Recombination detection methods were applied to these data sets, and whether they detected or not recombination was recorded. Different recombination methods showed distinct performance depending on the amount of recombination, genetic diversity, and rate variation among sites. The model of nucleotide substitution under which the data were generated did not seem to have a significant effect. Most methods increase power with more sequence divergence. In general, recombination detection methods seem to capture the presence of recombination, but they are not very powerful. Methods that use substitution patterns or incompatibility among sites were more powerful than methods based on phylogenetic incongruence. Most methods do not seem to infer more false positives than expected by chance. Especially depending on the amount of diversity in the data, different methods could be used to attain maximum power while minimizing false positives. Results shown here will provide some guidance in the selection of the most appropriate method/s for the analysis of the particular data at hand.","container-title":"Proceedings of the National Academy of Sciences","DOI":"10.1073/pnas.241370698","ISSN":"0027-8424, 1091-6490","issue":"24","journalAbbreviation":"Proc. Natl. Acad. Sci. U.S.A.","language":"en","page":"13757-13762","source":"DOI.org (Crossref)","title":"Evaluation of methods for detecting recombination from DNA sequences: Computer simulations","title-short":"Evaluation of methods for detecting recombination from DNA sequences","volume":"98","author":[{"family":"Posada","given":"David"},{"family":"Crandall","given":"Keith A."}],"issued":{"date-parts":[["2001",11,20]]}}},{"id":727,"uris":["http://zotero.org/users/local/3HvvyIsJ/items/XDVW9L6G"],"itemData":{"id":727,"type":"article-journal","container-title":"Systematic Biology","DOI":"10.1080/10635150490423520","ISSN":"1076-836X, 1063-5157","issue":"2","language":"en","page":"265-277","source":"DOI.org (Crossref)","title":"The Importance of Proper Model Assumption in Bayesian Phylogenetics","volume":"53","author":[{"family":"Lemmon","given":"Alan R."},{"family":"Moriarty","given":"Emily C."}],"editor":[{"family":"Sullivan","given":"Jack"}],"issued":{"date-parts":[["2004",4,1]]}}},{"id":782,"uris":["http://zotero.org/users/local/3HvvyIsJ/items/4ES9JMC3"],"itemData":{"id":782,"type":"article-journal","abstract":"At a genomic scale, the patterns that have shaped molecular evolution are believed to be largely heterogeneous. Consequently, comparative analyses should use appropriate probabilistic substitution models that capture the main features under which different genomic regions have evolved. While efforts have concentrated in the development and understanding of model selection techniques, no descriptions of overall relative substitution model ﬁt at the genome level have been reported. Here, we provide a characterization of best-ﬁt substitution models across three genomic data sets including coding regions from mammals, vertebrates, and Drosophila (24,000 alignments). According to the Akaike Information Criterion (AIC), 82 of 88 models considered were selected as best-ﬁt models at least in one occasion, although with very different frequencies. Most parameter estimates also varied broadly among genes. Patterns found for vertebrates and Drosophila were quite similar and often more complex than those found in mammals. Phylogenetic trees derived from models in the 95% conﬁdence interval set showed much less variance and were signiﬁcantly closer to the tree estimated under the best-ﬁt model than trees derived from models outside this interval. Although alternative criteria selected simpler models than the AIC, they suggested similar patterns. All together our results show that at a genomic scale, different gene alignments for the same set of taxa are best explained by a large variety of different substitution models and that model choice has implications on different parameter estimates including the inferred phylogenetic trees. After taking into account the differences related to sample size, our results suggest a noticeable diversity in the underlying evolutionary process. All together, we conclude that the use of model selection techniques is important to obtain consistent phylogenetic estimates from real data at a genomic scale.","container-title":"Genome Biology and Evolution","DOI":"10.1093/gbe/evr080","ISSN":"1759-6653","language":"en","page":"896-908","source":"DOI.org (Crossref)","title":"Genome-Wide Heterogeneity of Nucleotide Substitution Model Fit","volume":"3","author":[{"family":"Arbiza","given":"Leonardo"},{"family":"Patricio","given":"Mateus"},{"family":"Dopazo","given":"Hernán"},{"family":"Posada","given":"David"}],"issued":{"date-parts":[["2011",1,1]]}}},{"id":802,"uris":["http://zotero.org/users/local/3HvvyIsJ/items/S3IFZU5Z"],"itemData":{"id":802,"type":"article-journal","abstract":"The selection of the best-ﬁtting substitution model of molecular evolution is a traditional step for phylogenetic inferences, including ancestral sequence reconstruction (AS</w:instrText>
      </w:r>
      <w:r w:rsidR="0097316E" w:rsidRPr="00617EF0">
        <w:instrText>R). However, a few recent studies suggested that applying this procedure does not affect the accuracy of phylogenetic tree reconstruction. Here, we revisited this debate topic by analyzing the in</w:instrText>
      </w:r>
      <w:r w:rsidR="0097316E" w:rsidRPr="00F66F0B">
        <w:rPr>
          <w:lang w:val="en-GB"/>
        </w:rPr>
        <w:instrText>ﬂ</w:instrText>
      </w:r>
      <w:r w:rsidR="0097316E" w:rsidRPr="00617EF0">
        <w:instrText>uence of selection among substitution models of protein evolution, with focus on exchangeability matrices, on the accuracy of ASR using simulated and real data. We found that the selected best-</w:instrText>
      </w:r>
      <w:r w:rsidR="0097316E" w:rsidRPr="00F66F0B">
        <w:rPr>
          <w:lang w:val="en-GB"/>
        </w:rPr>
        <w:instrText>ﬁ</w:instrText>
      </w:r>
      <w:r w:rsidR="0097316E" w:rsidRPr="00617EF0">
        <w:instrText>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w:instrText>
      </w:r>
      <w:r w:rsidR="0097316E" w:rsidRPr="00F66F0B">
        <w:rPr>
          <w:lang w:val="en-GB"/>
        </w:rPr>
        <w:instrText>ﬁ</w:instrText>
      </w:r>
      <w:r w:rsidR="0097316E" w:rsidRPr="00617EF0">
        <w:instrText xml:space="preserve">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schema":"https://github.com/citation-style-language/schema/raw/master/csl-citation.json"} </w:instrText>
      </w:r>
      <w:r w:rsidR="00BB7CF6" w:rsidRPr="00F66F0B">
        <w:rPr>
          <w:lang w:val="en-GB"/>
        </w:rPr>
        <w:fldChar w:fldCharType="separate"/>
      </w:r>
      <w:r w:rsidR="0097316E" w:rsidRPr="00617EF0">
        <w:rPr>
          <w:noProof/>
        </w:rPr>
        <w:t>(Posada &amp; Crandall 2001; Lemmon &amp; Moriarty 2004; Arbiza et al. 2011; Del Amparo &amp; Arenas 2022)</w:t>
      </w:r>
      <w:r w:rsidR="00BB7CF6" w:rsidRPr="00F66F0B">
        <w:rPr>
          <w:lang w:val="en-GB"/>
        </w:rPr>
        <w:fldChar w:fldCharType="end"/>
      </w:r>
      <w:r w:rsidR="00BB7CF6" w:rsidRPr="00617EF0">
        <w:t>.</w:t>
      </w:r>
    </w:p>
    <w:p w14:paraId="3EFC3378" w14:textId="02CB4D6E" w:rsidR="006C34E4" w:rsidRPr="00F66F0B" w:rsidRDefault="00DF3520" w:rsidP="00461559">
      <w:pPr>
        <w:rPr>
          <w:lang w:val="en-GB"/>
        </w:rPr>
      </w:pPr>
      <w:r w:rsidRPr="00F66F0B">
        <w:rPr>
          <w:lang w:val="en-GB"/>
        </w:rPr>
        <w:t xml:space="preserve">From 1966 to </w:t>
      </w:r>
      <w:commentRangeStart w:id="22"/>
      <w:r w:rsidR="00504A7A" w:rsidRPr="00F66F0B">
        <w:rPr>
          <w:lang w:val="en-GB"/>
        </w:rPr>
        <w:t>1978</w:t>
      </w:r>
      <w:commentRangeEnd w:id="22"/>
      <w:r w:rsidR="00EA15B8">
        <w:rPr>
          <w:rStyle w:val="CommentReference"/>
        </w:rPr>
        <w:commentReference w:id="22"/>
      </w:r>
      <w:r w:rsidR="00504A7A" w:rsidRPr="00F66F0B">
        <w:rPr>
          <w:lang w:val="en-GB"/>
        </w:rPr>
        <w:t xml:space="preserve"> </w:t>
      </w:r>
      <w:r w:rsidR="00DC1330" w:rsidRPr="00F66F0B">
        <w:rPr>
          <w:lang w:val="en-GB"/>
        </w:rPr>
        <w:t xml:space="preserve">Dayhoff </w:t>
      </w:r>
      <w:r w:rsidRPr="00F66F0B">
        <w:rPr>
          <w:lang w:val="en-GB"/>
        </w:rPr>
        <w:t xml:space="preserve">and co-workers </w:t>
      </w:r>
      <w:r w:rsidR="00DC1330" w:rsidRPr="00F66F0B">
        <w:rPr>
          <w:lang w:val="en-GB"/>
        </w:rPr>
        <w:t>presented the first amino acid substitution model</w:t>
      </w:r>
      <w:r w:rsidR="006B0EB5" w:rsidRPr="00F66F0B">
        <w:rPr>
          <w:lang w:val="en-GB"/>
        </w:rPr>
        <w:t>,</w:t>
      </w:r>
      <w:r w:rsidR="00DC1330" w:rsidRPr="00F66F0B">
        <w:rPr>
          <w:lang w:val="en-GB"/>
        </w:rPr>
        <w:t xml:space="preserve"> </w:t>
      </w:r>
      <w:r w:rsidR="00504A7A" w:rsidRPr="00F66F0B">
        <w:rPr>
          <w:lang w:val="en-GB"/>
        </w:rPr>
        <w:t xml:space="preserve">using </w:t>
      </w:r>
      <w:r w:rsidR="008C6124" w:rsidRPr="00F66F0B">
        <w:rPr>
          <w:lang w:val="en-GB"/>
        </w:rPr>
        <w:t xml:space="preserve">protein alignments with at least 85% identity </w:t>
      </w:r>
      <w:r w:rsidR="006B0EB5" w:rsidRPr="00F66F0B">
        <w:rPr>
          <w:lang w:val="en-GB"/>
        </w:rPr>
        <w:t xml:space="preserve">to estimate the amino acids replacement rates </w:t>
      </w:r>
      <w:r w:rsidR="00BB7CF6" w:rsidRPr="00F66F0B">
        <w:rPr>
          <w:lang w:val="en-GB"/>
        </w:rPr>
        <w:fldChar w:fldCharType="begin"/>
      </w:r>
      <w:r w:rsidR="00BB7CF6" w:rsidRPr="00F66F0B">
        <w:rPr>
          <w:lang w:val="en-GB"/>
        </w:rPr>
        <w:instrText xml:space="preserve"> ADDIN ZOTERO_ITEM CSL_CITATION {"citationID":"8TGwAwb4","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BB7CF6" w:rsidRPr="00F66F0B">
        <w:rPr>
          <w:lang w:val="en-GB"/>
        </w:rPr>
        <w:fldChar w:fldCharType="separate"/>
      </w:r>
      <w:r w:rsidR="00BB7CF6" w:rsidRPr="00F66F0B">
        <w:rPr>
          <w:noProof/>
          <w:lang w:val="en-GB"/>
        </w:rPr>
        <w:t>(Dayhoff et al. 1978)</w:t>
      </w:r>
      <w:r w:rsidR="00BB7CF6" w:rsidRPr="00F66F0B">
        <w:rPr>
          <w:lang w:val="en-GB"/>
        </w:rPr>
        <w:fldChar w:fldCharType="end"/>
      </w:r>
      <w:r w:rsidR="00BB7CF6" w:rsidRPr="00F66F0B">
        <w:rPr>
          <w:lang w:val="en-GB"/>
        </w:rPr>
        <w:t xml:space="preserve">. </w:t>
      </w:r>
      <w:r w:rsidR="00504A7A" w:rsidRPr="00F66F0B">
        <w:rPr>
          <w:lang w:val="en-GB"/>
        </w:rPr>
        <w:t xml:space="preserve">These models </w:t>
      </w:r>
      <w:r w:rsidR="00036D51" w:rsidRPr="00F66F0B">
        <w:rPr>
          <w:lang w:val="en-GB"/>
        </w:rPr>
        <w:t>produced</w:t>
      </w:r>
      <w:r w:rsidR="006B0EB5" w:rsidRPr="00F66F0B">
        <w:rPr>
          <w:lang w:val="en-GB"/>
        </w:rPr>
        <w:t xml:space="preserve"> from large protein data</w:t>
      </w:r>
      <w:r w:rsidR="00AC2E4E" w:rsidRPr="00F66F0B">
        <w:rPr>
          <w:lang w:val="en-GB"/>
        </w:rPr>
        <w:t>sets</w:t>
      </w:r>
      <w:r w:rsidR="006B0EB5" w:rsidRPr="00F66F0B">
        <w:rPr>
          <w:lang w:val="en-GB"/>
        </w:rPr>
        <w:t xml:space="preserve"> </w:t>
      </w:r>
      <w:r w:rsidR="00504A7A" w:rsidRPr="00F66F0B">
        <w:rPr>
          <w:lang w:val="en-GB"/>
        </w:rPr>
        <w:t xml:space="preserve">are </w:t>
      </w:r>
      <w:r w:rsidR="00036D51" w:rsidRPr="00F66F0B">
        <w:rPr>
          <w:lang w:val="en-GB"/>
        </w:rPr>
        <w:t xml:space="preserve">known as </w:t>
      </w:r>
      <w:r w:rsidR="00504A7A" w:rsidRPr="00F66F0B">
        <w:rPr>
          <w:lang w:val="en-GB"/>
        </w:rPr>
        <w:t>c</w:t>
      </w:r>
      <w:r w:rsidR="00083ACF" w:rsidRPr="00F66F0B">
        <w:rPr>
          <w:lang w:val="en-GB"/>
        </w:rPr>
        <w:t xml:space="preserve">lassic </w:t>
      </w:r>
      <w:r w:rsidR="00A147C9" w:rsidRPr="00F66F0B">
        <w:rPr>
          <w:lang w:val="en-GB"/>
        </w:rPr>
        <w:t xml:space="preserve">or empirical </w:t>
      </w:r>
      <w:r w:rsidR="00083ACF" w:rsidRPr="00F66F0B">
        <w:rPr>
          <w:lang w:val="en-GB"/>
        </w:rPr>
        <w:t>a</w:t>
      </w:r>
      <w:r w:rsidR="00F838C0" w:rsidRPr="00F66F0B">
        <w:rPr>
          <w:lang w:val="en-GB"/>
        </w:rPr>
        <w:t>mino acid substitution models</w:t>
      </w:r>
      <w:r w:rsidR="00036D51" w:rsidRPr="00F66F0B">
        <w:rPr>
          <w:lang w:val="en-GB"/>
        </w:rPr>
        <w:t xml:space="preserve"> </w:t>
      </w:r>
      <w:r w:rsidR="006B0EB5" w:rsidRPr="00F66F0B">
        <w:rPr>
          <w:lang w:val="en-GB"/>
        </w:rPr>
        <w:t xml:space="preserve">and </w:t>
      </w:r>
      <w:r w:rsidR="003F7A62" w:rsidRPr="00F66F0B">
        <w:rPr>
          <w:lang w:val="en-GB"/>
        </w:rPr>
        <w:t>they consist o</w:t>
      </w:r>
      <w:r w:rsidR="00036D51" w:rsidRPr="00F66F0B">
        <w:rPr>
          <w:lang w:val="en-GB"/>
        </w:rPr>
        <w:t>n</w:t>
      </w:r>
      <w:r w:rsidR="003F7A62" w:rsidRPr="00F66F0B">
        <w:rPr>
          <w:lang w:val="en-GB"/>
        </w:rPr>
        <w:t xml:space="preserve"> a </w:t>
      </w:r>
      <w:r w:rsidR="00442613" w:rsidRPr="00F66F0B">
        <w:rPr>
          <w:lang w:val="en-GB"/>
        </w:rPr>
        <w:t xml:space="preserve">20 </w:t>
      </w:r>
      <w:r w:rsidR="00806228" w:rsidRPr="00F66F0B">
        <w:rPr>
          <w:lang w:val="en-GB"/>
        </w:rPr>
        <w:sym w:font="Symbol" w:char="F0B4"/>
      </w:r>
      <w:r w:rsidR="00806228" w:rsidRPr="00F66F0B">
        <w:rPr>
          <w:lang w:val="en-GB"/>
        </w:rPr>
        <w:t xml:space="preserve"> </w:t>
      </w:r>
      <w:r w:rsidR="00442613" w:rsidRPr="00F66F0B">
        <w:rPr>
          <w:lang w:val="en-GB"/>
        </w:rPr>
        <w:t>20</w:t>
      </w:r>
      <w:r w:rsidR="006B0EB5" w:rsidRPr="00F66F0B">
        <w:rPr>
          <w:lang w:val="en-GB"/>
        </w:rPr>
        <w:t xml:space="preserve"> exchangeability</w:t>
      </w:r>
      <w:r w:rsidR="00442613" w:rsidRPr="00F66F0B">
        <w:rPr>
          <w:lang w:val="en-GB"/>
        </w:rPr>
        <w:t xml:space="preserve"> matrix</w:t>
      </w:r>
      <w:r w:rsidR="00036D51" w:rsidRPr="00F66F0B">
        <w:rPr>
          <w:lang w:val="en-GB"/>
        </w:rPr>
        <w:t xml:space="preserve"> with the </w:t>
      </w:r>
      <w:r w:rsidR="008C6124" w:rsidRPr="00F66F0B">
        <w:rPr>
          <w:lang w:val="en-GB"/>
        </w:rPr>
        <w:t xml:space="preserve">relative rates of change and the 20 amino acid frequencies </w:t>
      </w:r>
      <w:r w:rsidR="00BB7CF6" w:rsidRPr="00F66F0B">
        <w:rPr>
          <w:lang w:val="en-GB"/>
        </w:rPr>
        <w:fldChar w:fldCharType="begin"/>
      </w:r>
      <w:r w:rsidR="00BB7CF6" w:rsidRPr="00F66F0B">
        <w:rPr>
          <w:lang w:val="en-GB"/>
        </w:rPr>
        <w:instrText xml:space="preserve"> ADDIN ZOTERO_ITEM CSL_CITATION {"citationID":"tYM1L5vx","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BB7CF6" w:rsidRPr="00F66F0B">
        <w:rPr>
          <w:lang w:val="en-GB"/>
        </w:rPr>
        <w:fldChar w:fldCharType="separate"/>
      </w:r>
      <w:r w:rsidR="00BB7CF6" w:rsidRPr="00F66F0B">
        <w:rPr>
          <w:noProof/>
          <w:lang w:val="en-GB"/>
        </w:rPr>
        <w:t>(Arenas 2015)</w:t>
      </w:r>
      <w:r w:rsidR="00BB7CF6" w:rsidRPr="00F66F0B">
        <w:rPr>
          <w:lang w:val="en-GB"/>
        </w:rPr>
        <w:fldChar w:fldCharType="end"/>
      </w:r>
      <w:r w:rsidR="00BB7CF6" w:rsidRPr="00F66F0B">
        <w:rPr>
          <w:lang w:val="en-GB"/>
        </w:rPr>
        <w:t xml:space="preserve">. </w:t>
      </w:r>
      <w:r w:rsidR="00A91DEC" w:rsidRPr="00F66F0B">
        <w:rPr>
          <w:lang w:val="en-GB"/>
        </w:rPr>
        <w:t xml:space="preserve">Since then some alternative empirical models </w:t>
      </w:r>
      <w:r w:rsidR="00806228" w:rsidRPr="00F66F0B">
        <w:rPr>
          <w:lang w:val="en-GB"/>
        </w:rPr>
        <w:t xml:space="preserve">were </w:t>
      </w:r>
      <w:r w:rsidR="00A91DEC" w:rsidRPr="00F66F0B">
        <w:rPr>
          <w:lang w:val="en-GB"/>
        </w:rPr>
        <w:t xml:space="preserve">proposed using more specific </w:t>
      </w:r>
      <w:r w:rsidR="00AC2E4E" w:rsidRPr="00F66F0B">
        <w:rPr>
          <w:lang w:val="en-GB"/>
        </w:rPr>
        <w:t xml:space="preserve">or larger </w:t>
      </w:r>
      <w:r w:rsidR="00A91DEC" w:rsidRPr="00F66F0B">
        <w:rPr>
          <w:lang w:val="en-GB"/>
        </w:rPr>
        <w:t>datasets</w:t>
      </w:r>
      <w:r w:rsidR="003F7A62" w:rsidRPr="00F66F0B">
        <w:rPr>
          <w:lang w:val="en-GB"/>
        </w:rPr>
        <w:t xml:space="preserve"> (</w:t>
      </w:r>
      <w:r w:rsidR="00C61564" w:rsidRPr="00F66F0B">
        <w:rPr>
          <w:lang w:val="en-GB"/>
        </w:rPr>
        <w:t>e.g.,</w:t>
      </w:r>
      <w:r w:rsidR="00571C06" w:rsidRPr="00F66F0B">
        <w:rPr>
          <w:lang w:val="en-GB"/>
        </w:rPr>
        <w:t xml:space="preserve"> Blosum62 </w:t>
      </w:r>
      <w:r w:rsidR="00571C06" w:rsidRPr="00F66F0B">
        <w:rPr>
          <w:lang w:val="en-GB"/>
        </w:rPr>
        <w:fldChar w:fldCharType="begin"/>
      </w:r>
      <w:r w:rsidR="00571C06" w:rsidRPr="00F66F0B">
        <w:rPr>
          <w:lang w:val="en-GB"/>
        </w:rPr>
        <w:instrText xml:space="preserve"> ADDIN ZOTERO_ITEM CSL_CITATION {"citationID":"tga2VOu4","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571C06" w:rsidRPr="00F66F0B">
        <w:rPr>
          <w:lang w:val="en-GB"/>
        </w:rPr>
        <w:fldChar w:fldCharType="separate"/>
      </w:r>
      <w:r w:rsidR="00571C06" w:rsidRPr="00F66F0B">
        <w:rPr>
          <w:noProof/>
          <w:lang w:val="en-GB"/>
        </w:rPr>
        <w:t>(Henikoff &amp; Henikoff 1992)</w:t>
      </w:r>
      <w:r w:rsidR="00571C06" w:rsidRPr="00F66F0B">
        <w:rPr>
          <w:lang w:val="en-GB"/>
        </w:rPr>
        <w:fldChar w:fldCharType="end"/>
      </w:r>
      <w:r w:rsidR="00571C06" w:rsidRPr="00F66F0B">
        <w:rPr>
          <w:lang w:val="en-GB"/>
        </w:rPr>
        <w:t xml:space="preserve">, </w:t>
      </w:r>
      <w:r w:rsidR="003F7A62" w:rsidRPr="00617EF0">
        <w:rPr>
          <w:lang w:val="en-GB"/>
        </w:rPr>
        <w:t xml:space="preserve">HIVw </w:t>
      </w:r>
      <w:r w:rsidR="003F7A62" w:rsidRPr="00F66F0B">
        <w:rPr>
          <w:lang w:val="en-GB"/>
        </w:rPr>
        <w:fldChar w:fldCharType="begin"/>
      </w:r>
      <w:r w:rsidR="00571C06" w:rsidRPr="00617EF0">
        <w:rPr>
          <w:lang w:val="en-GB"/>
        </w:rPr>
        <w:instrText xml:space="preserve"> ADDIN ZOTERO_ITEM CSL_CITATION {"citationID":"JS30vLDs","properties":{"formattedCitation":"(Nickle et al. 2007)","plainCitation":"(Nickle et al. 2007)","noteIndex":0},"citationItems":[{"id":513,"uris":["http://zotero.org/users/local/3HvvyIsJ/items/YIFUN7RD"],"itemData":{"id":513,"type":"article-journal","container-title":"PLoS ONE","DOI":"10.1371/journal.pone.0000503","ISSN":"1932-6203","issue":"6","journal</w:instrText>
      </w:r>
      <w:r w:rsidR="00571C06" w:rsidRPr="008B75F7">
        <w:rPr>
          <w:lang w:val="en-GB"/>
          <w:rPrChange w:id="23" w:author="Catarina Brancoi" w:date="2022-09-14T12:19:00Z">
            <w:rPr/>
          </w:rPrChange>
        </w:rPr>
        <w:instrText xml:space="preserve">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F7A62" w:rsidRPr="00F66F0B">
        <w:rPr>
          <w:lang w:val="en-GB"/>
        </w:rPr>
        <w:fldChar w:fldCharType="separate"/>
      </w:r>
      <w:r w:rsidR="00571C06" w:rsidRPr="008B75F7">
        <w:rPr>
          <w:lang w:val="en-GB"/>
          <w:rPrChange w:id="24" w:author="Catarina Brancoi" w:date="2022-09-14T12:19:00Z">
            <w:rPr/>
          </w:rPrChange>
        </w:rPr>
        <w:t>(Nickle et al. 2007)</w:t>
      </w:r>
      <w:r w:rsidR="003F7A62" w:rsidRPr="00F66F0B">
        <w:rPr>
          <w:lang w:val="en-GB"/>
        </w:rPr>
        <w:fldChar w:fldCharType="end"/>
      </w:r>
      <w:r w:rsidR="003F7A62" w:rsidRPr="008B75F7">
        <w:rPr>
          <w:lang w:val="en-GB"/>
          <w:rPrChange w:id="25" w:author="Catarina Brancoi" w:date="2022-09-14T12:19:00Z">
            <w:rPr/>
          </w:rPrChange>
        </w:rPr>
        <w:t xml:space="preserve">, JTT </w:t>
      </w:r>
      <w:r w:rsidR="003F7A62" w:rsidRPr="00F66F0B">
        <w:rPr>
          <w:lang w:val="en-GB"/>
        </w:rPr>
        <w:fldChar w:fldCharType="begin"/>
      </w:r>
      <w:r w:rsidR="00571C06" w:rsidRPr="008B75F7">
        <w:rPr>
          <w:lang w:val="en-GB"/>
          <w:rPrChange w:id="26" w:author="Catarina Brancoi" w:date="2022-09-14T12:19:00Z">
            <w:rPr/>
          </w:rPrChange>
        </w:rPr>
        <w:instrText xml:space="preserve"> ADDIN ZOTERO_ITEM CSL_CITATION {"citationID":"Pwyf7nk7","properties":{"formattedCitation":"(Jones et al. 1992)","plainCitation":"(Jones et al. 1992)","noteIndex":0},"citationItems":[{"id":552,"uris":["http://zotero.org/users/local/3Hvvy</w:instrText>
      </w:r>
      <w:r w:rsidR="00571C06" w:rsidRPr="008B75F7">
        <w:instrText xml:space="preserve">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3F7A62" w:rsidRPr="00F66F0B">
        <w:rPr>
          <w:lang w:val="en-GB"/>
        </w:rPr>
        <w:fldChar w:fldCharType="separate"/>
      </w:r>
      <w:r w:rsidR="00571C06" w:rsidRPr="008B75F7">
        <w:t>(Jones et al. 1992)</w:t>
      </w:r>
      <w:r w:rsidR="003F7A62" w:rsidRPr="00F66F0B">
        <w:rPr>
          <w:lang w:val="en-GB"/>
        </w:rPr>
        <w:fldChar w:fldCharType="end"/>
      </w:r>
      <w:r w:rsidR="003F7A62" w:rsidRPr="008B75F7">
        <w:t xml:space="preserve"> , LG </w:t>
      </w:r>
      <w:r w:rsidR="003F7A62" w:rsidRPr="00F66F0B">
        <w:rPr>
          <w:lang w:val="en-GB"/>
        </w:rPr>
        <w:fldChar w:fldCharType="begin"/>
      </w:r>
      <w:r w:rsidR="00571C06" w:rsidRPr="008B75F7">
        <w:instrText xml:space="preserve"> ADDIN ZOTERO_ITEM CSL_CITATION {"citationID":"a9fnxGO9","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w:instrText>
      </w:r>
      <w:r w:rsidR="00571C06" w:rsidRPr="00617EF0">
        <w:instrText xml:space="preserve"> General Amino Acid Replacement Matrix","volume":"25","author":[{"family":"Le","given":"S. Q."},{"family":"Gascuel","given":"O."}],"issued":{"date-parts":[["2008",4,3]]}}}],"schema":"https://github.com/citation-style-language/schema/raw/master/csl-citation.json"} </w:instrText>
      </w:r>
      <w:r w:rsidR="003F7A62" w:rsidRPr="00F66F0B">
        <w:rPr>
          <w:lang w:val="en-GB"/>
        </w:rPr>
        <w:fldChar w:fldCharType="separate"/>
      </w:r>
      <w:r w:rsidR="00571C06" w:rsidRPr="00617EF0">
        <w:rPr>
          <w:noProof/>
        </w:rPr>
        <w:t>(Le &amp; Gascuel 2008)</w:t>
      </w:r>
      <w:r w:rsidR="003F7A62" w:rsidRPr="00F66F0B">
        <w:rPr>
          <w:lang w:val="en-GB"/>
        </w:rPr>
        <w:fldChar w:fldCharType="end"/>
      </w:r>
      <w:r w:rsidR="003F7A62" w:rsidRPr="00617EF0">
        <w:t xml:space="preserve">, RtRev </w:t>
      </w:r>
      <w:r w:rsidR="003F7A62" w:rsidRPr="00F66F0B">
        <w:rPr>
          <w:lang w:val="en-GB"/>
        </w:rPr>
        <w:fldChar w:fldCharType="begin"/>
      </w:r>
      <w:r w:rsidR="00571C06" w:rsidRPr="00617EF0">
        <w:instrText xml:space="preserve"> ADDIN ZOTERO_ITEM CSL_CITATION {"citationID":"lmSyYsyB","properties":{"formattedCitation":"(Dimmic et al. 2002)","plainCitation":"(Dimmic et al. 2002)","noteIndex":0},"citationItems":[{"id":562,"uris":["http://zotero.org/users/local/3HvvyIsJ/items/FUJA3ZT8"],"itemData":{"id":562,"type":"article-journal","abstract":"Retroviral and other reverse t</w:instrText>
      </w:r>
      <w:r w:rsidR="00571C06" w:rsidRPr="008B75F7">
        <w:rPr>
          <w:rPrChange w:id="27" w:author="Catarina Brancoi" w:date="2022-09-14T12:19:00Z">
            <w:rPr>
              <w:lang w:val="en-US"/>
            </w:rPr>
          </w:rPrChange>
        </w:rPr>
        <w:instrText>ranscriptase (RT)-containing sequences may be subject to unique evolutionary pressures, and models of molecular sequence evolution developed using other kinds of sequences may not be optimal. Here we develop and present a new substitution matrix for maximum like</w:instrText>
      </w:r>
      <w:r w:rsidR="00571C06" w:rsidRPr="008B75F7">
        <w:rPr>
          <w:rPrChange w:id="28" w:author="Catarina Brancoi" w:date="2022-09-14T12:19:00Z">
            <w:rPr>
              <w:lang w:val="en-GB"/>
            </w:rPr>
          </w:rPrChange>
        </w:rPr>
        <w:instrText xml:space="preserv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3F7A62" w:rsidRPr="00F66F0B">
        <w:rPr>
          <w:lang w:val="en-GB"/>
        </w:rPr>
        <w:fldChar w:fldCharType="separate"/>
      </w:r>
      <w:r w:rsidR="00571C06" w:rsidRPr="008B75F7">
        <w:rPr>
          <w:rPrChange w:id="29" w:author="Catarina Brancoi" w:date="2022-09-14T12:19:00Z">
            <w:rPr>
              <w:lang w:val="en-GB"/>
            </w:rPr>
          </w:rPrChange>
        </w:rPr>
        <w:t>(Dimmic et al. 2002)</w:t>
      </w:r>
      <w:r w:rsidR="003F7A62" w:rsidRPr="00F66F0B">
        <w:rPr>
          <w:lang w:val="en-GB"/>
        </w:rPr>
        <w:fldChar w:fldCharType="end"/>
      </w:r>
      <w:r w:rsidR="003F7A62" w:rsidRPr="008B75F7">
        <w:rPr>
          <w:rPrChange w:id="30" w:author="Catarina Brancoi" w:date="2022-09-14T12:19:00Z">
            <w:rPr>
              <w:lang w:val="en-GB"/>
            </w:rPr>
          </w:rPrChange>
        </w:rPr>
        <w:t xml:space="preserve">, VT </w:t>
      </w:r>
      <w:r w:rsidR="003F7A62" w:rsidRPr="00F66F0B">
        <w:rPr>
          <w:lang w:val="en-GB"/>
        </w:rPr>
        <w:fldChar w:fldCharType="begin"/>
      </w:r>
      <w:r w:rsidR="00571C06" w:rsidRPr="008B75F7">
        <w:rPr>
          <w:rPrChange w:id="31" w:author="Catarina Brancoi" w:date="2022-09-14T12:19:00Z">
            <w:rPr>
              <w:lang w:val="en-GB"/>
            </w:rPr>
          </w:rPrChange>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w:instrText>
      </w:r>
      <w:r w:rsidR="00571C06" w:rsidRPr="008B75F7">
        <w:rPr>
          <w:lang w:val="en-US"/>
          <w:rPrChange w:id="32" w:author="Catarina Brancoi" w:date="2022-09-14T12:19:00Z">
            <w:rPr>
              <w:lang w:val="en-GB"/>
            </w:rPr>
          </w:rPrChange>
        </w:rPr>
        <w:instrText>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w:instrText>
      </w:r>
      <w:r w:rsidR="00571C06" w:rsidRPr="00617EF0">
        <w:rPr>
          <w:lang w:val="en-GB"/>
        </w:rPr>
        <w:instrText xml:space="preserve">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3F7A62" w:rsidRPr="00F66F0B">
        <w:rPr>
          <w:lang w:val="en-GB"/>
        </w:rPr>
        <w:fldChar w:fldCharType="separate"/>
      </w:r>
      <w:r w:rsidR="00571C06" w:rsidRPr="00617EF0">
        <w:rPr>
          <w:lang w:val="en-GB"/>
        </w:rPr>
        <w:t>(Müller &amp; Vingron 2000)</w:t>
      </w:r>
      <w:r w:rsidR="003F7A62" w:rsidRPr="00F66F0B">
        <w:rPr>
          <w:lang w:val="en-GB"/>
        </w:rPr>
        <w:fldChar w:fldCharType="end"/>
      </w:r>
      <w:r w:rsidR="003F7A62" w:rsidRPr="00617EF0">
        <w:rPr>
          <w:lang w:val="en-GB"/>
        </w:rPr>
        <w:t xml:space="preserve">, WAG </w:t>
      </w:r>
      <w:r w:rsidR="003F7A62" w:rsidRPr="00F66F0B">
        <w:rPr>
          <w:lang w:val="en-GB"/>
        </w:rPr>
        <w:fldChar w:fldCharType="begin"/>
      </w:r>
      <w:r w:rsidR="00571C06" w:rsidRPr="00617EF0">
        <w:rPr>
          <w:lang w:val="en-GB"/>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3F7A62" w:rsidRPr="00F66F0B">
        <w:rPr>
          <w:lang w:val="en-GB"/>
        </w:rPr>
        <w:fldChar w:fldCharType="separate"/>
      </w:r>
      <w:r w:rsidR="00571C06" w:rsidRPr="00617EF0">
        <w:rPr>
          <w:noProof/>
          <w:lang w:val="en-GB"/>
        </w:rPr>
        <w:t>(Whelan &amp; Goldman 2001)</w:t>
      </w:r>
      <w:r w:rsidR="003F7A62" w:rsidRPr="00F66F0B">
        <w:rPr>
          <w:lang w:val="en-GB"/>
        </w:rPr>
        <w:fldChar w:fldCharType="end"/>
      </w:r>
      <w:r w:rsidR="00571C06" w:rsidRPr="00F66F0B">
        <w:rPr>
          <w:lang w:val="en-GB"/>
        </w:rPr>
        <w:t>)</w:t>
      </w:r>
      <w:r w:rsidR="00806228" w:rsidRPr="00617EF0">
        <w:rPr>
          <w:lang w:val="en-GB"/>
        </w:rPr>
        <w:t xml:space="preserve"> and</w:t>
      </w:r>
      <w:r w:rsidR="00036D51" w:rsidRPr="00617EF0">
        <w:rPr>
          <w:lang w:val="en-GB"/>
        </w:rPr>
        <w:t xml:space="preserve"> considering</w:t>
      </w:r>
      <w:r w:rsidR="00A075DC" w:rsidRPr="00617EF0">
        <w:rPr>
          <w:lang w:val="en-GB"/>
        </w:rPr>
        <w:t xml:space="preserve"> </w:t>
      </w:r>
      <w:r w:rsidR="003534E2" w:rsidRPr="00617EF0">
        <w:rPr>
          <w:lang w:val="en-GB"/>
        </w:rPr>
        <w:t xml:space="preserve">new variables </w:t>
      </w:r>
      <w:r w:rsidR="00806228" w:rsidRPr="00617EF0">
        <w:rPr>
          <w:lang w:val="en-GB"/>
        </w:rPr>
        <w:t>(</w:t>
      </w:r>
      <w:r w:rsidR="00C61564" w:rsidRPr="00617EF0">
        <w:rPr>
          <w:lang w:val="en-GB"/>
        </w:rPr>
        <w:t>e.g.,</w:t>
      </w:r>
      <w:r w:rsidR="00806228" w:rsidRPr="00617EF0">
        <w:rPr>
          <w:lang w:val="en-GB"/>
        </w:rPr>
        <w:t xml:space="preserve"> </w:t>
      </w:r>
      <w:r w:rsidR="00A075DC" w:rsidRPr="00617EF0">
        <w:rPr>
          <w:lang w:val="en-GB"/>
        </w:rPr>
        <w:t xml:space="preserve">the proportion of invariable sites (+I) </w:t>
      </w:r>
      <w:r w:rsidR="00BB7CF6" w:rsidRPr="00F66F0B">
        <w:rPr>
          <w:lang w:val="en-GB"/>
        </w:rPr>
        <w:fldChar w:fldCharType="begin"/>
      </w:r>
      <w:r w:rsidR="00BB7CF6" w:rsidRPr="00617EF0">
        <w:rPr>
          <w:lang w:val="en-GB"/>
        </w:rPr>
        <w:instrText xml:space="preserve"> ADDIN ZOTERO_ITEM CSL_CITATION {"citationID":"zjMvKMtf","properties":{"formattedCitation":"(Shoemaker &amp; Fitch 1989)","plainCitation":"(Shoemaker &amp; Fitch 1989)","noteIndex":0},"citationItems":[{"id":748,"uris":["http://zotero.org/users/local/3HvvyIsJ/items/MCMC8786"],"itemData":{"id":748,"type":"article-journal","container-title":"Molecular Biology and Evolution","DOI":"10.1093/oxfordjournals.molbev.a040550","ISSN":"1537-1719","journalAbbreviation":"Mol. Biol. Evol.","language":"en","source</w:instrText>
      </w:r>
      <w:r w:rsidR="00BB7CF6" w:rsidRPr="00F66F0B">
        <w:rPr>
          <w:lang w:val="en-GB"/>
        </w:rPr>
        <w:instrText xml:space="preserve">":"DOI.org (Crossref)","title":"Evidence from nuclear sequences that invariable sites should be considered when sequence divergence is calculated.","URL":"https://academic.oup.com/mbe/article/6/3/270/1080952/Evidence-from-nuclear-sequences-that-invariable","volume":"6","author":[{"family":"Shoemaker","given":"J.S."},{"family":"Fitch","given":"W.M."}],"accessed":{"date-parts":[["2022",6,27]]},"issued":{"date-parts":[["1989",5]]}}}],"schema":"https://github.com/citation-style-language/schema/raw/master/csl-citation.json"} </w:instrText>
      </w:r>
      <w:r w:rsidR="00BB7CF6" w:rsidRPr="00F66F0B">
        <w:rPr>
          <w:lang w:val="en-GB"/>
        </w:rPr>
        <w:fldChar w:fldCharType="separate"/>
      </w:r>
      <w:r w:rsidR="00BB7CF6" w:rsidRPr="00F66F0B">
        <w:rPr>
          <w:noProof/>
          <w:lang w:val="en-GB"/>
        </w:rPr>
        <w:t>(Shoemaker &amp; Fitch 1989)</w:t>
      </w:r>
      <w:r w:rsidR="00BB7CF6" w:rsidRPr="00F66F0B">
        <w:rPr>
          <w:lang w:val="en-GB"/>
        </w:rPr>
        <w:fldChar w:fldCharType="end"/>
      </w:r>
      <w:r w:rsidR="00BB7CF6" w:rsidRPr="00F66F0B">
        <w:rPr>
          <w:lang w:val="en-GB"/>
        </w:rPr>
        <w:t xml:space="preserve"> </w:t>
      </w:r>
      <w:r w:rsidR="00A075DC" w:rsidRPr="00F66F0B">
        <w:rPr>
          <w:lang w:val="en-GB"/>
        </w:rPr>
        <w:t xml:space="preserve">and the rate of variation across sites (+G) </w:t>
      </w:r>
      <w:r w:rsidR="00BB7CF6" w:rsidRPr="00F66F0B">
        <w:rPr>
          <w:lang w:val="en-GB"/>
        </w:rPr>
        <w:fldChar w:fldCharType="begin"/>
      </w:r>
      <w:r w:rsidR="00BB7CF6" w:rsidRPr="00F66F0B">
        <w:rPr>
          <w:lang w:val="en-GB"/>
        </w:rPr>
        <w:instrText xml:space="preserve"> ADDIN ZOTERO_ITEM CSL_CITATION {"citationID":"EsnzLhJA","properties":{"formattedCitation":"(Yang 1994)","plainCitation":"(Yang 1994)","noteIndex":0},"citationItems":[{"id":731,"uris":["http://zotero.org/users/local/3HvvyIsJ/items/5M3IEZ4W"],"itemData":{"id":731,"type":"article-journal","abstract":"Two approximate methods are proposed for maximum likelihood phylogenetic estimation, which allow variable rates of substitution across nucleotide sites. Three data sets with quite different characteristics were analyzed to examine empirically the performance of these methods. The first, called the \"discrete gamma model,\" uses several categories of rates to approximate the gamma distribution, with equal probability for each category. The mean of each category is used to represent all the rates falling in the category. The performance of this method is found to be quite good, and four such categories appear to be sufficient to produce both an optimum, or near-optimum fit by the model to the data, and also an acceptable approximation to the continuous distribution. The second method, called \"fixed-rates model,\" classifies sites into several classes according to their rates predicted assuming the star tree. Sites in different classes are then assumed to be evolving at these fixed rates when other tree topologies are evaluated. Analyses of the data sets suggest that this method can produce reasonable results, but it seems to share some properties of a least-squares pairwise comparison; for example, interior branch lengths in nonbest trees are often found to be zero. The computational requirements of the two methods are comparable to that of Felsenstein's (1981, J Mol Evol 17:368-376) model, which assumes a single rate for all the sites.","container-title":"Journal of Molecular Evolution","DOI":"10.1007/BF00160154","ISSN":"0022-2844, 1432-1432","issue":"3","journalAbbreviation":"J Mol Evol","language":"en","page":"306-314","source":"DOI.org (Crossref)","title":"Maximum likelihood phylogenetic estimation from DNA sequences with variable rates over sites: Approximate methods","title-short":"Maximum likelihood phylogenetic estimation from DNA sequences with variable rates over sites","volume":"39","author":[{"family":"Yang","given":"Ziheng"}],"issued":{"date-parts":[["1994",9]]}}}],"schema":"https://github.com/citation-style-language/schema/raw/master/csl-citation.json"} </w:instrText>
      </w:r>
      <w:r w:rsidR="00BB7CF6" w:rsidRPr="00F66F0B">
        <w:rPr>
          <w:lang w:val="en-GB"/>
        </w:rPr>
        <w:fldChar w:fldCharType="separate"/>
      </w:r>
      <w:r w:rsidR="00BB7CF6" w:rsidRPr="00F66F0B">
        <w:rPr>
          <w:noProof/>
          <w:lang w:val="en-GB"/>
        </w:rPr>
        <w:t>(Yang 1994)</w:t>
      </w:r>
      <w:r w:rsidR="00BB7CF6" w:rsidRPr="00F66F0B">
        <w:rPr>
          <w:lang w:val="en-GB"/>
        </w:rPr>
        <w:fldChar w:fldCharType="end"/>
      </w:r>
      <w:r w:rsidR="00806228" w:rsidRPr="00F66F0B">
        <w:rPr>
          <w:lang w:val="en-GB"/>
        </w:rPr>
        <w:t>)</w:t>
      </w:r>
      <w:r w:rsidR="00BB7CF6" w:rsidRPr="00F66F0B">
        <w:rPr>
          <w:lang w:val="en-GB"/>
        </w:rPr>
        <w:t xml:space="preserve"> </w:t>
      </w:r>
      <w:r w:rsidR="006C6F03" w:rsidRPr="00F66F0B">
        <w:rPr>
          <w:lang w:val="en-GB"/>
        </w:rPr>
        <w:t xml:space="preserve">which </w:t>
      </w:r>
      <w:r w:rsidR="00806228" w:rsidRPr="00F66F0B">
        <w:rPr>
          <w:lang w:val="en-GB"/>
        </w:rPr>
        <w:t>increased</w:t>
      </w:r>
      <w:r w:rsidR="002D1D1E" w:rsidRPr="00617EF0">
        <w:rPr>
          <w:lang w:val="en-GB"/>
        </w:rPr>
        <w:t xml:space="preserve"> the efficiency of </w:t>
      </w:r>
      <w:r w:rsidR="00806228" w:rsidRPr="00617EF0">
        <w:rPr>
          <w:lang w:val="en-GB"/>
        </w:rPr>
        <w:t xml:space="preserve">the </w:t>
      </w:r>
      <w:r w:rsidR="002D1D1E" w:rsidRPr="00617EF0">
        <w:rPr>
          <w:lang w:val="en-GB"/>
        </w:rPr>
        <w:t>models</w:t>
      </w:r>
      <w:r w:rsidR="00150614" w:rsidRPr="00617EF0">
        <w:rPr>
          <w:lang w:val="en-GB"/>
        </w:rPr>
        <w:t xml:space="preserve">. </w:t>
      </w:r>
      <w:del w:id="33" w:author="Catarina Brancoi" w:date="2022-09-14T09:53:00Z">
        <w:r w:rsidR="007C2FC0" w:rsidRPr="00617EF0" w:rsidDel="00AD5B0A">
          <w:rPr>
            <w:lang w:val="en-GB"/>
          </w:rPr>
          <w:delText>Fortunately</w:delText>
        </w:r>
      </w:del>
      <w:ins w:id="34" w:author="Catarina Brancoi" w:date="2022-09-14T09:53:00Z">
        <w:r w:rsidR="00AD5B0A">
          <w:rPr>
            <w:lang w:val="en-GB"/>
          </w:rPr>
          <w:t>Conveniently</w:t>
        </w:r>
      </w:ins>
      <w:r w:rsidR="00150614" w:rsidRPr="00617EF0">
        <w:rPr>
          <w:lang w:val="en-GB"/>
        </w:rPr>
        <w:t>,</w:t>
      </w:r>
      <w:r w:rsidR="00D31B49" w:rsidRPr="00617EF0">
        <w:rPr>
          <w:lang w:val="en-GB"/>
        </w:rPr>
        <w:t xml:space="preserve"> </w:t>
      </w:r>
      <w:r w:rsidR="00806228" w:rsidRPr="00617EF0">
        <w:rPr>
          <w:lang w:val="en-GB"/>
        </w:rPr>
        <w:t xml:space="preserve">those </w:t>
      </w:r>
      <w:r w:rsidR="00D31B49" w:rsidRPr="00617EF0">
        <w:rPr>
          <w:lang w:val="en-GB"/>
        </w:rPr>
        <w:t>models remain</w:t>
      </w:r>
      <w:r w:rsidR="007C2FC0" w:rsidRPr="00617EF0">
        <w:rPr>
          <w:lang w:val="en-GB"/>
        </w:rPr>
        <w:t>ed</w:t>
      </w:r>
      <w:r w:rsidR="00D31B49" w:rsidRPr="00617EF0">
        <w:rPr>
          <w:lang w:val="en-GB"/>
        </w:rPr>
        <w:t xml:space="preserve"> mathematically simple</w:t>
      </w:r>
      <w:r w:rsidR="00806228" w:rsidRPr="00617EF0">
        <w:rPr>
          <w:lang w:val="en-GB"/>
        </w:rPr>
        <w:t xml:space="preserve"> which allowed </w:t>
      </w:r>
      <w:r w:rsidR="00D31B49" w:rsidRPr="00F66F0B">
        <w:rPr>
          <w:lang w:val="en-GB"/>
        </w:rPr>
        <w:t xml:space="preserve">us to </w:t>
      </w:r>
      <w:r w:rsidR="00036D51" w:rsidRPr="00F66F0B">
        <w:rPr>
          <w:lang w:val="en-GB"/>
        </w:rPr>
        <w:t>implement</w:t>
      </w:r>
      <w:r w:rsidR="00D31B49" w:rsidRPr="00F66F0B">
        <w:rPr>
          <w:lang w:val="en-GB"/>
        </w:rPr>
        <w:t xml:space="preserve"> maximum likelihood (ML) approaches in evolutionary frameworks for phylogenetic</w:t>
      </w:r>
      <w:r w:rsidR="00036D51" w:rsidRPr="00F66F0B">
        <w:rPr>
          <w:lang w:val="en-GB"/>
        </w:rPr>
        <w:t xml:space="preserve"> studies </w:t>
      </w:r>
      <w:ins w:id="35" w:author="Catarina Brancoi" w:date="2022-09-14T09:54:00Z">
        <w:r w:rsidR="00AD5B0A">
          <w:rPr>
            <w:lang w:val="en-GB"/>
          </w:rPr>
          <w:t>(</w:t>
        </w:r>
      </w:ins>
      <w:ins w:id="36" w:author="Catarina Brancoi" w:date="2022-09-14T10:07:00Z">
        <w:r w:rsidR="005E5CB2">
          <w:rPr>
            <w:lang w:val="en-GB"/>
          </w:rPr>
          <w:t>such as</w:t>
        </w:r>
      </w:ins>
      <w:ins w:id="37" w:author="Catarina Brancoi" w:date="2022-09-14T09:54:00Z">
        <w:r w:rsidR="00AD5B0A">
          <w:rPr>
            <w:lang w:val="en-GB"/>
          </w:rPr>
          <w:t xml:space="preserve"> </w:t>
        </w:r>
      </w:ins>
      <w:del w:id="38" w:author="Catarina Brancoi" w:date="2022-09-14T09:54:00Z">
        <w:r w:rsidR="00036D51" w:rsidRPr="00F66F0B" w:rsidDel="00AD5B0A">
          <w:rPr>
            <w:lang w:val="en-GB"/>
          </w:rPr>
          <w:delText>as</w:delText>
        </w:r>
        <w:r w:rsidR="00D31B49" w:rsidRPr="00F66F0B" w:rsidDel="00AD5B0A">
          <w:rPr>
            <w:lang w:val="en-GB"/>
          </w:rPr>
          <w:delText xml:space="preserve"> </w:delText>
        </w:r>
      </w:del>
      <w:r w:rsidR="00D31B49" w:rsidRPr="00F66F0B">
        <w:rPr>
          <w:lang w:val="en-GB"/>
        </w:rPr>
        <w:t>tree reconstructions</w:t>
      </w:r>
      <w:r w:rsidR="00E07619" w:rsidRPr="00F66F0B">
        <w:rPr>
          <w:lang w:val="en-GB"/>
        </w:rPr>
        <w:t xml:space="preserve"> (</w:t>
      </w:r>
      <w:r w:rsidR="00C61564" w:rsidRPr="00F66F0B">
        <w:rPr>
          <w:lang w:val="en-GB"/>
        </w:rPr>
        <w:t>e.g.,</w:t>
      </w:r>
      <w:r w:rsidR="00E07619" w:rsidRPr="00F66F0B">
        <w:rPr>
          <w:lang w:val="en-GB"/>
        </w:rPr>
        <w:t xml:space="preserve"> </w:t>
      </w:r>
      <w:r w:rsidR="00E07619" w:rsidRPr="00F66F0B">
        <w:rPr>
          <w:lang w:val="en-GB"/>
        </w:rPr>
        <w:fldChar w:fldCharType="begin"/>
      </w:r>
      <w:r w:rsidR="00E07619" w:rsidRPr="00F66F0B">
        <w:rPr>
          <w:lang w:val="en-GB"/>
        </w:rPr>
        <w:instrText xml:space="preserve"> ADDIN ZOTERO_ITEM CSL_CITATION {"citationID":"vV6ol03a","properties":{"formattedCitation":"(Kozlov et al. 2019)","plainCitation":"(Kozlov et al. 2019)","noteIndex":0},"citationItems":[{"id":254,"uris":["http://zotero.org/users/local/3HvvyIsJ/items/KHWVS9GD"],"itemData":{"id":254,"type":"article-journal","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container-title":"Bioinformatics","DOI":"10.1093/bioinformatics/btz305","ISSN":"1367-4803, 1460-2059","issue":"21","language":"en","page":"4453-4455","source":"DOI.org (Crossref)","title":"RAxML-NG: a fast, scalable and user-friendly tool for maximum likelihood phylogenetic inference","title-short":"RAxML-NG","volume":"35","author":[{"family":"Kozlov","given":"Alexey M"},{"family":"Darriba","given":"Diego"},{"family":"Flouri","given":"Tomáš"},{"family":"Morel","given":"Benoit"},{"family":"Stamatakis","given":"Alexandros"}],"editor":[{"family":"Wren","given":"Jonathan"}],"issued":{"date-parts":[["2019",11,1]]}}}],"schema":"https://github.com/citation-style-language/schema/raw/master/csl-citation.json"} </w:instrText>
      </w:r>
      <w:r w:rsidR="00E07619" w:rsidRPr="00F66F0B">
        <w:rPr>
          <w:lang w:val="en-GB"/>
        </w:rPr>
        <w:fldChar w:fldCharType="separate"/>
      </w:r>
      <w:r w:rsidR="00E07619" w:rsidRPr="00F66F0B">
        <w:rPr>
          <w:noProof/>
          <w:lang w:val="en-GB"/>
        </w:rPr>
        <w:t>Kozlov et al. 2019)</w:t>
      </w:r>
      <w:r w:rsidR="00E07619" w:rsidRPr="00F66F0B">
        <w:rPr>
          <w:lang w:val="en-GB"/>
        </w:rPr>
        <w:fldChar w:fldCharType="end"/>
      </w:r>
      <w:r w:rsidR="00D31B49" w:rsidRPr="00F66F0B">
        <w:rPr>
          <w:lang w:val="en-GB"/>
        </w:rPr>
        <w:t xml:space="preserve">, ancestral sequence reconstructions, </w:t>
      </w:r>
      <w:r w:rsidR="00E07619" w:rsidRPr="00F66F0B">
        <w:rPr>
          <w:lang w:val="en-GB"/>
        </w:rPr>
        <w:t>(</w:t>
      </w:r>
      <w:r w:rsidR="00C61564" w:rsidRPr="00F66F0B">
        <w:rPr>
          <w:lang w:val="en-GB"/>
        </w:rPr>
        <w:t>e.g.,</w:t>
      </w:r>
      <w:r w:rsidR="00E07619" w:rsidRPr="00F66F0B">
        <w:rPr>
          <w:lang w:val="en-GB"/>
        </w:rPr>
        <w:t xml:space="preserve"> </w:t>
      </w:r>
      <w:r w:rsidR="00E07619" w:rsidRPr="00F66F0B">
        <w:rPr>
          <w:lang w:val="en-GB"/>
        </w:rPr>
        <w:fldChar w:fldCharType="begin"/>
      </w:r>
      <w:r w:rsidR="00E07619" w:rsidRPr="00F66F0B">
        <w:rPr>
          <w:lang w:val="en-GB"/>
        </w:rPr>
        <w:instrText xml:space="preserve"> ADDIN ZOTERO_ITEM CSL_CITATION {"citationID":"MAdnCxz4","properties":{"formattedCitation":"(Yang 2007; Arenas et al. 2017; Arenas &amp; Bastolla 2019)","plainCitation":"(Yang 2007; Arenas et al. 2017; Arenas &amp; Bastolla 2019)","noteIndex":0},"citationItems":[{"id":735,"uris":["http://zotero.org/users/local/3HvvyIsJ/items/GM9J3F6H"],"itemData":{"id":735,"type":"article-journal","container-title":"Molecular Biology and Evolution","DOI":"10.1093/molbev/msm088","ISSN":"0737-4038, 1537-1719","issue":"8","journalAbbreviation":"Molecular Biology and Evolution","language":"en","page":"1586-1591","source":"DOI.org (Crossref)","title":"PAML 4: Phylogenetic Analysis by Maximum Likelihood","title-short":"PAML 4","volume":"24","author":[{"family":"Yang","given":"Z."}],"issued":{"date-parts":[["2007",4,1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schema":"https://github.com/citation-style-language/schema/raw/master/csl-citation.json"} </w:instrText>
      </w:r>
      <w:r w:rsidR="00E07619" w:rsidRPr="00F66F0B">
        <w:rPr>
          <w:lang w:val="en-GB"/>
        </w:rPr>
        <w:fldChar w:fldCharType="separate"/>
      </w:r>
      <w:r w:rsidR="00E07619" w:rsidRPr="00F66F0B">
        <w:rPr>
          <w:noProof/>
          <w:lang w:val="en-GB"/>
        </w:rPr>
        <w:t>Yang 2007; Arenas et al. 2017; Arenas &amp; Bastolla 2019)</w:t>
      </w:r>
      <w:r w:rsidR="00E07619" w:rsidRPr="00F66F0B">
        <w:rPr>
          <w:lang w:val="en-GB"/>
        </w:rPr>
        <w:fldChar w:fldCharType="end"/>
      </w:r>
      <w:r w:rsidR="00D31B49" w:rsidRPr="00F66F0B">
        <w:rPr>
          <w:lang w:val="en-GB"/>
        </w:rPr>
        <w:t xml:space="preserve"> or </w:t>
      </w:r>
      <w:ins w:id="39" w:author="Catarina Brancoi" w:date="2022-09-14T10:07:00Z">
        <w:r w:rsidR="005E5CB2">
          <w:rPr>
            <w:lang w:val="en-GB"/>
          </w:rPr>
          <w:t xml:space="preserve">estimation of the </w:t>
        </w:r>
      </w:ins>
      <w:r w:rsidR="00D31B49" w:rsidRPr="00F66F0B">
        <w:rPr>
          <w:lang w:val="en-GB"/>
        </w:rPr>
        <w:t xml:space="preserve">best-fitting substitution model </w:t>
      </w:r>
      <w:del w:id="40" w:author="Catarina Brancoi" w:date="2022-09-14T10:06:00Z">
        <w:r w:rsidR="00D31B49" w:rsidRPr="00F66F0B" w:rsidDel="005E5CB2">
          <w:rPr>
            <w:lang w:val="en-GB"/>
          </w:rPr>
          <w:delText xml:space="preserve">selection </w:delText>
        </w:r>
      </w:del>
      <w:r w:rsidR="00D31B49" w:rsidRPr="00F66F0B">
        <w:rPr>
          <w:lang w:val="en-GB"/>
        </w:rPr>
        <w:t>(</w:t>
      </w:r>
      <w:r w:rsidR="00C61564" w:rsidRPr="00F66F0B">
        <w:rPr>
          <w:lang w:val="en-GB"/>
        </w:rPr>
        <w:t>e.g.,</w:t>
      </w:r>
      <w:r w:rsidR="00E07619" w:rsidRPr="00F66F0B">
        <w:rPr>
          <w:lang w:val="en-GB"/>
        </w:rPr>
        <w:t xml:space="preserve"> </w:t>
      </w:r>
      <w:r w:rsidR="00E07619" w:rsidRPr="00F66F0B">
        <w:rPr>
          <w:lang w:val="en-GB"/>
        </w:rPr>
        <w:fldChar w:fldCharType="begin"/>
      </w:r>
      <w:r w:rsidR="00130BA4" w:rsidRPr="00F66F0B">
        <w:rPr>
          <w:lang w:val="en-GB"/>
        </w:rPr>
        <w:instrText xml:space="preserve"> ADDIN ZOTERO_ITEM CSL_CITATION {"citationID":"Ok1LHwvJ","properties":{"formattedCitation":"(Darriba et al. 2011, 2020; Keane et al. 2006)","plainCitation":"(Darriba et al. 2011, 2020; Keane et al. 2006)","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00E07619" w:rsidRPr="00F66F0B">
        <w:rPr>
          <w:lang w:val="en-GB"/>
        </w:rPr>
        <w:fldChar w:fldCharType="separate"/>
      </w:r>
      <w:r w:rsidR="00E07619" w:rsidRPr="00F66F0B">
        <w:rPr>
          <w:noProof/>
          <w:lang w:val="en-GB"/>
        </w:rPr>
        <w:t>Darriba et al. 2011, 2020; Keane et al. 2006)</w:t>
      </w:r>
      <w:r w:rsidR="00E07619" w:rsidRPr="00F66F0B">
        <w:rPr>
          <w:lang w:val="en-GB"/>
        </w:rPr>
        <w:fldChar w:fldCharType="end"/>
      </w:r>
      <w:ins w:id="41" w:author="Catarina Brancoi" w:date="2022-09-14T09:54:00Z">
        <w:r w:rsidR="00AD5B0A">
          <w:rPr>
            <w:lang w:val="en-GB"/>
          </w:rPr>
          <w:t>)</w:t>
        </w:r>
      </w:ins>
      <w:r w:rsidR="00D31B49" w:rsidRPr="00F66F0B">
        <w:rPr>
          <w:lang w:val="en-GB"/>
        </w:rPr>
        <w:t xml:space="preserve">. </w:t>
      </w:r>
      <w:r w:rsidR="007C2FC0" w:rsidRPr="00F66F0B">
        <w:rPr>
          <w:lang w:val="en-GB"/>
        </w:rPr>
        <w:lastRenderedPageBreak/>
        <w:t>Nevertheless</w:t>
      </w:r>
      <w:r w:rsidR="00D31B49" w:rsidRPr="00F66F0B">
        <w:rPr>
          <w:lang w:val="en-GB"/>
        </w:rPr>
        <w:t xml:space="preserve">, </w:t>
      </w:r>
      <w:r w:rsidR="007C2FC0" w:rsidRPr="00F66F0B">
        <w:rPr>
          <w:lang w:val="en-GB"/>
        </w:rPr>
        <w:t xml:space="preserve">even though </w:t>
      </w:r>
      <w:r w:rsidR="00E67535" w:rsidRPr="00F66F0B">
        <w:rPr>
          <w:lang w:val="en-GB"/>
        </w:rPr>
        <w:t>empirical models</w:t>
      </w:r>
      <w:r w:rsidR="00C65433" w:rsidRPr="00F66F0B">
        <w:rPr>
          <w:lang w:val="en-GB"/>
        </w:rPr>
        <w:t xml:space="preserve"> </w:t>
      </w:r>
      <w:r w:rsidR="007C2FC0" w:rsidRPr="00F66F0B">
        <w:rPr>
          <w:lang w:val="en-GB"/>
        </w:rPr>
        <w:t xml:space="preserve">can model heterogenous evolution </w:t>
      </w:r>
      <w:r w:rsidR="00E07619" w:rsidRPr="00F66F0B">
        <w:rPr>
          <w:lang w:val="en-GB"/>
        </w:rPr>
        <w:fldChar w:fldCharType="begin"/>
      </w:r>
      <w:r w:rsidR="00E07619" w:rsidRPr="00F66F0B">
        <w:rPr>
          <w:lang w:val="en-GB"/>
        </w:rPr>
        <w:instrText xml:space="preserve"> ADDIN ZOTERO_ITEM CSL_CITATION {"citationID":"h10GX59z","properties":{"formattedCitation":"(Zoller &amp; Schneider 2013)","plainCitation":"(Zoller &amp; Schneider 2013)","noteIndex":0},"citationItems":[{"id":747,"uris":["http://zotero.org/users/local/3HvvyIsJ/items/NHHBEZA4"],"itemData":{"id":747,"type":"article-journal","abstract":"Amino acid substitution matrices describe the rates by which amino acids are replaced during evolution. In contrast to nucleotide or codon models, amino acid substitution matrices are in general parameterless and empirically estimated, probably because there is no obvious parametrization for amino acid substitutions. Principal component analysis has previously been used to improve codon substitution models by empirically ﬁnding the most relevant parameters. Here, we apply the same method to amino acid substitution matrices, leading to a semiempirical substitution model that can adjust the transition rates to the protein sequences under investigation. Our new model almost invariably achieves the best likelihood values in large-scale comparisons with established amino acid substitution models (JTT, WAG, and LG). In particular for longer alignments, these likelihood gains are considerably larger than what could be expected from simply having more parameters. The application of our model differs from that of mixture models (such as UL2 or UL3), as we optimize one rate matrix per alignment, whereas mixture models apply the variation per alignments site. This makes our model computationally more efﬁcient, while the performance is comparable to that of UL3. Applied to the phylogenetic problem of the origin of placental mammals, our new model and the UL3 mixed model are the only ones of the tested models that cluster Afrotheria and Xenarthra into a clade called Atlantogenata, which would be in correspondence with recent ﬁndings using more sophisticated phylogenetic methods.","container-title":"Molecular Biology and Evolution","DOI":"10.1093/molbev/mss229","ISSN":"0737-4038, 1537-1719","issue":"2","journalAbbreviation":"Molecular Biology and Evolution","language":"en","page":"469-479","source":"DOI.org (Crossref)","title":"Improving Phylogenetic Inference with a Semiempirical Amino Acid Substitution Model","volume":"30","author":[{"family":"Zoller","given":"S."},{"family":"Schneider","given":"A."}],"issued":{"date-parts":[["2013",2,1]]}}}],"schema":"https://github.com/citation-style-language/schema/raw/master/csl-citation.json"} </w:instrText>
      </w:r>
      <w:r w:rsidR="00E07619" w:rsidRPr="00F66F0B">
        <w:rPr>
          <w:lang w:val="en-GB"/>
        </w:rPr>
        <w:fldChar w:fldCharType="separate"/>
      </w:r>
      <w:r w:rsidR="00E07619" w:rsidRPr="00F66F0B">
        <w:rPr>
          <w:noProof/>
          <w:lang w:val="en-GB"/>
        </w:rPr>
        <w:t>(Zoller &amp; Schneider 2013)</w:t>
      </w:r>
      <w:r w:rsidR="00E07619" w:rsidRPr="00F66F0B">
        <w:rPr>
          <w:lang w:val="en-GB"/>
        </w:rPr>
        <w:fldChar w:fldCharType="end"/>
      </w:r>
      <w:r w:rsidR="00D31B49" w:rsidRPr="00F66F0B">
        <w:rPr>
          <w:lang w:val="en-GB"/>
        </w:rPr>
        <w:t xml:space="preserve">, </w:t>
      </w:r>
      <w:r w:rsidR="00E67535" w:rsidRPr="00F66F0B">
        <w:rPr>
          <w:lang w:val="en-GB"/>
        </w:rPr>
        <w:t>they</w:t>
      </w:r>
      <w:r w:rsidR="00D31B49" w:rsidRPr="00F66F0B">
        <w:rPr>
          <w:lang w:val="en-GB"/>
        </w:rPr>
        <w:t xml:space="preserve"> </w:t>
      </w:r>
      <w:r w:rsidR="007C2FC0" w:rsidRPr="00F66F0B">
        <w:rPr>
          <w:lang w:val="en-GB"/>
        </w:rPr>
        <w:t xml:space="preserve">still </w:t>
      </w:r>
      <w:r w:rsidR="00D31B49" w:rsidRPr="00F66F0B">
        <w:rPr>
          <w:lang w:val="en-GB"/>
        </w:rPr>
        <w:t xml:space="preserve">assume that all protein sites </w:t>
      </w:r>
      <w:r w:rsidR="00E67535" w:rsidRPr="00F66F0B">
        <w:rPr>
          <w:lang w:val="en-GB"/>
        </w:rPr>
        <w:t>mutate</w:t>
      </w:r>
      <w:r w:rsidR="00D31B49" w:rsidRPr="00F66F0B">
        <w:rPr>
          <w:lang w:val="en-GB"/>
        </w:rPr>
        <w:t xml:space="preserve"> </w:t>
      </w:r>
      <w:r w:rsidR="00114870" w:rsidRPr="00F66F0B">
        <w:rPr>
          <w:lang w:val="en-GB"/>
        </w:rPr>
        <w:t>following</w:t>
      </w:r>
      <w:r w:rsidR="00D31B49" w:rsidRPr="00F66F0B">
        <w:rPr>
          <w:lang w:val="en-GB"/>
        </w:rPr>
        <w:t xml:space="preserve"> the same evolutionary patterns (site-independence evolution) </w:t>
      </w:r>
      <w:r w:rsidR="00114870" w:rsidRPr="00F66F0B">
        <w:rPr>
          <w:lang w:val="en-GB"/>
        </w:rPr>
        <w:t>which may be unrealistic</w:t>
      </w:r>
      <w:r w:rsidR="00D31B49" w:rsidRPr="00F66F0B">
        <w:rPr>
          <w:lang w:val="en-GB"/>
        </w:rPr>
        <w:t>.</w:t>
      </w:r>
      <w:r w:rsidR="00114870" w:rsidRPr="00F66F0B">
        <w:rPr>
          <w:lang w:val="en-GB"/>
        </w:rPr>
        <w:t xml:space="preserve"> </w:t>
      </w:r>
      <w:r w:rsidR="00E67535" w:rsidRPr="00F66F0B">
        <w:rPr>
          <w:lang w:val="en-GB"/>
        </w:rPr>
        <w:t xml:space="preserve">Indeed, residues from protein alpha-helices or from protein surface exhibit different substitution rate patterns than those located in other protein </w:t>
      </w:r>
      <w:commentRangeStart w:id="42"/>
      <w:r w:rsidR="00E67535" w:rsidRPr="00F66F0B">
        <w:rPr>
          <w:lang w:val="en-GB"/>
        </w:rPr>
        <w:t>regions</w:t>
      </w:r>
      <w:commentRangeEnd w:id="42"/>
      <w:r w:rsidR="00AD5B0A">
        <w:rPr>
          <w:rStyle w:val="CommentReference"/>
        </w:rPr>
        <w:commentReference w:id="42"/>
      </w:r>
      <w:r w:rsidR="00E67535" w:rsidRPr="00F66F0B">
        <w:rPr>
          <w:lang w:val="en-GB"/>
        </w:rPr>
        <w:t xml:space="preserve"> (</w:t>
      </w:r>
      <w:r w:rsidR="00C61564" w:rsidRPr="00F66F0B">
        <w:rPr>
          <w:lang w:val="en-GB"/>
        </w:rPr>
        <w:t>e.g.,</w:t>
      </w:r>
      <w:r w:rsidR="00E67535" w:rsidRPr="00F66F0B">
        <w:rPr>
          <w:lang w:val="en-GB"/>
        </w:rPr>
        <w:t xml:space="preserve"> beta-sheet or protein core) </w:t>
      </w:r>
      <w:r w:rsidR="00E67535" w:rsidRPr="00F66F0B">
        <w:rPr>
          <w:lang w:val="en-GB"/>
        </w:rPr>
        <w:fldChar w:fldCharType="begin"/>
      </w:r>
      <w:r w:rsidR="00E67535" w:rsidRPr="00F66F0B">
        <w:rPr>
          <w:lang w:val="en-GB"/>
        </w:rPr>
        <w:instrText xml:space="preserve"> ADDIN ZOTERO_ITEM CSL_CITATION {"citationID":"b2IgWmXi","properties":{"formattedCitation":"(Perron et al. 2019)","plainCitation":"(Perron et al. 2019)","noteIndex":0},"citationItems":[{"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E67535" w:rsidRPr="00F66F0B">
        <w:rPr>
          <w:lang w:val="en-GB"/>
        </w:rPr>
        <w:fldChar w:fldCharType="separate"/>
      </w:r>
      <w:r w:rsidR="00E67535" w:rsidRPr="00F66F0B">
        <w:rPr>
          <w:noProof/>
          <w:lang w:val="en-GB"/>
        </w:rPr>
        <w:t>(Perron et al. 2019)</w:t>
      </w:r>
      <w:r w:rsidR="00E67535" w:rsidRPr="00F66F0B">
        <w:rPr>
          <w:lang w:val="en-GB"/>
        </w:rPr>
        <w:fldChar w:fldCharType="end"/>
      </w:r>
      <w:r w:rsidR="00E67535" w:rsidRPr="00617EF0">
        <w:rPr>
          <w:rFonts w:eastAsiaTheme="minorHAnsi"/>
          <w:lang w:val="en-GB" w:eastAsia="en-US"/>
        </w:rPr>
        <w:t>.</w:t>
      </w:r>
      <w:r w:rsidR="00904169" w:rsidRPr="00617EF0">
        <w:rPr>
          <w:rFonts w:eastAsiaTheme="minorHAnsi"/>
          <w:lang w:val="en-GB" w:eastAsia="en-US"/>
        </w:rPr>
        <w:t xml:space="preserve"> </w:t>
      </w:r>
      <w:r w:rsidR="003F6FA1" w:rsidRPr="00617EF0">
        <w:rPr>
          <w:rFonts w:eastAsiaTheme="minorHAnsi"/>
          <w:lang w:val="en-GB" w:eastAsia="en-US"/>
        </w:rPr>
        <w:t>Moreover</w:t>
      </w:r>
      <w:r w:rsidR="00904169" w:rsidRPr="00617EF0">
        <w:rPr>
          <w:rFonts w:eastAsiaTheme="minorHAnsi"/>
          <w:lang w:val="en-GB" w:eastAsia="en-US"/>
        </w:rPr>
        <w:t xml:space="preserve">, </w:t>
      </w:r>
      <w:r w:rsidR="003F6FA1" w:rsidRPr="00617EF0">
        <w:rPr>
          <w:rFonts w:eastAsiaTheme="minorHAnsi"/>
          <w:lang w:val="en-GB" w:eastAsia="en-US"/>
        </w:rPr>
        <w:t xml:space="preserve">the </w:t>
      </w:r>
      <w:r w:rsidR="00904169" w:rsidRPr="00F66F0B">
        <w:rPr>
          <w:lang w:val="en-GB"/>
        </w:rPr>
        <w:t xml:space="preserve">protein structure </w:t>
      </w:r>
      <w:r w:rsidR="003F6FA1" w:rsidRPr="00F66F0B">
        <w:rPr>
          <w:lang w:val="en-GB"/>
        </w:rPr>
        <w:t xml:space="preserve">induces </w:t>
      </w:r>
      <w:r w:rsidR="00904169" w:rsidRPr="00617EF0">
        <w:rPr>
          <w:rFonts w:eastAsiaTheme="minorHAnsi"/>
          <w:lang w:val="en-GB" w:eastAsia="en-US"/>
        </w:rPr>
        <w:t>specific interactions between amino acids at different sites</w:t>
      </w:r>
      <w:r w:rsidR="001A74DC" w:rsidRPr="00617EF0">
        <w:rPr>
          <w:rFonts w:eastAsiaTheme="minorHAnsi"/>
          <w:lang w:val="en-GB" w:eastAsia="en-US"/>
        </w:rPr>
        <w:t xml:space="preserve"> </w:t>
      </w:r>
      <w:r w:rsidR="001A74DC" w:rsidRPr="00617EF0">
        <w:rPr>
          <w:rFonts w:eastAsiaTheme="minorHAnsi"/>
          <w:lang w:val="en-GB" w:eastAsia="en-US"/>
        </w:rPr>
        <w:fldChar w:fldCharType="begin"/>
      </w:r>
      <w:r w:rsidR="001A74DC" w:rsidRPr="00617EF0">
        <w:rPr>
          <w:rFonts w:eastAsiaTheme="minorHAnsi"/>
          <w:lang w:val="en-GB" w:eastAsia="en-US"/>
        </w:rPr>
        <w:instrText xml:space="preserve"> ADDIN ZOTERO_ITEM CSL_CITATION {"citationID":"O2Os3sTI","properties":{"formattedCitation":"(Shakhnovich et al. 1996)","plainCitation":"(Shakhnovich et al. 1996)","noteIndex":0},"citationItems":[{"id":752,"uris":["http://zotero.org/users/local/3HvvyIsJ/items/RYPPEQLB"],"itemData":{"id":752,"type":"article-journal","container-title":"Nature","DOI":"10.1038/379096a0","ISSN":"0028-0836, 1476-4687","issue":"6560","journalAbbreviation":"Nature","language":"en","page":"96-98","source":"DOI.org (Crossref)","title":"Conserved residues and the mechanism of protein folding","volume":"379","author":[{"family":"Shakhnovich","given":"E."},{"family":"Abkevich","given":"V."},{"family":"Ptitsyn","given":"O."}],"issued":{"date-parts":[["1996",1]]}}}],"schema":"https://github.com/citation-style-language/schema/raw/master/csl-citation.json"} </w:instrText>
      </w:r>
      <w:r w:rsidR="001A74DC" w:rsidRPr="00617EF0">
        <w:rPr>
          <w:rFonts w:eastAsiaTheme="minorHAnsi"/>
          <w:lang w:val="en-GB" w:eastAsia="en-US"/>
        </w:rPr>
        <w:fldChar w:fldCharType="separate"/>
      </w:r>
      <w:r w:rsidR="001A74DC" w:rsidRPr="00617EF0">
        <w:rPr>
          <w:rFonts w:eastAsiaTheme="minorHAnsi"/>
          <w:noProof/>
          <w:lang w:val="en-GB" w:eastAsia="en-US"/>
        </w:rPr>
        <w:t>(Shakhnovich et al. 1996)</w:t>
      </w:r>
      <w:r w:rsidR="001A74DC" w:rsidRPr="00617EF0">
        <w:rPr>
          <w:rFonts w:eastAsiaTheme="minorHAnsi"/>
          <w:lang w:val="en-GB" w:eastAsia="en-US"/>
        </w:rPr>
        <w:fldChar w:fldCharType="end"/>
      </w:r>
      <w:r w:rsidR="00C61564" w:rsidRPr="00617EF0">
        <w:rPr>
          <w:rFonts w:eastAsiaTheme="minorHAnsi"/>
          <w:lang w:val="en-GB" w:eastAsia="en-US"/>
        </w:rPr>
        <w:t>,</w:t>
      </w:r>
      <w:r w:rsidR="00904169" w:rsidRPr="00617EF0">
        <w:rPr>
          <w:rFonts w:eastAsiaTheme="minorHAnsi"/>
          <w:lang w:val="en-GB" w:eastAsia="en-US"/>
        </w:rPr>
        <w:t xml:space="preserve"> </w:t>
      </w:r>
      <w:del w:id="43" w:author="Catarina Brancoi" w:date="2022-09-14T09:56:00Z">
        <w:r w:rsidR="00904169" w:rsidRPr="00617EF0" w:rsidDel="00AD5B0A">
          <w:rPr>
            <w:rFonts w:eastAsiaTheme="minorHAnsi"/>
            <w:lang w:val="en-GB" w:eastAsia="en-US"/>
          </w:rPr>
          <w:delText xml:space="preserve">so </w:delText>
        </w:r>
      </w:del>
      <w:ins w:id="44" w:author="Catarina Brancoi" w:date="2022-09-14T09:56:00Z">
        <w:r w:rsidR="00AD5B0A">
          <w:rPr>
            <w:rFonts w:eastAsiaTheme="minorHAnsi"/>
            <w:lang w:val="en-GB" w:eastAsia="en-US"/>
          </w:rPr>
          <w:t>hence the</w:t>
        </w:r>
        <w:r w:rsidR="00AD5B0A" w:rsidRPr="00617EF0">
          <w:rPr>
            <w:rFonts w:eastAsiaTheme="minorHAnsi"/>
            <w:lang w:val="en-GB" w:eastAsia="en-US"/>
          </w:rPr>
          <w:t xml:space="preserve"> </w:t>
        </w:r>
      </w:ins>
      <w:r w:rsidR="003F6FA1" w:rsidRPr="00617EF0">
        <w:rPr>
          <w:rFonts w:eastAsiaTheme="minorHAnsi"/>
          <w:lang w:val="en-GB" w:eastAsia="en-US"/>
        </w:rPr>
        <w:t xml:space="preserve">replacement of a given </w:t>
      </w:r>
      <w:r w:rsidR="00904169" w:rsidRPr="00617EF0">
        <w:rPr>
          <w:rFonts w:eastAsiaTheme="minorHAnsi"/>
          <w:lang w:val="en-GB" w:eastAsia="en-US"/>
        </w:rPr>
        <w:t>amino acid affect</w:t>
      </w:r>
      <w:r w:rsidR="003F6FA1" w:rsidRPr="00617EF0">
        <w:rPr>
          <w:rFonts w:eastAsiaTheme="minorHAnsi"/>
          <w:lang w:val="en-GB" w:eastAsia="en-US"/>
        </w:rPr>
        <w:t>s</w:t>
      </w:r>
      <w:r w:rsidR="00904169" w:rsidRPr="00617EF0">
        <w:rPr>
          <w:rFonts w:eastAsiaTheme="minorHAnsi"/>
          <w:lang w:val="en-GB" w:eastAsia="en-US"/>
        </w:rPr>
        <w:t xml:space="preserve"> </w:t>
      </w:r>
      <w:del w:id="45" w:author="Catarina Brancoi" w:date="2022-09-14T09:57:00Z">
        <w:r w:rsidR="00904169" w:rsidRPr="00617EF0" w:rsidDel="00AD5B0A">
          <w:rPr>
            <w:rFonts w:eastAsiaTheme="minorHAnsi"/>
            <w:lang w:val="en-GB" w:eastAsia="en-US"/>
          </w:rPr>
          <w:delText xml:space="preserve">all </w:delText>
        </w:r>
      </w:del>
      <w:ins w:id="46" w:author="Catarina Brancoi" w:date="2022-09-14T09:57:00Z">
        <w:r w:rsidR="00AD5B0A">
          <w:rPr>
            <w:rFonts w:eastAsiaTheme="minorHAnsi"/>
            <w:lang w:val="en-GB" w:eastAsia="en-US"/>
          </w:rPr>
          <w:t>the</w:t>
        </w:r>
        <w:r w:rsidR="00AD5B0A" w:rsidRPr="00617EF0">
          <w:rPr>
            <w:rFonts w:eastAsiaTheme="minorHAnsi"/>
            <w:lang w:val="en-GB" w:eastAsia="en-US"/>
          </w:rPr>
          <w:t xml:space="preserve"> </w:t>
        </w:r>
      </w:ins>
      <w:r w:rsidR="00904169" w:rsidRPr="00617EF0">
        <w:rPr>
          <w:rFonts w:eastAsiaTheme="minorHAnsi"/>
          <w:lang w:val="en-GB" w:eastAsia="en-US"/>
        </w:rPr>
        <w:t xml:space="preserve">3D </w:t>
      </w:r>
      <w:r w:rsidR="003F6FA1" w:rsidRPr="00617EF0">
        <w:rPr>
          <w:rFonts w:eastAsiaTheme="minorHAnsi"/>
          <w:lang w:val="en-GB" w:eastAsia="en-US"/>
        </w:rPr>
        <w:t xml:space="preserve">interactions among </w:t>
      </w:r>
      <w:r w:rsidR="00904169" w:rsidRPr="00617EF0">
        <w:rPr>
          <w:rFonts w:eastAsiaTheme="minorHAnsi"/>
          <w:lang w:val="en-GB" w:eastAsia="en-US"/>
        </w:rPr>
        <w:t xml:space="preserve">nearby residues </w:t>
      </w:r>
      <w:r w:rsidR="00C157BE" w:rsidRPr="00617EF0">
        <w:rPr>
          <w:rFonts w:eastAsiaTheme="minorHAnsi"/>
          <w:lang w:val="en-GB" w:eastAsia="en-US"/>
        </w:rPr>
        <w:t>(</w:t>
      </w:r>
      <w:r w:rsidR="00C157BE" w:rsidRPr="00F66F0B">
        <w:rPr>
          <w:lang w:val="en-GB"/>
        </w:rPr>
        <w:t>especially for replacements involving residues with distinct steric properties)</w:t>
      </w:r>
      <w:r w:rsidR="00904169" w:rsidRPr="00F66F0B">
        <w:rPr>
          <w:lang w:val="en-GB"/>
        </w:rPr>
        <w:t xml:space="preserve">. </w:t>
      </w:r>
      <w:r w:rsidR="00C27D7E" w:rsidRPr="00F66F0B">
        <w:rPr>
          <w:lang w:val="en-GB"/>
        </w:rPr>
        <w:t>Conveniently</w:t>
      </w:r>
      <w:r w:rsidR="00FE67B1" w:rsidRPr="00F66F0B">
        <w:rPr>
          <w:lang w:val="en-GB"/>
        </w:rPr>
        <w:t>,</w:t>
      </w:r>
      <w:r w:rsidR="00E80E42" w:rsidRPr="00F66F0B">
        <w:rPr>
          <w:lang w:val="en-GB"/>
        </w:rPr>
        <w:t xml:space="preserve"> </w:t>
      </w:r>
      <w:r w:rsidR="00E14D4F" w:rsidRPr="00F66F0B">
        <w:rPr>
          <w:lang w:val="en-GB"/>
        </w:rPr>
        <w:t>some techniques enable us to study protein folding</w:t>
      </w:r>
      <w:del w:id="47" w:author="Catarina Brancoi" w:date="2022-09-14T09:58:00Z">
        <w:r w:rsidR="00C61564" w:rsidRPr="00F66F0B" w:rsidDel="00AD5B0A">
          <w:rPr>
            <w:lang w:val="en-GB"/>
          </w:rPr>
          <w:delText>,</w:delText>
        </w:r>
      </w:del>
      <w:r w:rsidR="00E14D4F" w:rsidRPr="00F66F0B">
        <w:rPr>
          <w:lang w:val="en-GB"/>
        </w:rPr>
        <w:t xml:space="preserve"> </w:t>
      </w:r>
      <w:r w:rsidR="00C61564" w:rsidRPr="00F66F0B">
        <w:rPr>
          <w:lang w:val="en-GB"/>
        </w:rPr>
        <w:t xml:space="preserve">and </w:t>
      </w:r>
      <w:del w:id="48" w:author="Catarina Brancoi" w:date="2022-09-14T09:57:00Z">
        <w:r w:rsidR="00C61564" w:rsidRPr="00F66F0B" w:rsidDel="00AD5B0A">
          <w:rPr>
            <w:lang w:val="en-GB"/>
          </w:rPr>
          <w:delText>this way</w:delText>
        </w:r>
      </w:del>
      <w:ins w:id="49" w:author="Catarina Brancoi" w:date="2022-09-14T09:57:00Z">
        <w:r w:rsidR="00AD5B0A">
          <w:rPr>
            <w:lang w:val="en-GB"/>
          </w:rPr>
          <w:t>so</w:t>
        </w:r>
      </w:ins>
      <w:r w:rsidR="00C61564" w:rsidRPr="00F66F0B">
        <w:rPr>
          <w:lang w:val="en-GB"/>
        </w:rPr>
        <w:t xml:space="preserve"> increase our understanding about how it evolved </w:t>
      </w:r>
      <w:r w:rsidR="00E14D4F" w:rsidRPr="00F66F0B">
        <w:rPr>
          <w:lang w:val="en-GB"/>
        </w:rPr>
        <w:t>(</w:t>
      </w:r>
      <w:r w:rsidR="00C61564" w:rsidRPr="00F66F0B">
        <w:rPr>
          <w:lang w:val="en-GB"/>
        </w:rPr>
        <w:t>e.g.,</w:t>
      </w:r>
      <w:r w:rsidR="00CB213D" w:rsidRPr="00F66F0B">
        <w:rPr>
          <w:lang w:val="en-GB"/>
        </w:rPr>
        <w:t xml:space="preserve"> homology modelling, docking, molecular dynamics simulations, </w:t>
      </w:r>
      <w:r w:rsidR="00C61564" w:rsidRPr="00F66F0B">
        <w:rPr>
          <w:lang w:val="en-GB"/>
        </w:rPr>
        <w:t>among others</w:t>
      </w:r>
      <w:r w:rsidR="00CB213D" w:rsidRPr="00F66F0B">
        <w:rPr>
          <w:lang w:val="en-GB"/>
        </w:rPr>
        <w:t>)</w:t>
      </w:r>
      <w:r w:rsidR="00E14D4F" w:rsidRPr="00F66F0B">
        <w:rPr>
          <w:lang w:val="en-GB"/>
        </w:rPr>
        <w:t xml:space="preserve">. </w:t>
      </w:r>
      <w:r w:rsidR="00C27D7E" w:rsidRPr="00F66F0B">
        <w:rPr>
          <w:lang w:val="en-GB"/>
        </w:rPr>
        <w:t>Particularly</w:t>
      </w:r>
      <w:r w:rsidR="00114870" w:rsidRPr="00F66F0B">
        <w:rPr>
          <w:lang w:val="en-GB"/>
        </w:rPr>
        <w:t>,</w:t>
      </w:r>
      <w:r w:rsidR="0065350A" w:rsidRPr="00F66F0B">
        <w:rPr>
          <w:lang w:val="en-GB"/>
        </w:rPr>
        <w:t xml:space="preserve"> </w:t>
      </w:r>
      <w:r w:rsidR="000440AF" w:rsidRPr="00F66F0B">
        <w:rPr>
          <w:lang w:val="en-GB"/>
        </w:rPr>
        <w:t xml:space="preserve">solvent accessibility or constrains in the protein folding </w:t>
      </w:r>
      <w:r w:rsidR="00C27D7E" w:rsidRPr="00F66F0B">
        <w:rPr>
          <w:lang w:val="en-GB"/>
        </w:rPr>
        <w:t>are</w:t>
      </w:r>
      <w:r w:rsidR="000440AF" w:rsidRPr="00F66F0B">
        <w:rPr>
          <w:lang w:val="en-GB"/>
        </w:rPr>
        <w:t xml:space="preserve"> considered to generate structural constrain substitution (SCS) models</w:t>
      </w:r>
      <w:r w:rsidR="00904169" w:rsidRPr="00F66F0B">
        <w:rPr>
          <w:lang w:val="en-GB"/>
        </w:rPr>
        <w:t xml:space="preserve"> of protein evolution</w:t>
      </w:r>
      <w:r w:rsidR="00461559" w:rsidRPr="00F66F0B">
        <w:rPr>
          <w:lang w:val="en-GB"/>
        </w:rPr>
        <w:t>.</w:t>
      </w:r>
      <w:r w:rsidR="00083895" w:rsidRPr="00F66F0B">
        <w:rPr>
          <w:lang w:val="en-GB"/>
        </w:rPr>
        <w:t xml:space="preserve"> </w:t>
      </w:r>
      <w:r w:rsidR="005E5E20" w:rsidRPr="00617EF0">
        <w:rPr>
          <w:rFonts w:eastAsiaTheme="minorHAnsi"/>
          <w:lang w:val="en-GB" w:eastAsia="en-US"/>
        </w:rPr>
        <w:t>SCS models</w:t>
      </w:r>
      <w:r w:rsidR="005E5E20" w:rsidRPr="00F66F0B">
        <w:rPr>
          <w:lang w:val="en-GB"/>
        </w:rPr>
        <w:t xml:space="preserve"> </w:t>
      </w:r>
      <w:r w:rsidR="000440AF" w:rsidRPr="00F66F0B">
        <w:rPr>
          <w:lang w:val="en-GB"/>
        </w:rPr>
        <w:t>were successfully included in evolutionary frameworks that yielded accurate inferences of protein evolution</w:t>
      </w:r>
      <w:r w:rsidR="00461559" w:rsidRPr="00F66F0B">
        <w:rPr>
          <w:lang w:val="en-GB"/>
        </w:rPr>
        <w:t xml:space="preserve"> </w:t>
      </w:r>
      <w:r w:rsidR="00C27D7E" w:rsidRPr="00F66F0B">
        <w:rPr>
          <w:lang w:val="en-GB"/>
        </w:rPr>
        <w:t xml:space="preserve">in comparison with </w:t>
      </w:r>
      <w:r w:rsidR="00461559" w:rsidRPr="00F66F0B">
        <w:rPr>
          <w:lang w:val="en-GB"/>
        </w:rPr>
        <w:t>empirical models</w:t>
      </w:r>
      <w:r w:rsidR="00461559" w:rsidRPr="00617EF0">
        <w:rPr>
          <w:color w:val="211D1E"/>
          <w:lang w:val="en-GB"/>
        </w:rPr>
        <w:t xml:space="preserve"> </w:t>
      </w:r>
      <w:r w:rsidR="00130BA4" w:rsidRPr="00617EF0">
        <w:rPr>
          <w:color w:val="211D1E"/>
          <w:lang w:val="en-GB"/>
        </w:rPr>
        <w:fldChar w:fldCharType="begin"/>
      </w:r>
      <w:r w:rsidR="00B95C38" w:rsidRPr="00617EF0">
        <w:rPr>
          <w:color w:val="211D1E"/>
          <w:lang w:val="en-GB"/>
        </w:rPr>
        <w:instrText xml:space="preserve"> ADDIN ZOTERO_ITEM CSL_CITATION {"citationID":"s3LLLdac","properties":{"formattedCitation":"(Arenas &amp; Bastolla 2019; Arenas et al. 2017, 2015, 2013; Garc\\uc0\\u237{}a-Portugu\\uc0\\u233{}s et al. 2018; Challis &amp; Schmidler 2012; Golden et al. 2017; Herman et al. 2014; Perron et al. 2019; Norn et al. 2021)","plainCitation":"(Arenas &amp; Bastolla 2019; Arenas et al. 2017, 2015, 2013; García-Portugués et al. 2018; Challis &amp; Schmidler 2012; Golden et al. 2017; Herman et al. 2014; Perron et al. 2019; Norn et al. 2021)","noteIndex":0},"citationItems":[{"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w:instrText>
      </w:r>
      <w:r w:rsidR="00B95C38" w:rsidRPr="00617EF0">
        <w:rPr>
          <w:color w:val="211D1E"/>
        </w:rPr>
        <w:instrText xml:space="preserve">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schema":"https://github.com/citation-style-language/schema/raw/master/csl-citation.json"} </w:instrText>
      </w:r>
      <w:r w:rsidR="00130BA4" w:rsidRPr="00617EF0">
        <w:rPr>
          <w:color w:val="211D1E"/>
          <w:lang w:val="en-GB"/>
        </w:rPr>
        <w:fldChar w:fldCharType="separate"/>
      </w:r>
      <w:r w:rsidR="00B95C38" w:rsidRPr="00617EF0">
        <w:rPr>
          <w:color w:val="000000"/>
        </w:rPr>
        <w:t>(Arenas &amp; Bastolla 2019; Arenas et al. 2017, 2015, 2013; García-Portugués et al. 2018; Challis &amp; Schmidler 2012; Golden et al. 2017; Herman et al. 2014; Perron et al. 2019; Norn et al. 2021)</w:t>
      </w:r>
      <w:r w:rsidR="00130BA4" w:rsidRPr="00617EF0">
        <w:rPr>
          <w:color w:val="211D1E"/>
          <w:lang w:val="en-GB"/>
        </w:rPr>
        <w:fldChar w:fldCharType="end"/>
      </w:r>
      <w:r w:rsidR="00130BA4" w:rsidRPr="00617EF0">
        <w:rPr>
          <w:color w:val="000000" w:themeColor="text1"/>
        </w:rPr>
        <w:t>.</w:t>
      </w:r>
      <w:r w:rsidR="00F62957" w:rsidRPr="00617EF0">
        <w:rPr>
          <w:color w:val="000000" w:themeColor="text1"/>
        </w:rPr>
        <w:t xml:space="preserve"> </w:t>
      </w:r>
      <w:r w:rsidR="00461559" w:rsidRPr="00617EF0">
        <w:rPr>
          <w:rFonts w:eastAsiaTheme="minorHAnsi"/>
          <w:lang w:val="en-GB" w:eastAsia="en-US"/>
        </w:rPr>
        <w:t xml:space="preserve">Some SCS models aim to estimate the </w:t>
      </w:r>
      <w:del w:id="50" w:author="Catarina Brancoi" w:date="2022-09-14T09:59:00Z">
        <w:r w:rsidR="0023359D" w:rsidRPr="00617EF0" w:rsidDel="009359AB">
          <w:rPr>
            <w:rFonts w:eastAsiaTheme="minorHAnsi"/>
            <w:lang w:val="en-GB" w:eastAsia="en-US"/>
          </w:rPr>
          <w:delText xml:space="preserve">protein </w:delText>
        </w:r>
      </w:del>
      <w:r w:rsidR="0023359D" w:rsidRPr="00617EF0">
        <w:rPr>
          <w:rFonts w:eastAsiaTheme="minorHAnsi"/>
          <w:lang w:val="en-GB" w:eastAsia="en-US"/>
        </w:rPr>
        <w:t>stability</w:t>
      </w:r>
      <w:r w:rsidR="00461559" w:rsidRPr="00617EF0">
        <w:rPr>
          <w:rFonts w:eastAsiaTheme="minorHAnsi"/>
          <w:lang w:val="en-GB" w:eastAsia="en-US"/>
        </w:rPr>
        <w:t xml:space="preserve"> </w:t>
      </w:r>
      <w:ins w:id="51" w:author="Catarina Brancoi" w:date="2022-09-14T09:59:00Z">
        <w:r w:rsidR="009359AB">
          <w:rPr>
            <w:rFonts w:eastAsiaTheme="minorHAnsi"/>
            <w:lang w:val="en-GB" w:eastAsia="en-US"/>
          </w:rPr>
          <w:t xml:space="preserve">of a </w:t>
        </w:r>
      </w:ins>
      <w:del w:id="52" w:author="Catarina Brancoi" w:date="2022-09-14T09:59:00Z">
        <w:r w:rsidR="00461559" w:rsidRPr="00617EF0" w:rsidDel="009359AB">
          <w:rPr>
            <w:rFonts w:eastAsiaTheme="minorHAnsi"/>
            <w:lang w:val="en-GB" w:eastAsia="en-US"/>
          </w:rPr>
          <w:delText xml:space="preserve">of the native state of a mutated </w:delText>
        </w:r>
      </w:del>
      <w:r w:rsidR="00461559" w:rsidRPr="00617EF0">
        <w:rPr>
          <w:rFonts w:eastAsiaTheme="minorHAnsi"/>
          <w:lang w:val="en-GB" w:eastAsia="en-US"/>
        </w:rPr>
        <w:t>protein</w:t>
      </w:r>
      <w:ins w:id="53" w:author="Catarina Brancoi" w:date="2022-09-14T09:59:00Z">
        <w:r w:rsidR="009359AB">
          <w:rPr>
            <w:rFonts w:eastAsiaTheme="minorHAnsi"/>
            <w:lang w:val="en-GB" w:eastAsia="en-US"/>
          </w:rPr>
          <w:t xml:space="preserve"> in its native state</w:t>
        </w:r>
      </w:ins>
      <w:r w:rsidR="00461559" w:rsidRPr="00617EF0">
        <w:rPr>
          <w:rFonts w:eastAsiaTheme="minorHAnsi"/>
          <w:lang w:val="en-GB" w:eastAsia="en-US"/>
        </w:rPr>
        <w:t xml:space="preserve">, assuming that each mutation </w:t>
      </w:r>
      <w:r w:rsidR="00041FC4" w:rsidRPr="00617EF0">
        <w:rPr>
          <w:rFonts w:eastAsiaTheme="minorHAnsi"/>
          <w:lang w:val="en-GB" w:eastAsia="en-US"/>
        </w:rPr>
        <w:t xml:space="preserve">do not </w:t>
      </w:r>
      <w:r w:rsidR="00461559" w:rsidRPr="00617EF0">
        <w:rPr>
          <w:rFonts w:eastAsiaTheme="minorHAnsi"/>
          <w:lang w:val="en-GB" w:eastAsia="en-US"/>
        </w:rPr>
        <w:t xml:space="preserve">change the </w:t>
      </w:r>
      <w:del w:id="54" w:author="Catarina Brancoi" w:date="2022-09-14T10:00:00Z">
        <w:r w:rsidR="00461559" w:rsidRPr="00617EF0" w:rsidDel="009359AB">
          <w:rPr>
            <w:rFonts w:eastAsiaTheme="minorHAnsi"/>
            <w:lang w:val="en-GB" w:eastAsia="en-US"/>
          </w:rPr>
          <w:delText xml:space="preserve">original </w:delText>
        </w:r>
      </w:del>
      <w:r w:rsidR="00461559" w:rsidRPr="00617EF0">
        <w:rPr>
          <w:rFonts w:eastAsiaTheme="minorHAnsi"/>
          <w:lang w:val="en-GB" w:eastAsia="en-US"/>
        </w:rPr>
        <w:t xml:space="preserve">native residues contacts </w:t>
      </w:r>
      <w:r w:rsidR="00702656" w:rsidRPr="00617EF0">
        <w:rPr>
          <w:rFonts w:eastAsiaTheme="minorHAnsi"/>
          <w:lang w:val="en-GB" w:eastAsia="en-US"/>
        </w:rPr>
        <w:fldChar w:fldCharType="begin"/>
      </w:r>
      <w:r w:rsidR="006D2B23" w:rsidRPr="00617EF0">
        <w:rPr>
          <w:rFonts w:eastAsiaTheme="minorHAnsi"/>
          <w:lang w:val="en-GB" w:eastAsia="en-US"/>
        </w:rPr>
        <w:instrText xml:space="preserve"> ADDIN ZOTERO_ITEM CSL_CITATION {"citationID":"jgZrgWwM","properties":{"formattedCitation":"(Bastolla &amp; Arenas 2019; Arenas et al. 2015)","plainCitation":"(Bastolla &amp; Arenas 2019; Arenas et al. 2015)","noteIndex":0},"citationItems":[{"id":754,"uris":["http://zotero.org/users/local/3HvvyIsJ/items/TZGSQHT7"],"itemData":{"id":754,"type":"chapter","abstract":"Phylogenetic inference from protein data is traditionally based on empirical substitution models of evolution that assume that protein sites evolve independently of each other and under the same substitution process. However, it is well known that the structural properties of a protein site in the native state affect its evolution, in particular the sequence entropy and the substitution rate. Starting from the seminal proposal by Halpern and Bruno, where structural properties are incorporated in the evolutionary model through site-speciﬁc amino acid frequencies, several models have been developed to tackle the inﬂuence of protein structure on sequence evolution. Here we describe stability-constrained substitution (SCS) models that explicitly consider the stability of the native state against both unfolded and misfolded states. One of them, the mean-ﬁeld model, provides an independent sites approximation that can be readily incorporated in maximum likelihood methods of phylogenetic inference, including ancestral sequence reconstruction. Next, we describe its validation with simulated and real proteins and its limitations and advantages with respect to empirical models that lack site speciﬁcity. We ﬁnally provide guidelines and recommendations to analyze protein data accounting for stability constraints, including computer simulations and inferences of protein evolution based on maximum likelihood. Some practical examples are included to illustrate these procedures.","container-title":"Computational Methods in Protein Evolution","event-place":"New York, NY","ISBN":"978-1-4939-8735-1","language":"en","note":"collection-title: Methods in Molecular Biology\nDOI: 10.1007/978-1-4939-8736-8_11","page":"215-231","publisher":"Springer New York","publisher-place":"New York, NY","source":"DOI.org (Crossref)","title":"The Influence of Protein Stability on Sequence Evolution: Applications to Phylogenetic Inference","title-short":"The Influence of Protein Stability on Sequence Evolution","URL":"http://link.springer.com/10.1007/978-1-4939-8736-8_11","volume":"1851","editor":[{"family":"Sikosek","given":"Tobias"}],"author":[{"family":"Bastolla","given":"Ugo"},{"family":"Arenas","given":"Miguel"}],"accessed":{"date-parts":[["2022",6,27]]},"issued":{"date-parts":[["2019"]]}}},{"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702656" w:rsidRPr="00617EF0">
        <w:rPr>
          <w:rFonts w:eastAsiaTheme="minorHAnsi"/>
          <w:lang w:val="en-GB" w:eastAsia="en-US"/>
        </w:rPr>
        <w:fldChar w:fldCharType="separate"/>
      </w:r>
      <w:r w:rsidR="006D2B23" w:rsidRPr="00617EF0">
        <w:rPr>
          <w:rFonts w:eastAsiaTheme="minorHAnsi"/>
          <w:noProof/>
          <w:lang w:val="en-GB" w:eastAsia="en-US"/>
        </w:rPr>
        <w:t>(Bastolla &amp; Arenas 2019; Arenas et al. 2015)</w:t>
      </w:r>
      <w:r w:rsidR="00702656" w:rsidRPr="00617EF0">
        <w:rPr>
          <w:rFonts w:eastAsiaTheme="minorHAnsi"/>
          <w:lang w:val="en-GB" w:eastAsia="en-US"/>
        </w:rPr>
        <w:fldChar w:fldCharType="end"/>
      </w:r>
      <w:r w:rsidR="00461559" w:rsidRPr="00617EF0">
        <w:rPr>
          <w:rFonts w:eastAsiaTheme="minorHAnsi"/>
          <w:lang w:val="en-GB" w:eastAsia="en-US"/>
        </w:rPr>
        <w:t>. They use pairwise contact interactions (amino acids co-evolution) to estimate protein free energy</w:t>
      </w:r>
      <w:r w:rsidR="006D2B23" w:rsidRPr="00617EF0">
        <w:rPr>
          <w:rFonts w:eastAsiaTheme="minorHAnsi"/>
          <w:lang w:val="en-GB" w:eastAsia="en-US"/>
        </w:rPr>
        <w:t xml:space="preserve"> (stability)</w:t>
      </w:r>
      <w:r w:rsidR="00461559" w:rsidRPr="00617EF0">
        <w:rPr>
          <w:rFonts w:eastAsiaTheme="minorHAnsi"/>
          <w:lang w:val="en-GB" w:eastAsia="en-US"/>
        </w:rPr>
        <w:t xml:space="preserve"> </w:t>
      </w:r>
      <w:r w:rsidR="006D2B23" w:rsidRPr="00617EF0">
        <w:rPr>
          <w:rFonts w:eastAsiaTheme="minorHAnsi"/>
          <w:lang w:val="en-GB" w:eastAsia="en-US"/>
        </w:rPr>
        <w:fldChar w:fldCharType="begin"/>
      </w:r>
      <w:r w:rsidR="006D2B23" w:rsidRPr="00617EF0">
        <w:rPr>
          <w:rFonts w:eastAsiaTheme="minorHAnsi"/>
          <w:lang w:val="en-GB" w:eastAsia="en-US"/>
        </w:rPr>
        <w:instrText xml:space="preserve"> ADDIN ZOTERO_ITEM CSL_CITATION {"citationID":"wVdbzSRn","properties":{"formattedCitation":"(Bastolla et al. 2000)","plainCitation":"(Bastolla et al. 2000)","noteIndex":0},"citationItems":[{"id":756,"uris":["http://zotero.org/users/local/3HvvyIsJ/items/3M5LEHWE"],"itemData":{"id":756,"type":"article-journal","abstract":"We present a method for deriving energy functions for protein folding by maximizing the thermodynamic average of the overlap with the native state. The method has been tested by using the pairwise contact approximation of the energy function and generating alternative structures by threading sequences over a database of 1,169 structures. With the derived energy function, most native structures: (\n              i\n              ) have minimal energy and (\n              ii\n              ) are thermodynamically rather stable, and (\n              iii\n              ) the corresponding energy landscapes are smooth. Precisely, 92% of the 1,013 x-ray structures are stabilized. Most failures can be attributed to the neglect of interactions between chains forming polychain proteins and of interactions with cofactors. When these are considered, only nine cases remain unexplained. In contrast, 38% of NMR structures are not assigned properly.","container-title":"Proceedings of the National Academy of Sciences","DOI":"10.1073/pnas.97.8.3977","ISSN":"0027-8424, 1091-6490","issue":"8","journalAbbreviation":"Proc. Natl. Acad. Sci. U.S.A.","language":"en","page":"3977-3981","source":"DOI.org (Crossref)","title":"A statistical mechanical method to optimize energy functions for protein folding","volume":"97","author":[{"family":"Bastolla","given":"Ugo"},{"family":"Vendruscolo","given":"Michele"},{"family":"Knapp","given":"Ernst-Walter"}],"issued":{"date-parts":[["2000",4,11]]}}}],"schema":"https://github.com/citation-style-language/schema/raw/master/csl-citation.json"} </w:instrText>
      </w:r>
      <w:r w:rsidR="006D2B23" w:rsidRPr="00617EF0">
        <w:rPr>
          <w:rFonts w:eastAsiaTheme="minorHAnsi"/>
          <w:lang w:val="en-GB" w:eastAsia="en-US"/>
        </w:rPr>
        <w:fldChar w:fldCharType="separate"/>
      </w:r>
      <w:r w:rsidR="006D2B23" w:rsidRPr="00617EF0">
        <w:rPr>
          <w:rFonts w:eastAsiaTheme="minorHAnsi"/>
          <w:noProof/>
          <w:lang w:val="en-GB" w:eastAsia="en-US"/>
        </w:rPr>
        <w:t>(Bastolla et al. 2000)</w:t>
      </w:r>
      <w:r w:rsidR="006D2B23" w:rsidRPr="00617EF0">
        <w:rPr>
          <w:rFonts w:eastAsiaTheme="minorHAnsi"/>
          <w:lang w:val="en-GB" w:eastAsia="en-US"/>
        </w:rPr>
        <w:fldChar w:fldCharType="end"/>
      </w:r>
      <w:r w:rsidR="00461559" w:rsidRPr="00617EF0">
        <w:rPr>
          <w:rFonts w:eastAsiaTheme="minorHAnsi"/>
          <w:lang w:val="en-GB" w:eastAsia="en-US"/>
        </w:rPr>
        <w:t xml:space="preserve">, requiring probabilistic relations between different amino acids and therefore greatly increasing the mathematical complexity of </w:t>
      </w:r>
      <w:r w:rsidR="006D2B23" w:rsidRPr="00617EF0">
        <w:rPr>
          <w:rFonts w:eastAsiaTheme="minorHAnsi"/>
          <w:lang w:val="en-GB" w:eastAsia="en-US"/>
        </w:rPr>
        <w:t xml:space="preserve">the </w:t>
      </w:r>
      <w:r w:rsidR="00461559" w:rsidRPr="00617EF0">
        <w:rPr>
          <w:rFonts w:eastAsiaTheme="minorHAnsi"/>
          <w:lang w:val="en-GB" w:eastAsia="en-US"/>
        </w:rPr>
        <w:t>estimati</w:t>
      </w:r>
      <w:r w:rsidR="00413BA3" w:rsidRPr="00617EF0">
        <w:rPr>
          <w:rFonts w:eastAsiaTheme="minorHAnsi"/>
          <w:lang w:val="en-GB" w:eastAsia="en-US"/>
        </w:rPr>
        <w:t>on</w:t>
      </w:r>
      <w:r w:rsidR="00461559" w:rsidRPr="00617EF0">
        <w:rPr>
          <w:rFonts w:eastAsiaTheme="minorHAnsi"/>
          <w:lang w:val="en-GB" w:eastAsia="en-US"/>
        </w:rPr>
        <w:t xml:space="preserve">. </w:t>
      </w:r>
      <w:r w:rsidR="00041FC4" w:rsidRPr="00617EF0">
        <w:rPr>
          <w:rFonts w:eastAsiaTheme="minorHAnsi"/>
          <w:lang w:val="en-GB" w:eastAsia="en-US"/>
        </w:rPr>
        <w:t>Consequently</w:t>
      </w:r>
      <w:r w:rsidR="00461559" w:rsidRPr="00617EF0">
        <w:rPr>
          <w:rFonts w:eastAsiaTheme="minorHAnsi"/>
          <w:lang w:val="en-GB" w:eastAsia="en-US"/>
        </w:rPr>
        <w:t>,</w:t>
      </w:r>
      <w:r w:rsidR="00413BA3" w:rsidRPr="00F66F0B">
        <w:rPr>
          <w:lang w:val="en-GB"/>
        </w:rPr>
        <w:t xml:space="preserve"> evolutionary</w:t>
      </w:r>
      <w:r w:rsidR="00461559" w:rsidRPr="00617EF0">
        <w:rPr>
          <w:rFonts w:eastAsiaTheme="minorHAnsi"/>
          <w:lang w:val="en-GB" w:eastAsia="en-US"/>
        </w:rPr>
        <w:t xml:space="preserve"> </w:t>
      </w:r>
      <w:r w:rsidR="00EB2DF3" w:rsidRPr="00617EF0">
        <w:rPr>
          <w:rFonts w:eastAsiaTheme="minorHAnsi"/>
          <w:lang w:val="en-GB" w:eastAsia="en-US"/>
        </w:rPr>
        <w:t xml:space="preserve">frameworks which use </w:t>
      </w:r>
      <w:r w:rsidR="00041FC4" w:rsidRPr="00617EF0">
        <w:rPr>
          <w:rFonts w:eastAsiaTheme="minorHAnsi"/>
          <w:lang w:val="en-GB" w:eastAsia="en-US"/>
        </w:rPr>
        <w:t xml:space="preserve">ML </w:t>
      </w:r>
      <w:r w:rsidR="00461559" w:rsidRPr="00617EF0">
        <w:rPr>
          <w:rFonts w:eastAsiaTheme="minorHAnsi"/>
          <w:lang w:val="en-GB" w:eastAsia="en-US"/>
        </w:rPr>
        <w:t xml:space="preserve">functions </w:t>
      </w:r>
      <w:r w:rsidR="00EB2DF3" w:rsidRPr="00F66F0B">
        <w:rPr>
          <w:lang w:val="en-GB"/>
        </w:rPr>
        <w:t>(</w:t>
      </w:r>
      <w:r w:rsidR="00C61564" w:rsidRPr="00F66F0B">
        <w:rPr>
          <w:lang w:val="en-GB"/>
        </w:rPr>
        <w:t>e.g.,</w:t>
      </w:r>
      <w:r w:rsidR="00EB2DF3" w:rsidRPr="00F66F0B">
        <w:rPr>
          <w:lang w:val="en-GB"/>
        </w:rPr>
        <w:t xml:space="preserve"> phylogenetic tree reconstruction</w:t>
      </w:r>
      <w:r w:rsidR="00EB2DF3" w:rsidRPr="00F66F0B">
        <w:rPr>
          <w:strike/>
          <w:lang w:val="en-GB"/>
        </w:rPr>
        <w:t xml:space="preserve">, </w:t>
      </w:r>
      <w:commentRangeStart w:id="55"/>
      <w:r w:rsidR="00EB2DF3" w:rsidRPr="00F66F0B">
        <w:rPr>
          <w:strike/>
          <w:lang w:val="en-GB"/>
        </w:rPr>
        <w:t>ancestral sequence reconstruction</w:t>
      </w:r>
      <w:r w:rsidR="00EB2DF3" w:rsidRPr="00F66F0B">
        <w:rPr>
          <w:lang w:val="en-GB"/>
        </w:rPr>
        <w:t xml:space="preserve"> </w:t>
      </w:r>
      <w:commentRangeEnd w:id="55"/>
      <w:r w:rsidR="00CB213D" w:rsidRPr="00617EF0">
        <w:rPr>
          <w:rStyle w:val="CommentReference"/>
          <w:lang w:val="en-GB"/>
        </w:rPr>
        <w:commentReference w:id="55"/>
      </w:r>
      <w:r w:rsidR="00EB2DF3" w:rsidRPr="00F66F0B">
        <w:rPr>
          <w:lang w:val="en-GB"/>
        </w:rPr>
        <w:t xml:space="preserve">or </w:t>
      </w:r>
      <w:del w:id="56" w:author="Catarina Brancoi" w:date="2022-09-14T10:09:00Z">
        <w:r w:rsidR="00041FC4" w:rsidRPr="00F66F0B" w:rsidDel="008A6C50">
          <w:rPr>
            <w:lang w:val="en-GB"/>
          </w:rPr>
          <w:delText xml:space="preserve">selection </w:delText>
        </w:r>
      </w:del>
      <w:ins w:id="57" w:author="Catarina Brancoi" w:date="2022-09-14T10:09:00Z">
        <w:r w:rsidR="008A6C50">
          <w:rPr>
            <w:lang w:val="en-GB"/>
          </w:rPr>
          <w:t>estimation</w:t>
        </w:r>
        <w:r w:rsidR="008A6C50" w:rsidRPr="00F66F0B">
          <w:rPr>
            <w:lang w:val="en-GB"/>
          </w:rPr>
          <w:t xml:space="preserve"> </w:t>
        </w:r>
      </w:ins>
      <w:r w:rsidR="00041FC4" w:rsidRPr="00F66F0B">
        <w:rPr>
          <w:lang w:val="en-GB"/>
        </w:rPr>
        <w:t xml:space="preserve">of the </w:t>
      </w:r>
      <w:r w:rsidR="00EB2DF3" w:rsidRPr="00F66F0B">
        <w:rPr>
          <w:lang w:val="en-GB"/>
        </w:rPr>
        <w:t xml:space="preserve">best-fitting </w:t>
      </w:r>
      <w:r w:rsidR="00EB2DF3" w:rsidRPr="00F66F0B">
        <w:rPr>
          <w:lang w:val="en-GB"/>
        </w:rPr>
        <w:lastRenderedPageBreak/>
        <w:t xml:space="preserve">substitution model) </w:t>
      </w:r>
      <w:r w:rsidR="00EB2DF3" w:rsidRPr="00617EF0">
        <w:rPr>
          <w:rFonts w:eastAsiaTheme="minorHAnsi"/>
          <w:lang w:val="en-GB" w:eastAsia="en-US"/>
        </w:rPr>
        <w:t>cannot incorporate SCS models</w:t>
      </w:r>
      <w:r w:rsidR="00461559" w:rsidRPr="00617EF0">
        <w:rPr>
          <w:rFonts w:eastAsiaTheme="minorHAnsi"/>
          <w:lang w:val="en-GB" w:eastAsia="en-US"/>
        </w:rPr>
        <w:t xml:space="preserve">. </w:t>
      </w:r>
      <w:r w:rsidR="00041FC4" w:rsidRPr="00617EF0">
        <w:rPr>
          <w:rFonts w:eastAsiaTheme="minorHAnsi"/>
          <w:lang w:val="en-GB" w:eastAsia="en-US"/>
        </w:rPr>
        <w:t>Conveniently</w:t>
      </w:r>
      <w:r w:rsidR="0047427D" w:rsidRPr="00617EF0">
        <w:rPr>
          <w:rFonts w:eastAsiaTheme="minorHAnsi"/>
          <w:lang w:val="en-GB" w:eastAsia="en-US"/>
        </w:rPr>
        <w:t>, t</w:t>
      </w:r>
      <w:r w:rsidR="00461559" w:rsidRPr="00617EF0">
        <w:rPr>
          <w:rFonts w:eastAsiaTheme="minorHAnsi"/>
          <w:lang w:val="en-GB" w:eastAsia="en-US"/>
        </w:rPr>
        <w:t xml:space="preserve">he </w:t>
      </w:r>
      <w:r w:rsidR="00461559" w:rsidRPr="00F66F0B">
        <w:rPr>
          <w:lang w:val="en-GB"/>
        </w:rPr>
        <w:t xml:space="preserve">approximate Bayesian computation (ABC) approach </w:t>
      </w:r>
      <w:r w:rsidR="009C379C" w:rsidRPr="00F66F0B">
        <w:rPr>
          <w:lang w:val="en-GB"/>
        </w:rPr>
        <w:fldChar w:fldCharType="begin"/>
      </w:r>
      <w:r w:rsidR="009C379C" w:rsidRPr="00F66F0B">
        <w:rPr>
          <w:lang w:val="en-GB"/>
        </w:rPr>
        <w:instrText xml:space="preserve"> ADDIN ZOTERO_ITEM CSL_CITATION {"citationID":"ALospwzG","properties":{"formattedCitation":"(Beaumont 2010; Beaumont et al. 2002; Csill\\uc0\\u233{}ry et al. 2012; Sunn\\uc0\\u229{}ker et al. 2013)","plainCitation":"(Beaumont 2010; Beaumont et al. 2002; Csilléry et al. 2012; Sunnåker et al. 2013)","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id":788,"uris":["http://zotero.org/users/local/3HvvyIsJ/items/RC4ABB5K"],"itemData":{"id":788,"type":"article-journal","abstract":"Approximate Bayesian computation (ABC) constitutes a class of computational methods rooted in Bayesian statistics. In all model-based statistical inference, the likelihood function is of central importance, since it expresses the probability of the observed data under a particular statistical model, and thus quantifies the support data lend to particular values of parameters and to choices among different models. For simple models, an analytical formula for the likelihood function can typically be derived. However, for more complex models, an analytical formula might be elusive or the likelihood function might be computationally very costly to evaluate. ABC methods bypass the evaluation of the likelihood function. In this way, ABC methods widen the realm of models for which statistical inference can be considered. ABC methods are mathematically well-founded, but they inevitably make assumptions and approximations whose impact needs to be carefully assessed. Furthermore, the wider application domain of ABC exacerbates the challenges of parameter estimation and model selection. ABC has rapidly gained popularity over the last years and in particular for the analysis of complex problems arising in biological sciences (e.g., in population genetics, ecology, epidemiology, and systems biology).","container-title":"PLoS Computational Biology","DOI":"10.1371/journal.pcbi.1002803","ISSN":"1553-7358","issue":"1","journalAbbreviation":"PLoS Comput Biol","language":"en","page":"e1002803","source":"DOI.org (Crossref)","title":"Approximate Bayesian Computation","volume":"9","author":[{"family":"Sunnåker","given":"Mikael"},{"family":"Busetto","given":"Alberto Giovanni"},{"family":"Numminen","given":"Elina"},{"family":"Corander","given":"Jukka"},{"family":"Foll","given":"Matthieu"},{"family":"Dessimoz","given":"Christophe"}],"editor":[{"family":"Wodak","given":"Shoshana"}],"issued":{"date-parts":[["2013",1,10]]}}}],"schema":"https://github.com/citation-style-language/schema/raw/master/csl-citation.json"} </w:instrText>
      </w:r>
      <w:r w:rsidR="009C379C" w:rsidRPr="00F66F0B">
        <w:rPr>
          <w:lang w:val="en-GB"/>
        </w:rPr>
        <w:fldChar w:fldCharType="separate"/>
      </w:r>
      <w:r w:rsidR="009C379C" w:rsidRPr="00617EF0">
        <w:rPr>
          <w:lang w:val="en-GB"/>
        </w:rPr>
        <w:t>(Beaumont 2010; Beaumont et al. 2002; Csilléry et al. 2012; Sunnåker et al. 2013)</w:t>
      </w:r>
      <w:r w:rsidR="009C379C" w:rsidRPr="00F66F0B">
        <w:rPr>
          <w:lang w:val="en-GB"/>
        </w:rPr>
        <w:fldChar w:fldCharType="end"/>
      </w:r>
      <w:r w:rsidR="00461559" w:rsidRPr="00F66F0B">
        <w:rPr>
          <w:lang w:val="en-GB"/>
        </w:rPr>
        <w:t xml:space="preserve"> is a</w:t>
      </w:r>
      <w:r w:rsidR="00041FC4" w:rsidRPr="00F66F0B">
        <w:rPr>
          <w:lang w:val="en-GB"/>
        </w:rPr>
        <w:t xml:space="preserve">n </w:t>
      </w:r>
      <w:r w:rsidR="00461559" w:rsidRPr="00F66F0B">
        <w:rPr>
          <w:lang w:val="en-GB"/>
        </w:rPr>
        <w:t xml:space="preserve">alternative to </w:t>
      </w:r>
      <w:r w:rsidR="00041FC4" w:rsidRPr="00F66F0B">
        <w:rPr>
          <w:lang w:val="en-GB"/>
        </w:rPr>
        <w:t xml:space="preserve">ML and </w:t>
      </w:r>
      <w:r w:rsidR="00461559" w:rsidRPr="00F66F0B">
        <w:rPr>
          <w:lang w:val="en-GB"/>
        </w:rPr>
        <w:t xml:space="preserve">enable us to work with SCS models. Our group </w:t>
      </w:r>
      <w:r w:rsidR="00041FC4" w:rsidRPr="00F66F0B">
        <w:rPr>
          <w:lang w:val="en-GB"/>
        </w:rPr>
        <w:t xml:space="preserve">had </w:t>
      </w:r>
      <w:r w:rsidR="00461559" w:rsidRPr="00F66F0B">
        <w:rPr>
          <w:lang w:val="en-GB"/>
        </w:rPr>
        <w:t xml:space="preserve">previously developed an ABC framework to estimate different evolutionary parameters </w:t>
      </w:r>
      <w:r w:rsidR="00413BA3" w:rsidRPr="00F66F0B">
        <w:rPr>
          <w:lang w:val="en-GB"/>
        </w:rPr>
        <w:t>(</w:t>
      </w:r>
      <w:r w:rsidR="00C61564" w:rsidRPr="00F66F0B">
        <w:rPr>
          <w:lang w:val="en-GB"/>
        </w:rPr>
        <w:t>e.g.,</w:t>
      </w:r>
      <w:r w:rsidR="00413BA3" w:rsidRPr="00F66F0B">
        <w:rPr>
          <w:lang w:val="en-GB"/>
        </w:rPr>
        <w:t xml:space="preserve"> </w:t>
      </w:r>
      <w:r w:rsidR="00461559" w:rsidRPr="00F66F0B">
        <w:rPr>
          <w:lang w:val="en-GB"/>
        </w:rPr>
        <w:t xml:space="preserve">recombination </w:t>
      </w:r>
      <w:r w:rsidR="00413BA3" w:rsidRPr="00F66F0B">
        <w:rPr>
          <w:lang w:val="en-GB"/>
        </w:rPr>
        <w:t xml:space="preserve">or substitution rate) </w:t>
      </w:r>
      <w:r w:rsidR="00461559" w:rsidRPr="00F66F0B">
        <w:rPr>
          <w:lang w:val="en-GB"/>
        </w:rPr>
        <w:t xml:space="preserve">which outperformed other methods </w:t>
      </w:r>
      <w:r w:rsidR="00EB2DF3" w:rsidRPr="00F66F0B">
        <w:rPr>
          <w:lang w:val="en-GB"/>
        </w:rPr>
        <w:fldChar w:fldCharType="begin"/>
      </w:r>
      <w:r w:rsidR="00EB2DF3" w:rsidRPr="00F66F0B">
        <w:rPr>
          <w:lang w:val="en-GB"/>
        </w:rPr>
        <w:instrText xml:space="preserve"> ADDIN ZOTERO_ITEM CSL_CITATION {"citationID":"kU8eWWMB","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00EB2DF3" w:rsidRPr="00F66F0B">
        <w:rPr>
          <w:lang w:val="en-GB"/>
        </w:rPr>
        <w:fldChar w:fldCharType="separate"/>
      </w:r>
      <w:r w:rsidR="00EB2DF3" w:rsidRPr="00F66F0B">
        <w:rPr>
          <w:noProof/>
          <w:lang w:val="en-GB"/>
        </w:rPr>
        <w:t>(Arenas 2021)</w:t>
      </w:r>
      <w:r w:rsidR="00EB2DF3" w:rsidRPr="00F66F0B">
        <w:rPr>
          <w:lang w:val="en-GB"/>
        </w:rPr>
        <w:fldChar w:fldCharType="end"/>
      </w:r>
      <w:r w:rsidR="00461559" w:rsidRPr="00F66F0B">
        <w:rPr>
          <w:lang w:val="en-GB"/>
        </w:rPr>
        <w:t xml:space="preserve">. Furthermore, ABC approach </w:t>
      </w:r>
      <w:r w:rsidR="00041FC4" w:rsidRPr="00F66F0B">
        <w:rPr>
          <w:lang w:val="en-GB"/>
        </w:rPr>
        <w:t xml:space="preserve">was </w:t>
      </w:r>
      <w:r w:rsidR="00A26F63" w:rsidRPr="00F66F0B">
        <w:rPr>
          <w:lang w:val="en-GB"/>
        </w:rPr>
        <w:t xml:space="preserve">successfully </w:t>
      </w:r>
      <w:r w:rsidR="00461559" w:rsidRPr="00F66F0B">
        <w:rPr>
          <w:lang w:val="en-GB"/>
        </w:rPr>
        <w:t xml:space="preserve">used to model </w:t>
      </w:r>
      <w:del w:id="58" w:author="Catarina Brancoi" w:date="2022-09-14T10:09:00Z">
        <w:r w:rsidR="00461559" w:rsidRPr="00F66F0B" w:rsidDel="008A6C50">
          <w:rPr>
            <w:lang w:val="en-GB"/>
          </w:rPr>
          <w:delText xml:space="preserve">selection </w:delText>
        </w:r>
      </w:del>
      <w:ins w:id="59" w:author="Catarina Brancoi" w:date="2022-09-14T10:09:00Z">
        <w:r w:rsidR="008A6C50">
          <w:rPr>
            <w:lang w:val="en-GB"/>
          </w:rPr>
          <w:t>estimation</w:t>
        </w:r>
        <w:r w:rsidR="008A6C50" w:rsidRPr="00F66F0B">
          <w:rPr>
            <w:lang w:val="en-GB"/>
          </w:rPr>
          <w:t xml:space="preserve"> </w:t>
        </w:r>
      </w:ins>
      <w:r w:rsidR="00A26F63" w:rsidRPr="00F66F0B">
        <w:rPr>
          <w:lang w:val="en-GB"/>
        </w:rPr>
        <w:t>(</w:t>
      </w:r>
      <w:r w:rsidR="00C61564" w:rsidRPr="00F66F0B">
        <w:rPr>
          <w:lang w:val="en-GB"/>
        </w:rPr>
        <w:t>e.g.,</w:t>
      </w:r>
      <w:r w:rsidR="00A26F63" w:rsidRPr="00F66F0B">
        <w:rPr>
          <w:lang w:val="en-GB"/>
        </w:rPr>
        <w:t xml:space="preserve"> </w:t>
      </w:r>
      <w:r w:rsidR="00A26F63" w:rsidRPr="00F66F0B">
        <w:rPr>
          <w:lang w:val="en-GB"/>
        </w:rPr>
        <w:fldChar w:fldCharType="begin"/>
      </w:r>
      <w:r w:rsidR="002666D1" w:rsidRPr="00F66F0B">
        <w:rPr>
          <w:lang w:val="en-GB"/>
        </w:rPr>
        <w:instrText xml:space="preserve"> ADDIN ZOTERO_ITEM CSL_CITATION {"citationID":"Xbq3Xv81","properties":{"formattedCitation":"(Bemmels et al. 2016; Arenas et al. 2020; Leuenberger &amp; Wegmann 2010)","plainCitation":"(Bemmels et al. 2016; Arenas et al. 2020; Leuenberger &amp; Wegmann 2010)","dontUpdate":true,"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schema":"https://github.com/citation-style-language/schema/raw/master/csl-citation.json"} </w:instrText>
      </w:r>
      <w:r w:rsidR="00A26F63" w:rsidRPr="00F66F0B">
        <w:rPr>
          <w:lang w:val="en-GB"/>
        </w:rPr>
        <w:fldChar w:fldCharType="separate"/>
      </w:r>
      <w:r w:rsidR="009C379C" w:rsidRPr="00F66F0B">
        <w:rPr>
          <w:noProof/>
          <w:lang w:val="en-GB"/>
        </w:rPr>
        <w:t>Bemmels et al. 2016; Arenas et al. 2020; Leuenberger &amp; Wegmann 2010)</w:t>
      </w:r>
      <w:r w:rsidR="00A26F63" w:rsidRPr="00F66F0B">
        <w:rPr>
          <w:lang w:val="en-GB"/>
        </w:rPr>
        <w:fldChar w:fldCharType="end"/>
      </w:r>
      <w:r w:rsidR="00A26F63" w:rsidRPr="00F66F0B">
        <w:rPr>
          <w:lang w:val="en-GB"/>
        </w:rPr>
        <w:t xml:space="preserve"> </w:t>
      </w:r>
      <w:r w:rsidR="00041FC4" w:rsidRPr="00F66F0B">
        <w:rPr>
          <w:lang w:val="en-GB"/>
        </w:rPr>
        <w:t xml:space="preserve">and </w:t>
      </w:r>
      <w:r w:rsidR="00A16B9B" w:rsidRPr="00F66F0B">
        <w:rPr>
          <w:lang w:val="en-GB"/>
        </w:rPr>
        <w:t>demonstrat</w:t>
      </w:r>
      <w:r w:rsidR="00041FC4" w:rsidRPr="00F66F0B">
        <w:rPr>
          <w:lang w:val="en-GB"/>
        </w:rPr>
        <w:t>ed to</w:t>
      </w:r>
      <w:del w:id="60" w:author="Catarina Brancoi" w:date="2022-09-14T10:03:00Z">
        <w:r w:rsidR="00A16B9B" w:rsidRPr="00F66F0B" w:rsidDel="009359AB">
          <w:rPr>
            <w:lang w:val="en-GB"/>
          </w:rPr>
          <w:delText xml:space="preserve"> t</w:delText>
        </w:r>
      </w:del>
      <w:r w:rsidR="00041FC4" w:rsidRPr="00F66F0B">
        <w:rPr>
          <w:lang w:val="en-GB"/>
        </w:rPr>
        <w:t xml:space="preserve"> be a trustworthy</w:t>
      </w:r>
      <w:r w:rsidR="00A16B9B" w:rsidRPr="00F66F0B">
        <w:rPr>
          <w:lang w:val="en-GB"/>
        </w:rPr>
        <w:t xml:space="preserve"> method for evolutionary analyses. </w:t>
      </w:r>
    </w:p>
    <w:p w14:paraId="38663200" w14:textId="77777777" w:rsidR="00164C42" w:rsidRPr="00F66F0B" w:rsidRDefault="00164C42" w:rsidP="00461559">
      <w:pPr>
        <w:rPr>
          <w:lang w:val="en-GB"/>
        </w:rPr>
      </w:pPr>
    </w:p>
    <w:p w14:paraId="3469924E" w14:textId="33F9C9D1" w:rsidR="00796478" w:rsidRPr="00F66F0B" w:rsidRDefault="00413BA3">
      <w:pPr>
        <w:rPr>
          <w:lang w:val="en-GB"/>
        </w:rPr>
      </w:pPr>
      <w:r w:rsidRPr="00F66F0B">
        <w:rPr>
          <w:lang w:val="en-GB"/>
        </w:rPr>
        <w:t>Here, w</w:t>
      </w:r>
      <w:r w:rsidR="006C34E4" w:rsidRPr="00F66F0B">
        <w:rPr>
          <w:lang w:val="en-GB"/>
        </w:rPr>
        <w:t xml:space="preserve">e present a new methodology implemented in </w:t>
      </w:r>
      <w:r w:rsidR="00906E89" w:rsidRPr="00F66F0B">
        <w:rPr>
          <w:lang w:val="en-GB"/>
        </w:rPr>
        <w:t xml:space="preserve">a </w:t>
      </w:r>
      <w:r w:rsidR="006C34E4" w:rsidRPr="00F66F0B">
        <w:rPr>
          <w:lang w:val="en-GB"/>
        </w:rPr>
        <w:t xml:space="preserve">user-friendly computational framework called </w:t>
      </w:r>
      <w:r w:rsidR="006C34E4" w:rsidRPr="00F66F0B">
        <w:rPr>
          <w:i/>
          <w:iCs/>
          <w:lang w:val="en-GB"/>
        </w:rPr>
        <w:t>ProtModel</w:t>
      </w:r>
      <w:r w:rsidR="006C34E4" w:rsidRPr="00F66F0B">
        <w:rPr>
          <w:lang w:val="en-GB"/>
        </w:rPr>
        <w:t xml:space="preserve"> based on the ABC approach. </w:t>
      </w:r>
      <w:r w:rsidR="006C34E4" w:rsidRPr="00F66F0B">
        <w:rPr>
          <w:i/>
          <w:iCs/>
          <w:lang w:val="en-GB"/>
        </w:rPr>
        <w:t>ProtModel</w:t>
      </w:r>
      <w:r w:rsidR="006C34E4" w:rsidRPr="00F66F0B">
        <w:rPr>
          <w:lang w:val="en-GB"/>
        </w:rPr>
        <w:t xml:space="preserve"> </w:t>
      </w:r>
      <w:r w:rsidR="008E5B0D" w:rsidRPr="00F66F0B">
        <w:rPr>
          <w:lang w:val="en-GB"/>
        </w:rPr>
        <w:t>can</w:t>
      </w:r>
      <w:r w:rsidR="006C34E4" w:rsidRPr="00F66F0B">
        <w:rPr>
          <w:lang w:val="en-GB"/>
        </w:rPr>
        <w:t xml:space="preserve"> </w:t>
      </w:r>
      <w:commentRangeStart w:id="61"/>
      <w:del w:id="62" w:author="Catarina Brancoi" w:date="2022-09-14T10:03:00Z">
        <w:r w:rsidR="00144D65" w:rsidRPr="00F66F0B" w:rsidDel="005E5CB2">
          <w:rPr>
            <w:lang w:val="en-GB"/>
          </w:rPr>
          <w:delText xml:space="preserve">estimate </w:delText>
        </w:r>
      </w:del>
      <w:ins w:id="63" w:author="Catarina Brancoi" w:date="2022-09-14T10:09:00Z">
        <w:r w:rsidR="008A6C50">
          <w:rPr>
            <w:lang w:val="en-GB"/>
          </w:rPr>
          <w:t>estimate</w:t>
        </w:r>
      </w:ins>
      <w:commentRangeEnd w:id="61"/>
      <w:ins w:id="64" w:author="Catarina Brancoi" w:date="2022-09-14T10:10:00Z">
        <w:r w:rsidR="008A6C50">
          <w:rPr>
            <w:rStyle w:val="CommentReference"/>
          </w:rPr>
          <w:commentReference w:id="61"/>
        </w:r>
      </w:ins>
      <w:ins w:id="65" w:author="Catarina Brancoi" w:date="2022-09-14T10:03:00Z">
        <w:r w:rsidR="005E5CB2" w:rsidRPr="00F66F0B">
          <w:rPr>
            <w:lang w:val="en-GB"/>
          </w:rPr>
          <w:t xml:space="preserve"> </w:t>
        </w:r>
      </w:ins>
      <w:r w:rsidR="006C34E4" w:rsidRPr="00F66F0B">
        <w:rPr>
          <w:lang w:val="en-GB"/>
        </w:rPr>
        <w:t xml:space="preserve">the best-fitting substitution model from protein </w:t>
      </w:r>
      <w:r w:rsidR="00D3128F">
        <w:rPr>
          <w:lang w:val="en-GB"/>
        </w:rPr>
        <w:t xml:space="preserve">multiple </w:t>
      </w:r>
      <w:r w:rsidR="006C34E4" w:rsidRPr="00F66F0B">
        <w:rPr>
          <w:lang w:val="en-GB"/>
        </w:rPr>
        <w:t>sequences alignment</w:t>
      </w:r>
      <w:del w:id="66" w:author="Catarina Brancoi" w:date="2022-09-14T10:16:00Z">
        <w:r w:rsidR="006C34E4" w:rsidRPr="00F66F0B" w:rsidDel="00A44376">
          <w:rPr>
            <w:lang w:val="en-GB"/>
          </w:rPr>
          <w:delText>s</w:delText>
        </w:r>
      </w:del>
      <w:r w:rsidR="00D3128F">
        <w:rPr>
          <w:lang w:val="en-GB"/>
        </w:rPr>
        <w:t xml:space="preserve"> (MSA)</w:t>
      </w:r>
      <w:r w:rsidR="006C34E4" w:rsidRPr="00F66F0B">
        <w:rPr>
          <w:lang w:val="en-GB"/>
        </w:rPr>
        <w:t xml:space="preserve"> under ABC. It</w:t>
      </w:r>
      <w:ins w:id="67" w:author="Catarina Brancoi" w:date="2022-09-14T10:13:00Z">
        <w:r w:rsidR="008A6C50">
          <w:rPr>
            <w:lang w:val="en-GB"/>
          </w:rPr>
          <w:t xml:space="preserve"> uses an </w:t>
        </w:r>
        <w:r w:rsidR="008A6C50" w:rsidRPr="00F66F0B">
          <w:rPr>
            <w:lang w:val="en-GB"/>
          </w:rPr>
          <w:t xml:space="preserve">adapted version of the simulator </w:t>
        </w:r>
        <w:commentRangeStart w:id="68"/>
        <w:commentRangeStart w:id="69"/>
        <w:commentRangeStart w:id="70"/>
        <w:r w:rsidR="008A6C50" w:rsidRPr="00F66F0B">
          <w:rPr>
            <w:i/>
            <w:lang w:val="en-GB"/>
          </w:rPr>
          <w:t>ProteinEvolver</w:t>
        </w:r>
        <w:r w:rsidR="008A6C50" w:rsidRPr="00F66F0B">
          <w:rPr>
            <w:lang w:val="en-GB"/>
          </w:rPr>
          <w:t xml:space="preserve"> </w:t>
        </w:r>
        <w:commentRangeEnd w:id="68"/>
        <w:r w:rsidR="008A6C50">
          <w:rPr>
            <w:rStyle w:val="CommentReference"/>
          </w:rPr>
          <w:commentReference w:id="68"/>
        </w:r>
      </w:ins>
      <w:commentRangeEnd w:id="69"/>
      <w:ins w:id="71" w:author="Catarina Brancoi" w:date="2022-09-14T10:24:00Z">
        <w:r w:rsidR="00262EFE">
          <w:rPr>
            <w:rStyle w:val="CommentReference"/>
          </w:rPr>
          <w:commentReference w:id="69"/>
        </w:r>
        <w:commentRangeEnd w:id="70"/>
        <w:r w:rsidR="00262EFE">
          <w:rPr>
            <w:rStyle w:val="CommentReference"/>
          </w:rPr>
          <w:commentReference w:id="70"/>
        </w:r>
      </w:ins>
      <w:ins w:id="72" w:author="Catarina Brancoi" w:date="2022-09-14T10:13:00Z">
        <w:r w:rsidR="008A6C50" w:rsidRPr="00F66F0B">
          <w:rPr>
            <w:lang w:val="en-GB"/>
          </w:rPr>
          <w:fldChar w:fldCharType="begin"/>
        </w:r>
        <w:r w:rsidR="008A6C50" w:rsidRPr="00F66F0B">
          <w:rPr>
            <w:lang w:val="en-GB"/>
          </w:rPr>
          <w:instrText xml:space="preserve"> ADDIN ZOTERO_ITEM CSL_CITATION {"citationID":"qjm4dsEj","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8A6C50" w:rsidRPr="00F66F0B">
          <w:rPr>
            <w:lang w:val="en-GB"/>
          </w:rPr>
          <w:fldChar w:fldCharType="separate"/>
        </w:r>
        <w:r w:rsidR="008A6C50" w:rsidRPr="00F66F0B">
          <w:rPr>
            <w:noProof/>
            <w:lang w:val="en-GB"/>
          </w:rPr>
          <w:t>(Arenas et al. 2013)</w:t>
        </w:r>
        <w:r w:rsidR="008A6C50" w:rsidRPr="00F66F0B">
          <w:rPr>
            <w:lang w:val="en-GB"/>
          </w:rPr>
          <w:fldChar w:fldCharType="end"/>
        </w:r>
      </w:ins>
      <w:r w:rsidR="006C34E4" w:rsidRPr="00F66F0B">
        <w:rPr>
          <w:lang w:val="en-GB"/>
        </w:rPr>
        <w:t xml:space="preserve"> </w:t>
      </w:r>
      <w:ins w:id="73" w:author="Catarina Brancoi" w:date="2022-09-14T10:13:00Z">
        <w:r w:rsidR="008A6C50">
          <w:rPr>
            <w:lang w:val="en-GB"/>
          </w:rPr>
          <w:t xml:space="preserve">to perform the </w:t>
        </w:r>
      </w:ins>
      <w:del w:id="74" w:author="Catarina Brancoi" w:date="2022-09-14T10:13:00Z">
        <w:r w:rsidR="006C34E4" w:rsidRPr="00F66F0B" w:rsidDel="008A6C50">
          <w:rPr>
            <w:lang w:val="en-GB"/>
          </w:rPr>
          <w:delText xml:space="preserve">is based on </w:delText>
        </w:r>
      </w:del>
      <w:r w:rsidR="006C34E4" w:rsidRPr="00F66F0B">
        <w:rPr>
          <w:lang w:val="en-GB"/>
        </w:rPr>
        <w:t xml:space="preserve">computer simulations of </w:t>
      </w:r>
      <w:ins w:id="75" w:author="Catarina Brancoi" w:date="2022-09-14T10:13:00Z">
        <w:r w:rsidR="008A6C50">
          <w:rPr>
            <w:lang w:val="en-GB"/>
          </w:rPr>
          <w:t xml:space="preserve">the </w:t>
        </w:r>
      </w:ins>
      <w:del w:id="76" w:author="Catarina Brancoi" w:date="2022-09-14T10:24:00Z">
        <w:r w:rsidR="006C34E4" w:rsidRPr="00F66F0B" w:rsidDel="00262EFE">
          <w:rPr>
            <w:lang w:val="en-GB"/>
          </w:rPr>
          <w:delText>coalescent</w:delText>
        </w:r>
        <w:r w:rsidR="008A19DF" w:rsidRPr="00F66F0B" w:rsidDel="00262EFE">
          <w:rPr>
            <w:lang w:val="en-GB"/>
          </w:rPr>
          <w:delText xml:space="preserve"> </w:delText>
        </w:r>
      </w:del>
      <w:r w:rsidR="006C34E4" w:rsidRPr="00F66F0B">
        <w:rPr>
          <w:lang w:val="en-GB"/>
        </w:rPr>
        <w:t>evolutionary histor</w:t>
      </w:r>
      <w:ins w:id="77" w:author="Catarina Brancoi" w:date="2022-09-14T10:17:00Z">
        <w:r w:rsidR="00A44376">
          <w:rPr>
            <w:lang w:val="en-GB"/>
          </w:rPr>
          <w:t>y</w:t>
        </w:r>
      </w:ins>
      <w:del w:id="78" w:author="Catarina Brancoi" w:date="2022-09-14T10:17:00Z">
        <w:r w:rsidR="006C34E4" w:rsidRPr="00F66F0B" w:rsidDel="00A44376">
          <w:rPr>
            <w:lang w:val="en-GB"/>
          </w:rPr>
          <w:delText>ies</w:delText>
        </w:r>
      </w:del>
      <w:r w:rsidR="008A19DF" w:rsidRPr="00F66F0B">
        <w:rPr>
          <w:lang w:val="en-GB"/>
        </w:rPr>
        <w:t xml:space="preserve"> </w:t>
      </w:r>
      <w:ins w:id="79" w:author="Catarina Brancoi" w:date="2022-09-14T10:23:00Z">
        <w:r w:rsidR="008D68FD" w:rsidRPr="00F66F0B">
          <w:rPr>
            <w:lang w:val="en-GB"/>
          </w:rPr>
          <w:t xml:space="preserve">of </w:t>
        </w:r>
        <w:r w:rsidR="008D68FD">
          <w:rPr>
            <w:lang w:val="en-GB"/>
          </w:rPr>
          <w:t xml:space="preserve">the </w:t>
        </w:r>
        <w:r w:rsidR="008D68FD" w:rsidRPr="00F66F0B">
          <w:rPr>
            <w:lang w:val="en-GB"/>
          </w:rPr>
          <w:t xml:space="preserve">protein </w:t>
        </w:r>
        <w:r w:rsidR="008D68FD">
          <w:rPr>
            <w:lang w:val="en-GB"/>
          </w:rPr>
          <w:t>MSA</w:t>
        </w:r>
        <w:r w:rsidR="008D68FD" w:rsidRPr="00F66F0B">
          <w:rPr>
            <w:lang w:val="en-GB"/>
          </w:rPr>
          <w:t xml:space="preserve"> </w:t>
        </w:r>
      </w:ins>
      <w:r w:rsidR="008A19DF" w:rsidRPr="00F66F0B">
        <w:rPr>
          <w:lang w:val="en-GB"/>
        </w:rPr>
        <w:fldChar w:fldCharType="begin"/>
      </w:r>
      <w:r w:rsidR="008A19DF" w:rsidRPr="00F66F0B">
        <w:rPr>
          <w:lang w:val="en-GB"/>
        </w:rPr>
        <w:instrText xml:space="preserve"> ADDIN ZOTERO_ITEM CSL_CITATION {"citationID":"BwGM4sLk","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8A19DF" w:rsidRPr="00F66F0B">
        <w:rPr>
          <w:lang w:val="en-GB"/>
        </w:rPr>
        <w:fldChar w:fldCharType="separate"/>
      </w:r>
      <w:r w:rsidR="008A19DF" w:rsidRPr="00F66F0B">
        <w:rPr>
          <w:noProof/>
          <w:lang w:val="en-GB"/>
        </w:rPr>
        <w:t>(Kingman 1982)</w:t>
      </w:r>
      <w:r w:rsidR="008A19DF" w:rsidRPr="00F66F0B">
        <w:rPr>
          <w:lang w:val="en-GB"/>
        </w:rPr>
        <w:fldChar w:fldCharType="end"/>
      </w:r>
      <w:r w:rsidR="008A19DF" w:rsidRPr="00F66F0B">
        <w:rPr>
          <w:lang w:val="en-GB"/>
        </w:rPr>
        <w:t xml:space="preserve"> </w:t>
      </w:r>
      <w:r w:rsidR="006C34E4" w:rsidRPr="00F66F0B">
        <w:rPr>
          <w:lang w:val="en-GB"/>
        </w:rPr>
        <w:t xml:space="preserve">followed by protein evolution under </w:t>
      </w:r>
      <w:del w:id="80" w:author="Catarina Brancoi" w:date="2022-09-14T10:10:00Z">
        <w:r w:rsidR="006C34E4" w:rsidRPr="00F66F0B" w:rsidDel="008A6C50">
          <w:rPr>
            <w:lang w:val="en-GB"/>
          </w:rPr>
          <w:delText xml:space="preserve">every </w:delText>
        </w:r>
      </w:del>
      <w:ins w:id="81" w:author="Catarina Brancoi" w:date="2022-09-14T10:10:00Z">
        <w:r w:rsidR="008A6C50">
          <w:rPr>
            <w:lang w:val="en-GB"/>
          </w:rPr>
          <w:t>the</w:t>
        </w:r>
        <w:r w:rsidR="008A6C50" w:rsidRPr="00F66F0B">
          <w:rPr>
            <w:lang w:val="en-GB"/>
          </w:rPr>
          <w:t xml:space="preserve"> </w:t>
        </w:r>
        <w:r w:rsidR="008A6C50">
          <w:rPr>
            <w:lang w:val="en-GB"/>
          </w:rPr>
          <w:t>considered</w:t>
        </w:r>
        <w:r w:rsidR="008A6C50" w:rsidRPr="00F66F0B">
          <w:rPr>
            <w:lang w:val="en-GB"/>
          </w:rPr>
          <w:t xml:space="preserve"> </w:t>
        </w:r>
      </w:ins>
      <w:r w:rsidR="006C34E4" w:rsidRPr="00F66F0B">
        <w:rPr>
          <w:lang w:val="en-GB"/>
        </w:rPr>
        <w:t>substitution model</w:t>
      </w:r>
      <w:ins w:id="82" w:author="Catarina Brancoi" w:date="2022-09-14T10:10:00Z">
        <w:r w:rsidR="008A6C50">
          <w:rPr>
            <w:lang w:val="en-GB"/>
          </w:rPr>
          <w:t>s</w:t>
        </w:r>
      </w:ins>
      <w:r w:rsidR="006C34E4" w:rsidRPr="00F66F0B">
        <w:rPr>
          <w:lang w:val="en-GB"/>
        </w:rPr>
        <w:t xml:space="preserve"> </w:t>
      </w:r>
      <w:del w:id="83" w:author="Catarina Brancoi" w:date="2022-09-14T10:10:00Z">
        <w:r w:rsidR="006C34E4" w:rsidRPr="00F66F0B" w:rsidDel="008A6C50">
          <w:rPr>
            <w:lang w:val="en-GB"/>
          </w:rPr>
          <w:delText xml:space="preserve">analyzed </w:delText>
        </w:r>
      </w:del>
      <w:r w:rsidR="006C34E4" w:rsidRPr="00F66F0B">
        <w:rPr>
          <w:lang w:val="en-GB"/>
        </w:rPr>
        <w:t>(empirical or SCS)</w:t>
      </w:r>
      <w:del w:id="84" w:author="Catarina Brancoi" w:date="2022-09-14T10:14:00Z">
        <w:r w:rsidR="006C34E4" w:rsidRPr="00F66F0B" w:rsidDel="00A44376">
          <w:rPr>
            <w:lang w:val="en-GB"/>
          </w:rPr>
          <w:delText xml:space="preserve"> made by </w:delText>
        </w:r>
        <w:r w:rsidR="00A16B9B" w:rsidRPr="00F66F0B" w:rsidDel="00A44376">
          <w:rPr>
            <w:lang w:val="en-GB"/>
          </w:rPr>
          <w:delText>an</w:delText>
        </w:r>
      </w:del>
      <w:del w:id="85" w:author="Catarina Brancoi" w:date="2022-09-14T10:13:00Z">
        <w:r w:rsidR="00A16B9B" w:rsidRPr="00F66F0B" w:rsidDel="008A6C50">
          <w:rPr>
            <w:lang w:val="en-GB"/>
          </w:rPr>
          <w:delText xml:space="preserve"> adapted version of the simulator </w:delText>
        </w:r>
        <w:commentRangeStart w:id="86"/>
        <w:r w:rsidR="00A16B9B" w:rsidRPr="00F66F0B" w:rsidDel="008A6C50">
          <w:rPr>
            <w:i/>
            <w:lang w:val="en-GB"/>
          </w:rPr>
          <w:delText>ProteinEvolver</w:delText>
        </w:r>
        <w:r w:rsidR="00A16B9B" w:rsidRPr="00F66F0B" w:rsidDel="008A6C50">
          <w:rPr>
            <w:lang w:val="en-GB"/>
          </w:rPr>
          <w:delText xml:space="preserve"> </w:delText>
        </w:r>
        <w:commentRangeEnd w:id="86"/>
        <w:r w:rsidR="008A6C50" w:rsidDel="008A6C50">
          <w:rPr>
            <w:rStyle w:val="CommentReference"/>
          </w:rPr>
          <w:commentReference w:id="86"/>
        </w:r>
        <w:r w:rsidR="00A16B9B" w:rsidRPr="00F66F0B" w:rsidDel="008A6C50">
          <w:rPr>
            <w:lang w:val="en-GB"/>
          </w:rPr>
          <w:fldChar w:fldCharType="begin"/>
        </w:r>
        <w:r w:rsidR="008A19DF" w:rsidRPr="00F66F0B" w:rsidDel="008A6C50">
          <w:rPr>
            <w:lang w:val="en-GB"/>
          </w:rPr>
          <w:delInstrText xml:space="preserve"> ADDIN ZOTERO_ITEM CSL_CITATION {"citationID":"qjm4dsEj","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delInstrText>
        </w:r>
        <w:r w:rsidR="00A16B9B" w:rsidRPr="00F66F0B" w:rsidDel="008A6C50">
          <w:rPr>
            <w:lang w:val="en-GB"/>
          </w:rPr>
          <w:fldChar w:fldCharType="separate"/>
        </w:r>
        <w:r w:rsidR="008A19DF" w:rsidRPr="00F66F0B" w:rsidDel="008A6C50">
          <w:rPr>
            <w:noProof/>
            <w:lang w:val="en-GB"/>
          </w:rPr>
          <w:delText>(Arenas et al. 2013)</w:delText>
        </w:r>
        <w:r w:rsidR="00A16B9B" w:rsidRPr="00F66F0B" w:rsidDel="008A6C50">
          <w:rPr>
            <w:lang w:val="en-GB"/>
          </w:rPr>
          <w:fldChar w:fldCharType="end"/>
        </w:r>
      </w:del>
      <w:r w:rsidR="00A16B9B" w:rsidRPr="00F66F0B">
        <w:rPr>
          <w:lang w:val="en-GB"/>
        </w:rPr>
        <w:t xml:space="preserve">. </w:t>
      </w:r>
      <w:r w:rsidR="00C63184" w:rsidRPr="00F66F0B">
        <w:rPr>
          <w:lang w:val="en-GB"/>
        </w:rPr>
        <w:t xml:space="preserve">Regarding SCS models, </w:t>
      </w:r>
      <w:r w:rsidR="00C63184" w:rsidRPr="00F66F0B">
        <w:rPr>
          <w:i/>
          <w:iCs/>
          <w:lang w:val="en-GB"/>
        </w:rPr>
        <w:t>ProtModel</w:t>
      </w:r>
      <w:r w:rsidR="00C63184" w:rsidRPr="00F66F0B">
        <w:rPr>
          <w:lang w:val="en-GB"/>
        </w:rPr>
        <w:t xml:space="preserve"> incorporates </w:t>
      </w:r>
      <w:r w:rsidR="00896C45" w:rsidRPr="00F66F0B">
        <w:rPr>
          <w:lang w:val="en-GB"/>
        </w:rPr>
        <w:t xml:space="preserve">Neutral and Fitness mean-field substitution models </w:t>
      </w:r>
      <w:r w:rsidR="00896C45" w:rsidRPr="00F66F0B">
        <w:rPr>
          <w:lang w:val="en-GB"/>
        </w:rPr>
        <w:fldChar w:fldCharType="begin"/>
      </w:r>
      <w:r w:rsidR="00896C45" w:rsidRPr="00F66F0B">
        <w:rPr>
          <w:lang w:val="en-GB"/>
        </w:rPr>
        <w:instrText xml:space="preserve"> ADDIN ZOTERO_ITEM CSL_CITATION {"citationID":"Ow4fK6Ut","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896C45" w:rsidRPr="00F66F0B">
        <w:rPr>
          <w:lang w:val="en-GB"/>
        </w:rPr>
        <w:fldChar w:fldCharType="separate"/>
      </w:r>
      <w:r w:rsidR="00896C45" w:rsidRPr="00F66F0B">
        <w:rPr>
          <w:noProof/>
          <w:lang w:val="en-GB"/>
        </w:rPr>
        <w:t>(Arenas et al. 2015)</w:t>
      </w:r>
      <w:r w:rsidR="00896C45" w:rsidRPr="00F66F0B">
        <w:rPr>
          <w:lang w:val="en-GB"/>
        </w:rPr>
        <w:fldChar w:fldCharType="end"/>
      </w:r>
      <w:r w:rsidR="00896C45" w:rsidRPr="00F66F0B">
        <w:rPr>
          <w:lang w:val="en-GB"/>
        </w:rPr>
        <w:t xml:space="preserve">. They </w:t>
      </w:r>
      <w:r w:rsidR="00144D65" w:rsidRPr="00F66F0B">
        <w:rPr>
          <w:lang w:val="en-GB"/>
        </w:rPr>
        <w:t xml:space="preserve">compute site specific amino acid frequencies considering independent site evolution combined with contact-based models of protein folding </w:t>
      </w:r>
      <w:r w:rsidR="00144D65" w:rsidRPr="00F66F0B">
        <w:rPr>
          <w:lang w:val="en-GB"/>
        </w:rPr>
        <w:fldChar w:fldCharType="begin"/>
      </w:r>
      <w:r w:rsidR="00130BA4" w:rsidRPr="00F66F0B">
        <w:rPr>
          <w:lang w:val="en-GB"/>
        </w:rPr>
        <w:instrText xml:space="preserve"> ADDIN ZOTERO_ITEM CSL_CITATION {"citationID":"7qN3guy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144D65" w:rsidRPr="00F66F0B">
        <w:rPr>
          <w:lang w:val="en-GB"/>
        </w:rPr>
        <w:fldChar w:fldCharType="separate"/>
      </w:r>
      <w:r w:rsidR="00144D65" w:rsidRPr="00F66F0B">
        <w:rPr>
          <w:noProof/>
          <w:lang w:val="en-GB"/>
        </w:rPr>
        <w:t>(Arenas et al. 2015)</w:t>
      </w:r>
      <w:r w:rsidR="00144D65" w:rsidRPr="00F66F0B">
        <w:rPr>
          <w:lang w:val="en-GB"/>
        </w:rPr>
        <w:fldChar w:fldCharType="end"/>
      </w:r>
      <w:r w:rsidR="00144D65" w:rsidRPr="00F66F0B">
        <w:rPr>
          <w:lang w:val="en-GB"/>
        </w:rPr>
        <w:t xml:space="preserve">. </w:t>
      </w:r>
      <w:r w:rsidR="005438AE" w:rsidRPr="00F66F0B">
        <w:rPr>
          <w:lang w:val="en-GB"/>
        </w:rPr>
        <w:t>Concerning empirical models</w:t>
      </w:r>
      <w:r w:rsidR="003D5B4F" w:rsidRPr="00F66F0B">
        <w:rPr>
          <w:lang w:val="en-GB"/>
        </w:rPr>
        <w:t>, m</w:t>
      </w:r>
      <w:r w:rsidR="00C63184" w:rsidRPr="00F66F0B">
        <w:rPr>
          <w:lang w:val="en-GB"/>
        </w:rPr>
        <w:t xml:space="preserve">any </w:t>
      </w:r>
      <w:r w:rsidR="005438AE" w:rsidRPr="00F66F0B">
        <w:rPr>
          <w:lang w:val="en-GB"/>
        </w:rPr>
        <w:t>alternatives</w:t>
      </w:r>
      <w:r w:rsidR="00C63184" w:rsidRPr="00F66F0B">
        <w:rPr>
          <w:lang w:val="en-GB"/>
        </w:rPr>
        <w:t xml:space="preserve"> are available</w:t>
      </w:r>
      <w:r w:rsidR="005438AE" w:rsidRPr="00F66F0B">
        <w:rPr>
          <w:lang w:val="en-GB"/>
        </w:rPr>
        <w:t>:</w:t>
      </w:r>
      <w:r w:rsidR="003D5B4F" w:rsidRPr="00F66F0B">
        <w:rPr>
          <w:lang w:val="en-GB"/>
        </w:rPr>
        <w:t xml:space="preserve"> Blosum62 </w:t>
      </w:r>
      <w:r w:rsidR="003D5B4F" w:rsidRPr="00F66F0B">
        <w:rPr>
          <w:lang w:val="en-GB"/>
        </w:rPr>
        <w:fldChar w:fldCharType="begin"/>
      </w:r>
      <w:r w:rsidR="003D5B4F" w:rsidRPr="00F66F0B">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3D5B4F" w:rsidRPr="00F66F0B">
        <w:rPr>
          <w:lang w:val="en-GB"/>
        </w:rPr>
        <w:fldChar w:fldCharType="separate"/>
      </w:r>
      <w:r w:rsidR="003D5B4F" w:rsidRPr="00F66F0B">
        <w:rPr>
          <w:noProof/>
          <w:lang w:val="en-GB"/>
        </w:rPr>
        <w:t>(Henikoff &amp; Henikoff 1992)</w:t>
      </w:r>
      <w:r w:rsidR="003D5B4F" w:rsidRPr="00F66F0B">
        <w:rPr>
          <w:lang w:val="en-GB"/>
        </w:rPr>
        <w:fldChar w:fldCharType="end"/>
      </w:r>
      <w:r w:rsidR="003D5B4F" w:rsidRPr="00F66F0B">
        <w:rPr>
          <w:lang w:val="en-GB"/>
        </w:rPr>
        <w:t xml:space="preserve">, CpRev </w:t>
      </w:r>
      <w:r w:rsidR="003D5B4F" w:rsidRPr="00F66F0B">
        <w:rPr>
          <w:lang w:val="en-GB"/>
        </w:rPr>
        <w:fldChar w:fldCharType="begin"/>
      </w:r>
      <w:r w:rsidR="003D5B4F" w:rsidRPr="00F66F0B">
        <w:rPr>
          <w:lang w:val="en-GB"/>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3D5B4F" w:rsidRPr="00F66F0B">
        <w:rPr>
          <w:lang w:val="en-GB"/>
        </w:rPr>
        <w:fldChar w:fldCharType="separate"/>
      </w:r>
      <w:r w:rsidR="003D5B4F" w:rsidRPr="00F66F0B">
        <w:rPr>
          <w:lang w:val="en-GB"/>
        </w:rPr>
        <w:t>(Adachi et al. 2000)</w:t>
      </w:r>
      <w:r w:rsidR="003D5B4F" w:rsidRPr="00F66F0B">
        <w:rPr>
          <w:lang w:val="en-GB"/>
        </w:rPr>
        <w:fldChar w:fldCharType="end"/>
      </w:r>
      <w:r w:rsidR="003D5B4F" w:rsidRPr="00F66F0B">
        <w:rPr>
          <w:lang w:val="en-GB"/>
        </w:rPr>
        <w:t xml:space="preserve">, Dayhoff </w:t>
      </w:r>
      <w:r w:rsidR="003D5B4F" w:rsidRPr="00F66F0B">
        <w:rPr>
          <w:lang w:val="en-GB"/>
        </w:rPr>
        <w:fldChar w:fldCharType="begin"/>
      </w:r>
      <w:r w:rsidR="003D5B4F" w:rsidRPr="00F66F0B">
        <w:rPr>
          <w:lang w:val="en-GB"/>
        </w:rPr>
        <w:instrText xml:space="preserve"> ADDIN ZOTERO_ITEM CSL_CITATION {"citationID":"2cVeAdJl","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3D5B4F" w:rsidRPr="00F66F0B">
        <w:rPr>
          <w:lang w:val="en-GB"/>
        </w:rPr>
        <w:fldChar w:fldCharType="separate"/>
      </w:r>
      <w:r w:rsidR="003D5B4F" w:rsidRPr="00F66F0B">
        <w:rPr>
          <w:noProof/>
          <w:lang w:val="en-GB"/>
        </w:rPr>
        <w:t>(Dayhoff et al. 1978)</w:t>
      </w:r>
      <w:r w:rsidR="003D5B4F" w:rsidRPr="00F66F0B">
        <w:rPr>
          <w:lang w:val="en-GB"/>
        </w:rPr>
        <w:fldChar w:fldCharType="end"/>
      </w:r>
      <w:r w:rsidR="003D5B4F" w:rsidRPr="00F66F0B">
        <w:rPr>
          <w:lang w:val="en-GB"/>
        </w:rPr>
        <w:t xml:space="preserve">, DayhoffDCMUT </w:t>
      </w:r>
      <w:r w:rsidR="003D5B4F" w:rsidRPr="00F66F0B">
        <w:rPr>
          <w:lang w:val="en-GB"/>
        </w:rPr>
        <w:fldChar w:fldCharType="begin"/>
      </w:r>
      <w:r w:rsidR="003D5B4F" w:rsidRPr="00F66F0B">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3D5B4F" w:rsidRPr="00F66F0B">
        <w:rPr>
          <w:lang w:val="en-GB"/>
        </w:rPr>
        <w:fldChar w:fldCharType="separate"/>
      </w:r>
      <w:r w:rsidR="003D5B4F" w:rsidRPr="00F66F0B">
        <w:rPr>
          <w:noProof/>
          <w:lang w:val="en-GB"/>
        </w:rPr>
        <w:t>(Kosiol &amp; Goldman 2005)</w:t>
      </w:r>
      <w:r w:rsidR="003D5B4F" w:rsidRPr="00F66F0B">
        <w:rPr>
          <w:lang w:val="en-GB"/>
        </w:rPr>
        <w:fldChar w:fldCharType="end"/>
      </w:r>
      <w:r w:rsidR="003D5B4F" w:rsidRPr="00F66F0B">
        <w:rPr>
          <w:lang w:val="en-GB"/>
        </w:rPr>
        <w:t xml:space="preserve">, HIVb </w:t>
      </w:r>
      <w:r w:rsidR="003D5B4F" w:rsidRPr="00F66F0B">
        <w:rPr>
          <w:lang w:val="en-GB"/>
        </w:rPr>
        <w:fldChar w:fldCharType="begin"/>
      </w:r>
      <w:r w:rsidR="003D5B4F" w:rsidRPr="00F66F0B">
        <w:rPr>
          <w:lang w:val="en-GB"/>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003D5B4F" w:rsidRPr="00343B1C">
        <w:rPr>
          <w:lang w:val="en-US"/>
          <w:rPrChange w:id="87" w:author="Catarina Brancoi" w:date="2022-09-12T12:27:00Z">
            <w:rPr/>
          </w:rPrChange>
        </w:rPr>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D5B4F" w:rsidRPr="00F66F0B">
        <w:rPr>
          <w:lang w:val="en-GB"/>
        </w:rPr>
        <w:fldChar w:fldCharType="separate"/>
      </w:r>
      <w:r w:rsidR="003D5B4F" w:rsidRPr="00343B1C">
        <w:rPr>
          <w:lang w:val="en-US"/>
          <w:rPrChange w:id="88" w:author="Catarina Brancoi" w:date="2022-09-12T12:27:00Z">
            <w:rPr/>
          </w:rPrChange>
        </w:rPr>
        <w:t>(Nickle et al. 2007)</w:t>
      </w:r>
      <w:r w:rsidR="003D5B4F" w:rsidRPr="00F66F0B">
        <w:rPr>
          <w:lang w:val="en-GB"/>
        </w:rPr>
        <w:fldChar w:fldCharType="end"/>
      </w:r>
      <w:r w:rsidR="003D5B4F" w:rsidRPr="00343B1C">
        <w:rPr>
          <w:lang w:val="en-US"/>
          <w:rPrChange w:id="89" w:author="Catarina Brancoi" w:date="2022-09-12T12:27:00Z">
            <w:rPr/>
          </w:rPrChange>
        </w:rPr>
        <w:t xml:space="preserve">, HIVw </w:t>
      </w:r>
      <w:r w:rsidR="003D5B4F" w:rsidRPr="00F66F0B">
        <w:rPr>
          <w:lang w:val="en-GB"/>
        </w:rPr>
        <w:fldChar w:fldCharType="begin"/>
      </w:r>
      <w:r w:rsidR="003D5B4F" w:rsidRPr="00343B1C">
        <w:rPr>
          <w:lang w:val="en-US"/>
          <w:rPrChange w:id="90" w:author="Catarina Brancoi" w:date="2022-09-12T12:27:00Z">
            <w:rPr/>
          </w:rPrChange>
        </w:rPr>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 O</w:instrText>
      </w:r>
      <w:r w:rsidR="003D5B4F" w:rsidRPr="00343B1C">
        <w:rPr>
          <w:lang w:val="en-GB"/>
          <w:rPrChange w:id="91" w:author="Catarina Brancoi" w:date="2022-09-12T12:27:00Z">
            <w:rPr/>
          </w:rPrChange>
        </w:rPr>
        <w:instrText xml:space="preserve">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D5B4F" w:rsidRPr="00F66F0B">
        <w:rPr>
          <w:lang w:val="en-GB"/>
        </w:rPr>
        <w:fldChar w:fldCharType="separate"/>
      </w:r>
      <w:r w:rsidR="003D5B4F" w:rsidRPr="00343B1C">
        <w:rPr>
          <w:lang w:val="en-GB"/>
          <w:rPrChange w:id="92" w:author="Catarina Brancoi" w:date="2022-09-12T12:27:00Z">
            <w:rPr/>
          </w:rPrChange>
        </w:rPr>
        <w:t>(Nickle et al. 2007)</w:t>
      </w:r>
      <w:r w:rsidR="003D5B4F" w:rsidRPr="00F66F0B">
        <w:rPr>
          <w:lang w:val="en-GB"/>
        </w:rPr>
        <w:fldChar w:fldCharType="end"/>
      </w:r>
      <w:r w:rsidR="003D5B4F" w:rsidRPr="00343B1C">
        <w:rPr>
          <w:lang w:val="en-GB"/>
          <w:rPrChange w:id="93" w:author="Catarina Brancoi" w:date="2022-09-12T12:27:00Z">
            <w:rPr/>
          </w:rPrChange>
        </w:rPr>
        <w:t xml:space="preserve">, JTT </w:t>
      </w:r>
      <w:r w:rsidR="003D5B4F" w:rsidRPr="00F66F0B">
        <w:rPr>
          <w:lang w:val="en-GB"/>
        </w:rPr>
        <w:fldChar w:fldCharType="begin"/>
      </w:r>
      <w:r w:rsidR="003D5B4F" w:rsidRPr="00343B1C">
        <w:rPr>
          <w:lang w:val="en-GB"/>
          <w:rPrChange w:id="94" w:author="Catarina Brancoi" w:date="2022-09-12T12:27:00Z">
            <w:rPr/>
          </w:rPrChange>
        </w:rPr>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3D5B4F" w:rsidRPr="00F66F0B">
        <w:rPr>
          <w:lang w:val="en-GB"/>
        </w:rPr>
        <w:fldChar w:fldCharType="separate"/>
      </w:r>
      <w:r w:rsidR="003D5B4F" w:rsidRPr="00343B1C">
        <w:rPr>
          <w:lang w:val="en-GB"/>
          <w:rPrChange w:id="95" w:author="Catarina Brancoi" w:date="2022-09-12T12:27:00Z">
            <w:rPr/>
          </w:rPrChange>
        </w:rPr>
        <w:t>(Jones et al. 1992)</w:t>
      </w:r>
      <w:r w:rsidR="003D5B4F" w:rsidRPr="00F66F0B">
        <w:rPr>
          <w:lang w:val="en-GB"/>
        </w:rPr>
        <w:fldChar w:fldCharType="end"/>
      </w:r>
      <w:r w:rsidR="003D5B4F" w:rsidRPr="00343B1C">
        <w:rPr>
          <w:lang w:val="en-GB"/>
          <w:rPrChange w:id="96" w:author="Catarina Brancoi" w:date="2022-09-12T12:27:00Z">
            <w:rPr/>
          </w:rPrChange>
        </w:rPr>
        <w:t>, JonesDCMUT (</w:t>
      </w:r>
      <w:r w:rsidR="003D5B4F" w:rsidRPr="00343B1C">
        <w:rPr>
          <w:noProof/>
          <w:lang w:val="en-GB"/>
          <w:rPrChange w:id="97" w:author="Catarina Brancoi" w:date="2022-09-12T12:27:00Z">
            <w:rPr>
              <w:noProof/>
            </w:rPr>
          </w:rPrChange>
        </w:rPr>
        <w:t>Kosiol &amp; Goldman, 2005)</w:t>
      </w:r>
      <w:r w:rsidR="003D5B4F" w:rsidRPr="00343B1C">
        <w:rPr>
          <w:lang w:val="en-GB"/>
          <w:rPrChange w:id="98" w:author="Catarina Brancoi" w:date="2022-09-12T12:27:00Z">
            <w:rPr/>
          </w:rPrChange>
        </w:rPr>
        <w:t xml:space="preserve">, LG </w:t>
      </w:r>
      <w:r w:rsidR="003D5B4F" w:rsidRPr="00F66F0B">
        <w:rPr>
          <w:lang w:val="en-GB"/>
        </w:rPr>
        <w:fldChar w:fldCharType="begin"/>
      </w:r>
      <w:r w:rsidR="003D5B4F" w:rsidRPr="00343B1C">
        <w:rPr>
          <w:lang w:val="en-GB"/>
          <w:rPrChange w:id="99" w:author="Catarina Brancoi" w:date="2022-09-12T12:27:00Z">
            <w:rPr/>
          </w:rPrChange>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3D5B4F" w:rsidRPr="00F66F0B">
        <w:rPr>
          <w:lang w:val="en-GB"/>
        </w:rPr>
        <w:fldChar w:fldCharType="separate"/>
      </w:r>
      <w:r w:rsidR="003D5B4F" w:rsidRPr="00343B1C">
        <w:rPr>
          <w:noProof/>
          <w:lang w:val="en-GB"/>
          <w:rPrChange w:id="100" w:author="Catarina Brancoi" w:date="2022-09-12T12:27:00Z">
            <w:rPr>
              <w:noProof/>
            </w:rPr>
          </w:rPrChange>
        </w:rPr>
        <w:t>(Le &amp; Gascuel 2008)</w:t>
      </w:r>
      <w:r w:rsidR="003D5B4F" w:rsidRPr="00F66F0B">
        <w:rPr>
          <w:lang w:val="en-GB"/>
        </w:rPr>
        <w:fldChar w:fldCharType="end"/>
      </w:r>
      <w:r w:rsidR="003D5B4F" w:rsidRPr="00343B1C">
        <w:rPr>
          <w:lang w:val="en-GB"/>
          <w:rPrChange w:id="101" w:author="Catarina Brancoi" w:date="2022-09-12T12:27:00Z">
            <w:rPr/>
          </w:rPrChange>
        </w:rPr>
        <w:t xml:space="preserve">, Mtart </w:t>
      </w:r>
      <w:r w:rsidR="003D5B4F" w:rsidRPr="00F66F0B">
        <w:rPr>
          <w:lang w:val="en-GB"/>
        </w:rPr>
        <w:fldChar w:fldCharType="begin"/>
      </w:r>
      <w:r w:rsidR="003D5B4F" w:rsidRPr="00343B1C">
        <w:rPr>
          <w:lang w:val="en-GB"/>
          <w:rPrChange w:id="102" w:author="Catarina Brancoi" w:date="2022-09-12T12:27:00Z">
            <w:rPr/>
          </w:rPrChange>
        </w:rPr>
        <w:instrText xml:space="preserve"> ADDIN ZOTERO_ITEM CSL_CITATION {"citationID":"JES1hCCE","properties":{"formattedCitation":"(Abascal et 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3D5B4F" w:rsidRPr="00F66F0B">
        <w:rPr>
          <w:lang w:val="en-GB"/>
        </w:rPr>
        <w:fldChar w:fldCharType="separate"/>
      </w:r>
      <w:r w:rsidR="003D5B4F" w:rsidRPr="00343B1C">
        <w:rPr>
          <w:lang w:val="en-GB"/>
          <w:rPrChange w:id="103" w:author="Catarina Brancoi" w:date="2022-09-12T12:27:00Z">
            <w:rPr/>
          </w:rPrChange>
        </w:rPr>
        <w:t>(Abascal et al. 2006)</w:t>
      </w:r>
      <w:r w:rsidR="003D5B4F" w:rsidRPr="00F66F0B">
        <w:rPr>
          <w:lang w:val="en-GB"/>
        </w:rPr>
        <w:fldChar w:fldCharType="end"/>
      </w:r>
      <w:r w:rsidR="003D5B4F" w:rsidRPr="00343B1C">
        <w:rPr>
          <w:lang w:val="en-GB"/>
          <w:rPrChange w:id="104" w:author="Catarina Brancoi" w:date="2022-09-12T12:27:00Z">
            <w:rPr/>
          </w:rPrChange>
        </w:rPr>
        <w:t xml:space="preserve">, Mtmam </w:t>
      </w:r>
      <w:r w:rsidR="003D5B4F" w:rsidRPr="00F66F0B">
        <w:rPr>
          <w:lang w:val="en-GB"/>
        </w:rPr>
        <w:fldChar w:fldCharType="begin"/>
      </w:r>
      <w:r w:rsidR="003D5B4F" w:rsidRPr="00343B1C">
        <w:rPr>
          <w:lang w:val="en-GB"/>
          <w:rPrChange w:id="105" w:author="Catarina Brancoi" w:date="2022-09-12T12:27:00Z">
            <w:rPr/>
          </w:rPrChange>
        </w:rPr>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3D5B4F" w:rsidRPr="00F66F0B">
        <w:rPr>
          <w:lang w:val="en-GB"/>
        </w:rPr>
        <w:fldChar w:fldCharType="separate"/>
      </w:r>
      <w:r w:rsidR="003D5B4F" w:rsidRPr="00343B1C">
        <w:rPr>
          <w:lang w:val="en-GB"/>
          <w:rPrChange w:id="106" w:author="Catarina Brancoi" w:date="2022-09-12T12:27:00Z">
            <w:rPr/>
          </w:rPrChange>
        </w:rPr>
        <w:t>(Yang et al. 1998)</w:t>
      </w:r>
      <w:r w:rsidR="003D5B4F" w:rsidRPr="00F66F0B">
        <w:rPr>
          <w:lang w:val="en-GB"/>
        </w:rPr>
        <w:fldChar w:fldCharType="end"/>
      </w:r>
      <w:r w:rsidR="003D5B4F" w:rsidRPr="00343B1C">
        <w:rPr>
          <w:lang w:val="en-GB"/>
          <w:rPrChange w:id="107" w:author="Catarina Brancoi" w:date="2022-09-12T12:27:00Z">
            <w:rPr/>
          </w:rPrChange>
        </w:rPr>
        <w:t xml:space="preserve">, Mtrev24 </w:t>
      </w:r>
      <w:r w:rsidR="003D5B4F" w:rsidRPr="00F66F0B">
        <w:rPr>
          <w:lang w:val="en-GB"/>
        </w:rPr>
        <w:fldChar w:fldCharType="begin"/>
      </w:r>
      <w:r w:rsidR="003D5B4F" w:rsidRPr="00343B1C">
        <w:rPr>
          <w:lang w:val="en-GB"/>
          <w:rPrChange w:id="108" w:author="Catarina Brancoi" w:date="2022-09-12T12:27:00Z">
            <w:rPr/>
          </w:rPrChange>
        </w:rPr>
        <w:instrText xml:space="preserve"> ADDIN ZOTERO_ITEM CSL_CITATION {"citationID":"ijrfqLJz","properties":{"formattedCitation":"(Adachi &amp; Hasegawa)","plainCitation":"(Adachi &amp; Hasegawa)","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3D5B4F" w:rsidRPr="00F66F0B">
        <w:rPr>
          <w:lang w:val="en-GB"/>
        </w:rPr>
        <w:fldChar w:fldCharType="separate"/>
      </w:r>
      <w:r w:rsidR="003D5B4F" w:rsidRPr="00343B1C">
        <w:rPr>
          <w:lang w:val="en-GB"/>
          <w:rPrChange w:id="109" w:author="Catarina Brancoi" w:date="2022-09-12T12:27:00Z">
            <w:rPr/>
          </w:rPrChange>
        </w:rPr>
        <w:t>(Adachi &amp; Hasegawa)</w:t>
      </w:r>
      <w:r w:rsidR="003D5B4F" w:rsidRPr="00F66F0B">
        <w:rPr>
          <w:lang w:val="en-GB"/>
        </w:rPr>
        <w:fldChar w:fldCharType="end"/>
      </w:r>
      <w:r w:rsidR="003D5B4F" w:rsidRPr="00343B1C">
        <w:rPr>
          <w:lang w:val="en-GB"/>
          <w:rPrChange w:id="110" w:author="Catarina Brancoi" w:date="2022-09-12T12:27:00Z">
            <w:rPr/>
          </w:rPrChange>
        </w:rPr>
        <w:t xml:space="preserve">, </w:t>
      </w:r>
      <w:r w:rsidR="003D5B4F" w:rsidRPr="00343B1C">
        <w:rPr>
          <w:lang w:val="en-GB"/>
          <w:rPrChange w:id="111" w:author="Catarina Brancoi" w:date="2022-09-12T12:27:00Z">
            <w:rPr/>
          </w:rPrChange>
        </w:rPr>
        <w:lastRenderedPageBreak/>
        <w:t xml:space="preserve">RtRev </w:t>
      </w:r>
      <w:r w:rsidR="003D5B4F" w:rsidRPr="00F66F0B">
        <w:rPr>
          <w:lang w:val="en-GB"/>
        </w:rPr>
        <w:fldChar w:fldCharType="begin"/>
      </w:r>
      <w:r w:rsidR="003D5B4F" w:rsidRPr="00343B1C">
        <w:rPr>
          <w:lang w:val="en-GB"/>
          <w:rPrChange w:id="112" w:author="Catarina Brancoi" w:date="2022-09-12T12:27:00Z">
            <w:rPr/>
          </w:rPrChange>
        </w:rPr>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ranscriptase (R</w:instrText>
      </w:r>
      <w:r w:rsidR="003D5B4F" w:rsidRPr="00D3128F">
        <w:rPr>
          <w:lang w:val="en-US"/>
        </w:rPr>
        <w:instrText xml:space="preserve">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3D5B4F" w:rsidRPr="00F66F0B">
        <w:rPr>
          <w:lang w:val="en-GB"/>
        </w:rPr>
        <w:fldChar w:fldCharType="separate"/>
      </w:r>
      <w:r w:rsidR="003D5B4F" w:rsidRPr="00D3128F">
        <w:rPr>
          <w:lang w:val="en-US"/>
        </w:rPr>
        <w:t>(Dimmic et al. 2002)</w:t>
      </w:r>
      <w:r w:rsidR="003D5B4F" w:rsidRPr="00F66F0B">
        <w:rPr>
          <w:lang w:val="en-GB"/>
        </w:rPr>
        <w:fldChar w:fldCharType="end"/>
      </w:r>
      <w:r w:rsidR="003D5B4F" w:rsidRPr="00D3128F">
        <w:rPr>
          <w:lang w:val="en-US"/>
        </w:rPr>
        <w:t xml:space="preserve">, VT </w:t>
      </w:r>
      <w:r w:rsidR="003D5B4F" w:rsidRPr="00F66F0B">
        <w:rPr>
          <w:lang w:val="en-GB"/>
        </w:rPr>
        <w:fldChar w:fldCharType="begin"/>
      </w:r>
      <w:r w:rsidR="003D5B4F" w:rsidRPr="00D3128F">
        <w:rPr>
          <w:lang w:val="en-U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3D5B4F" w:rsidRPr="00F66F0B">
        <w:rPr>
          <w:lang w:val="en-GB"/>
        </w:rPr>
        <w:fldChar w:fldCharType="separate"/>
      </w:r>
      <w:r w:rsidR="003D5B4F" w:rsidRPr="00D3128F">
        <w:rPr>
          <w:lang w:val="en-US"/>
        </w:rPr>
        <w:t>(Müller &amp; Vingron 2000)</w:t>
      </w:r>
      <w:r w:rsidR="003D5B4F" w:rsidRPr="00F66F0B">
        <w:rPr>
          <w:lang w:val="en-GB"/>
        </w:rPr>
        <w:fldChar w:fldCharType="end"/>
      </w:r>
      <w:r w:rsidR="003D5B4F" w:rsidRPr="00D3128F">
        <w:rPr>
          <w:lang w:val="en-US"/>
        </w:rPr>
        <w:t xml:space="preserve">, WAG </w:t>
      </w:r>
      <w:r w:rsidR="003D5B4F" w:rsidRPr="00F66F0B">
        <w:rPr>
          <w:lang w:val="en-GB"/>
        </w:rPr>
        <w:fldChar w:fldCharType="begin"/>
      </w:r>
      <w:r w:rsidR="003D5B4F" w:rsidRPr="00D3128F">
        <w:rPr>
          <w:lang w:val="en-U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3D5B4F" w:rsidRPr="00F66F0B">
        <w:rPr>
          <w:lang w:val="en-GB"/>
        </w:rPr>
        <w:fldChar w:fldCharType="separate"/>
      </w:r>
      <w:r w:rsidR="003D5B4F" w:rsidRPr="00D3128F">
        <w:rPr>
          <w:noProof/>
          <w:lang w:val="en-US"/>
        </w:rPr>
        <w:t>(Whelan &amp; Goldman 2001)</w:t>
      </w:r>
      <w:r w:rsidR="003D5B4F" w:rsidRPr="00F66F0B">
        <w:rPr>
          <w:lang w:val="en-GB"/>
        </w:rPr>
        <w:fldChar w:fldCharType="end"/>
      </w:r>
      <w:r w:rsidR="003D5B4F" w:rsidRPr="00D3128F">
        <w:rPr>
          <w:lang w:val="en-US"/>
        </w:rPr>
        <w:t xml:space="preserve"> and UserEAAM models</w:t>
      </w:r>
      <w:r w:rsidR="003D5B4F" w:rsidRPr="00D3128F">
        <w:rPr>
          <w:noProof/>
          <w:lang w:val="en-US"/>
        </w:rPr>
        <w:t xml:space="preserve"> </w:t>
      </w:r>
      <w:r w:rsidR="003D5B4F" w:rsidRPr="00F66F0B">
        <w:rPr>
          <w:noProof/>
          <w:lang w:val="en-GB"/>
        </w:rPr>
        <w:fldChar w:fldCharType="begin"/>
      </w:r>
      <w:r w:rsidR="003D5B4F" w:rsidRPr="00D3128F">
        <w:rPr>
          <w:noProof/>
          <w:lang w:val="en-U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describe the process of genetic variation through </w:instrText>
      </w:r>
      <w:r w:rsidR="003D5B4F" w:rsidRPr="00617EF0">
        <w:rPr>
          <w:noProof/>
          <w:lang w:val="en-GB"/>
        </w:rPr>
        <w:instrText>ﬁ</w:instrText>
      </w:r>
      <w:r w:rsidR="003D5B4F" w:rsidRPr="00D3128F">
        <w:rPr>
          <w:noProof/>
          <w:lang w:val="en-US"/>
        </w:rPr>
        <w:instrText xml:space="preserve">xed mutations and constitute the basis of the evolutionary analysis at the molecular level. Almost 40 years after the development of </w:instrText>
      </w:r>
      <w:r w:rsidR="003D5B4F" w:rsidRPr="00617EF0">
        <w:rPr>
          <w:noProof/>
          <w:lang w:val="en-GB"/>
        </w:rPr>
        <w:instrText>ﬁ</w:instrText>
      </w:r>
      <w:r w:rsidR="003D5B4F" w:rsidRPr="00D3128F">
        <w:rPr>
          <w:noProof/>
          <w:lang w:val="en-US"/>
        </w:rPr>
        <w:instrText xml:space="preserve">rst substitution models, </w:instrText>
      </w:r>
      <w:r w:rsidR="003D5B4F" w:rsidRPr="00617EF0">
        <w:rPr>
          <w:noProof/>
          <w:lang w:val="en-GB"/>
        </w:rPr>
        <w:instrText xml:space="preserve">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3D5B4F" w:rsidRPr="00F66F0B">
        <w:rPr>
          <w:noProof/>
          <w:lang w:val="en-GB"/>
        </w:rPr>
        <w:fldChar w:fldCharType="separate"/>
      </w:r>
      <w:r w:rsidR="003D5B4F" w:rsidRPr="00617EF0">
        <w:rPr>
          <w:noProof/>
          <w:lang w:val="en-GB"/>
        </w:rPr>
        <w:t>(Arenas 2015)</w:t>
      </w:r>
      <w:r w:rsidR="003D5B4F" w:rsidRPr="00F66F0B">
        <w:rPr>
          <w:noProof/>
          <w:lang w:val="en-GB"/>
        </w:rPr>
        <w:fldChar w:fldCharType="end"/>
      </w:r>
      <w:r w:rsidR="00C63184" w:rsidRPr="00617EF0">
        <w:rPr>
          <w:lang w:val="en-GB"/>
        </w:rPr>
        <w:t>)</w:t>
      </w:r>
      <w:r w:rsidR="003D5B4F" w:rsidRPr="00617EF0">
        <w:rPr>
          <w:lang w:val="en-GB"/>
        </w:rPr>
        <w:t xml:space="preserve">. </w:t>
      </w:r>
      <w:r w:rsidR="006C34E4" w:rsidRPr="00F66F0B">
        <w:rPr>
          <w:lang w:val="en-GB"/>
        </w:rPr>
        <w:t xml:space="preserve">It works with </w:t>
      </w:r>
      <w:del w:id="113" w:author="Catarina Brancoi" w:date="2022-09-14T10:15:00Z">
        <w:r w:rsidR="006C34E4" w:rsidRPr="00F66F0B" w:rsidDel="00A44376">
          <w:rPr>
            <w:lang w:val="en-GB"/>
          </w:rPr>
          <w:delText xml:space="preserve">many </w:delText>
        </w:r>
      </w:del>
      <w:ins w:id="114" w:author="Catarina Brancoi" w:date="2022-09-14T10:15:00Z">
        <w:r w:rsidR="00A44376">
          <w:rPr>
            <w:lang w:val="en-GB"/>
          </w:rPr>
          <w:t>several</w:t>
        </w:r>
        <w:r w:rsidR="00A44376" w:rsidRPr="00F66F0B">
          <w:rPr>
            <w:lang w:val="en-GB"/>
          </w:rPr>
          <w:t xml:space="preserve"> </w:t>
        </w:r>
      </w:ins>
      <w:r w:rsidR="006C34E4" w:rsidRPr="00F66F0B">
        <w:rPr>
          <w:lang w:val="en-GB"/>
        </w:rPr>
        <w:t xml:space="preserve">fixed and nuisance parameters to provide more realistic </w:t>
      </w:r>
      <w:del w:id="115" w:author="Catarina Brancoi" w:date="2022-09-14T10:15:00Z">
        <w:r w:rsidR="006C34E4" w:rsidRPr="00F66F0B" w:rsidDel="00A44376">
          <w:rPr>
            <w:lang w:val="en-GB"/>
          </w:rPr>
          <w:delText xml:space="preserve">multiple </w:delText>
        </w:r>
      </w:del>
      <w:r w:rsidR="006C34E4" w:rsidRPr="00F66F0B">
        <w:rPr>
          <w:lang w:val="en-GB"/>
        </w:rPr>
        <w:t>simulations</w:t>
      </w:r>
      <w:ins w:id="116" w:author="Catarina Brancoi" w:date="2022-09-14T10:15:00Z">
        <w:r w:rsidR="00A44376">
          <w:rPr>
            <w:lang w:val="en-GB"/>
          </w:rPr>
          <w:t>,</w:t>
        </w:r>
      </w:ins>
      <w:r w:rsidR="006C34E4" w:rsidRPr="00F66F0B">
        <w:rPr>
          <w:lang w:val="en-GB"/>
        </w:rPr>
        <w:t xml:space="preserve"> and seven summary statistics</w:t>
      </w:r>
      <w:r w:rsidR="00137B81" w:rsidRPr="00F66F0B">
        <w:rPr>
          <w:lang w:val="en-GB"/>
        </w:rPr>
        <w:t xml:space="preserve"> (SS)</w:t>
      </w:r>
      <w:r w:rsidR="006C34E4" w:rsidRPr="00F66F0B">
        <w:rPr>
          <w:lang w:val="en-GB"/>
        </w:rPr>
        <w:t xml:space="preserve"> designed to extract the evolutionary information from </w:t>
      </w:r>
      <w:r w:rsidR="005438AE" w:rsidRPr="00F66F0B">
        <w:rPr>
          <w:lang w:val="en-GB"/>
        </w:rPr>
        <w:t xml:space="preserve">the </w:t>
      </w:r>
      <w:r w:rsidR="006C34E4" w:rsidRPr="00F66F0B">
        <w:rPr>
          <w:lang w:val="en-GB"/>
        </w:rPr>
        <w:t xml:space="preserve">protein sequences. Finally, </w:t>
      </w:r>
      <w:r w:rsidR="006C34E4" w:rsidRPr="00F66F0B">
        <w:rPr>
          <w:i/>
          <w:iCs/>
          <w:lang w:val="en-GB"/>
        </w:rPr>
        <w:t>ProtModel</w:t>
      </w:r>
      <w:r w:rsidR="006C34E4" w:rsidRPr="00F66F0B">
        <w:rPr>
          <w:lang w:val="en-GB"/>
        </w:rPr>
        <w:t xml:space="preserve"> coupled the simulations with </w:t>
      </w:r>
      <w:r w:rsidR="008A19DF" w:rsidRPr="00F66F0B">
        <w:rPr>
          <w:lang w:val="en-GB"/>
        </w:rPr>
        <w:t xml:space="preserve">an </w:t>
      </w:r>
      <w:r w:rsidR="006C34E4" w:rsidRPr="00F66F0B">
        <w:rPr>
          <w:lang w:val="en-GB"/>
        </w:rPr>
        <w:t xml:space="preserve">ABC method to </w:t>
      </w:r>
      <w:del w:id="117" w:author="Catarina Brancoi" w:date="2022-09-14T10:15:00Z">
        <w:r w:rsidR="006C34E4" w:rsidRPr="00F66F0B" w:rsidDel="00A44376">
          <w:rPr>
            <w:lang w:val="en-GB"/>
          </w:rPr>
          <w:delText xml:space="preserve">select </w:delText>
        </w:r>
      </w:del>
      <w:ins w:id="118" w:author="Catarina Brancoi" w:date="2022-09-14T10:15:00Z">
        <w:r w:rsidR="00A44376">
          <w:rPr>
            <w:lang w:val="en-GB"/>
          </w:rPr>
          <w:t>estimate</w:t>
        </w:r>
        <w:r w:rsidR="00A44376" w:rsidRPr="00F66F0B">
          <w:rPr>
            <w:lang w:val="en-GB"/>
          </w:rPr>
          <w:t xml:space="preserve"> </w:t>
        </w:r>
      </w:ins>
      <w:r w:rsidR="006C34E4" w:rsidRPr="00F66F0B">
        <w:rPr>
          <w:lang w:val="en-GB"/>
        </w:rPr>
        <w:t xml:space="preserve">the best-fitting substitution model. To prove the utility of the framework, we applied the method to different protein families of different organisms. </w:t>
      </w:r>
    </w:p>
    <w:p w14:paraId="4D52F958" w14:textId="77777777" w:rsidR="005438AE" w:rsidRPr="00F66F0B" w:rsidRDefault="005438AE">
      <w:pPr>
        <w:rPr>
          <w:lang w:val="en-GB"/>
        </w:rPr>
      </w:pPr>
    </w:p>
    <w:p w14:paraId="03EBE328" w14:textId="15D8ACCB" w:rsidR="00F46246" w:rsidRPr="00F66F0B" w:rsidRDefault="00F46246">
      <w:pPr>
        <w:rPr>
          <w:b/>
          <w:bCs/>
          <w:sz w:val="28"/>
          <w:szCs w:val="28"/>
          <w:lang w:val="en-GB"/>
        </w:rPr>
      </w:pPr>
      <w:r w:rsidRPr="00F66F0B">
        <w:rPr>
          <w:b/>
          <w:bCs/>
          <w:sz w:val="28"/>
          <w:szCs w:val="28"/>
          <w:lang w:val="en-GB"/>
        </w:rPr>
        <w:t>System and methods</w:t>
      </w:r>
    </w:p>
    <w:p w14:paraId="7D9F28C8" w14:textId="483F6A00" w:rsidR="00F46246" w:rsidRPr="00617EF0" w:rsidRDefault="00F46246">
      <w:pPr>
        <w:rPr>
          <w:lang w:val="en-GB"/>
        </w:rPr>
      </w:pPr>
      <w:r w:rsidRPr="00617EF0">
        <w:rPr>
          <w:i/>
          <w:iCs/>
          <w:lang w:val="en-GB"/>
        </w:rPr>
        <w:t xml:space="preserve">ProtModel </w:t>
      </w:r>
      <w:r w:rsidRPr="00617EF0">
        <w:rPr>
          <w:lang w:val="en-GB"/>
        </w:rPr>
        <w:t>framework</w:t>
      </w:r>
    </w:p>
    <w:p w14:paraId="5F9306DE" w14:textId="1475D5AB" w:rsidR="00D32E6F" w:rsidRPr="00F66F0B" w:rsidRDefault="00D32E6F">
      <w:pPr>
        <w:rPr>
          <w:lang w:val="en-GB"/>
        </w:rPr>
      </w:pPr>
      <w:r w:rsidRPr="00F66F0B">
        <w:rPr>
          <w:lang w:val="en-GB"/>
        </w:rPr>
        <w:t xml:space="preserve">The evolutionary framework </w:t>
      </w:r>
      <w:r w:rsidRPr="00F66F0B">
        <w:rPr>
          <w:i/>
          <w:iCs/>
          <w:lang w:val="en-GB"/>
        </w:rPr>
        <w:t>ProtModel</w:t>
      </w:r>
      <w:r w:rsidRPr="00F66F0B">
        <w:rPr>
          <w:lang w:val="en-GB"/>
        </w:rPr>
        <w:t xml:space="preserve"> </w:t>
      </w:r>
      <w:r w:rsidR="00144D65" w:rsidRPr="00F66F0B">
        <w:rPr>
          <w:lang w:val="en-GB"/>
        </w:rPr>
        <w:t>estimates</w:t>
      </w:r>
      <w:r w:rsidRPr="00F66F0B">
        <w:rPr>
          <w:lang w:val="en-GB"/>
        </w:rPr>
        <w:t xml:space="preserve"> the best-fitting substitution model for a given </w:t>
      </w:r>
      <w:r w:rsidR="00D3128F">
        <w:rPr>
          <w:lang w:val="en-GB"/>
        </w:rPr>
        <w:t>protein MSA</w:t>
      </w:r>
      <w:r w:rsidRPr="00F66F0B">
        <w:rPr>
          <w:lang w:val="en-GB"/>
        </w:rPr>
        <w:t xml:space="preserve"> through</w:t>
      </w:r>
      <w:r w:rsidR="001A6F6F" w:rsidRPr="00F66F0B">
        <w:rPr>
          <w:lang w:val="en-GB"/>
        </w:rPr>
        <w:t xml:space="preserve"> four main steps: </w:t>
      </w:r>
      <w:r w:rsidR="00FF3346" w:rsidRPr="00F66F0B">
        <w:rPr>
          <w:lang w:val="en-GB"/>
        </w:rPr>
        <w:t xml:space="preserve">(1) </w:t>
      </w:r>
      <w:r w:rsidR="001A6F6F" w:rsidRPr="00F66F0B">
        <w:rPr>
          <w:lang w:val="en-GB"/>
        </w:rPr>
        <w:t xml:space="preserve">specification of input information including </w:t>
      </w:r>
      <w:r w:rsidR="00B842C8" w:rsidRPr="00F66F0B">
        <w:rPr>
          <w:lang w:val="en-GB"/>
        </w:rPr>
        <w:t xml:space="preserve">the prior distribution </w:t>
      </w:r>
      <w:del w:id="119" w:author="Catarina Brancoi" w:date="2022-09-14T10:17:00Z">
        <w:r w:rsidR="00B842C8" w:rsidRPr="00F66F0B" w:rsidDel="00A44376">
          <w:rPr>
            <w:lang w:val="en-GB"/>
          </w:rPr>
          <w:delText xml:space="preserve">for </w:delText>
        </w:r>
      </w:del>
      <w:ins w:id="120" w:author="Catarina Brancoi" w:date="2022-09-14T10:17:00Z">
        <w:r w:rsidR="00A44376">
          <w:rPr>
            <w:lang w:val="en-GB"/>
          </w:rPr>
          <w:t>of</w:t>
        </w:r>
        <w:r w:rsidR="00A44376" w:rsidRPr="00F66F0B">
          <w:rPr>
            <w:lang w:val="en-GB"/>
          </w:rPr>
          <w:t xml:space="preserve"> </w:t>
        </w:r>
      </w:ins>
      <w:r w:rsidR="00B842C8" w:rsidRPr="00F66F0B">
        <w:rPr>
          <w:lang w:val="en-GB"/>
        </w:rPr>
        <w:t xml:space="preserve">the </w:t>
      </w:r>
      <w:r w:rsidR="006B4C80" w:rsidRPr="00F66F0B">
        <w:rPr>
          <w:lang w:val="en-GB"/>
        </w:rPr>
        <w:t>substitution rate</w:t>
      </w:r>
      <w:r w:rsidR="001A6F6F" w:rsidRPr="00F66F0B">
        <w:rPr>
          <w:lang w:val="en-GB"/>
        </w:rPr>
        <w:t>,</w:t>
      </w:r>
      <w:r w:rsidR="00FF3346" w:rsidRPr="00F66F0B">
        <w:rPr>
          <w:lang w:val="en-GB"/>
        </w:rPr>
        <w:t xml:space="preserve"> (2)</w:t>
      </w:r>
      <w:r w:rsidR="001A6F6F" w:rsidRPr="00F66F0B">
        <w:rPr>
          <w:lang w:val="en-GB"/>
        </w:rPr>
        <w:t xml:space="preserve"> simulation of protein sequences evolution upon</w:t>
      </w:r>
      <w:r w:rsidR="006B4C80" w:rsidRPr="00F66F0B">
        <w:rPr>
          <w:lang w:val="en-GB"/>
        </w:rPr>
        <w:t xml:space="preserve"> different substitution models</w:t>
      </w:r>
      <w:r w:rsidR="001A6F6F" w:rsidRPr="00F66F0B">
        <w:rPr>
          <w:lang w:val="en-GB"/>
        </w:rPr>
        <w:t xml:space="preserve">, </w:t>
      </w:r>
      <w:r w:rsidR="00FF3346" w:rsidRPr="00F66F0B">
        <w:rPr>
          <w:lang w:val="en-GB"/>
        </w:rPr>
        <w:t xml:space="preserve">(3) </w:t>
      </w:r>
      <w:r w:rsidR="001A6F6F" w:rsidRPr="00F66F0B">
        <w:rPr>
          <w:lang w:val="en-GB"/>
        </w:rPr>
        <w:t xml:space="preserve">computation of </w:t>
      </w:r>
      <w:r w:rsidR="00137B81" w:rsidRPr="00F66F0B">
        <w:rPr>
          <w:lang w:val="en-GB"/>
        </w:rPr>
        <w:t>SS</w:t>
      </w:r>
      <w:r w:rsidR="001A6F6F" w:rsidRPr="00F66F0B">
        <w:rPr>
          <w:lang w:val="en-GB"/>
        </w:rPr>
        <w:t xml:space="preserve"> and </w:t>
      </w:r>
      <w:r w:rsidR="00FF3346" w:rsidRPr="00F66F0B">
        <w:rPr>
          <w:lang w:val="en-GB"/>
        </w:rPr>
        <w:t xml:space="preserve">(4) </w:t>
      </w:r>
      <w:r w:rsidR="001A6F6F" w:rsidRPr="00F66F0B">
        <w:rPr>
          <w:lang w:val="en-GB"/>
        </w:rPr>
        <w:t xml:space="preserve">estimation of </w:t>
      </w:r>
      <w:r w:rsidR="006B4C80" w:rsidRPr="00F66F0B">
        <w:rPr>
          <w:lang w:val="en-GB"/>
        </w:rPr>
        <w:t xml:space="preserve">the best-fitting substitution model using </w:t>
      </w:r>
      <w:r w:rsidR="00BF2A32" w:rsidRPr="00F66F0B">
        <w:rPr>
          <w:lang w:val="en-GB"/>
        </w:rPr>
        <w:t>ABC approach</w:t>
      </w:r>
      <w:r w:rsidR="00422DB2" w:rsidRPr="00F66F0B">
        <w:rPr>
          <w:lang w:val="en-GB"/>
        </w:rPr>
        <w:t xml:space="preserve"> (Figure 1)</w:t>
      </w:r>
      <w:r w:rsidR="00BF2A32" w:rsidRPr="00F66F0B">
        <w:rPr>
          <w:lang w:val="en-GB"/>
        </w:rPr>
        <w:t>.</w:t>
      </w:r>
      <w:r w:rsidR="001A6F6F" w:rsidRPr="00F66F0B">
        <w:rPr>
          <w:lang w:val="en-GB"/>
        </w:rPr>
        <w:t xml:space="preserve"> Details about these steps are provided below.</w:t>
      </w:r>
    </w:p>
    <w:p w14:paraId="75003F04" w14:textId="6D618F51" w:rsidR="00452A26" w:rsidRPr="00F66F0B" w:rsidRDefault="00452A26">
      <w:pPr>
        <w:rPr>
          <w:lang w:val="en-GB"/>
        </w:rPr>
      </w:pPr>
    </w:p>
    <w:p w14:paraId="44A7DB8E" w14:textId="1DF5826A" w:rsidR="00B421FF" w:rsidRPr="00F66F0B" w:rsidRDefault="00452A26" w:rsidP="00617EF0">
      <w:pPr>
        <w:pStyle w:val="ListParagraph"/>
        <w:numPr>
          <w:ilvl w:val="0"/>
          <w:numId w:val="2"/>
        </w:numPr>
        <w:rPr>
          <w:lang w:val="en-GB"/>
        </w:rPr>
      </w:pPr>
      <w:r w:rsidRPr="00F66F0B">
        <w:rPr>
          <w:lang w:val="en-GB"/>
        </w:rPr>
        <w:t>Before implement the ABC approach the user must take some decisions related with the evolutionary and demographic parameters of the simulations</w:t>
      </w:r>
      <w:r w:rsidR="00B842C8" w:rsidRPr="00F66F0B">
        <w:rPr>
          <w:lang w:val="en-GB"/>
        </w:rPr>
        <w:t xml:space="preserve"> </w:t>
      </w:r>
      <w:r w:rsidR="00531066" w:rsidRPr="00F66F0B">
        <w:rPr>
          <w:lang w:val="en-GB"/>
        </w:rPr>
        <w:t>(</w:t>
      </w:r>
      <w:r w:rsidR="00B842C8" w:rsidRPr="00F66F0B">
        <w:rPr>
          <w:lang w:val="en-GB"/>
        </w:rPr>
        <w:t xml:space="preserve">e.g., </w:t>
      </w:r>
      <w:r w:rsidR="00E74278" w:rsidRPr="00F66F0B">
        <w:rPr>
          <w:lang w:val="en-GB"/>
        </w:rPr>
        <w:t xml:space="preserve">the population size or </w:t>
      </w:r>
      <w:r w:rsidR="00531066" w:rsidRPr="00F66F0B">
        <w:rPr>
          <w:lang w:val="en-GB"/>
        </w:rPr>
        <w:t xml:space="preserve">prior distribution of </w:t>
      </w:r>
      <w:r w:rsidR="00E74278" w:rsidRPr="00F66F0B">
        <w:rPr>
          <w:lang w:val="en-GB"/>
        </w:rPr>
        <w:t xml:space="preserve">the </w:t>
      </w:r>
      <w:r w:rsidR="002C6A70" w:rsidRPr="00F66F0B">
        <w:rPr>
          <w:lang w:val="en-GB"/>
        </w:rPr>
        <w:t>substitution rate</w:t>
      </w:r>
      <w:r w:rsidR="00531066" w:rsidRPr="00F66F0B">
        <w:rPr>
          <w:lang w:val="en-GB"/>
        </w:rPr>
        <w:t>),</w:t>
      </w:r>
      <w:r w:rsidR="002C6A70" w:rsidRPr="00F66F0B">
        <w:rPr>
          <w:lang w:val="en-GB"/>
        </w:rPr>
        <w:t xml:space="preserve"> </w:t>
      </w:r>
      <w:r w:rsidRPr="00F66F0B">
        <w:rPr>
          <w:lang w:val="en-GB"/>
        </w:rPr>
        <w:t>and</w:t>
      </w:r>
      <w:r w:rsidR="00B421FF" w:rsidRPr="00F66F0B">
        <w:rPr>
          <w:lang w:val="en-GB"/>
        </w:rPr>
        <w:t xml:space="preserve"> some</w:t>
      </w:r>
      <w:r w:rsidRPr="00F66F0B">
        <w:rPr>
          <w:lang w:val="en-GB"/>
        </w:rPr>
        <w:t xml:space="preserve"> nuisance parameters</w:t>
      </w:r>
      <w:r w:rsidR="002C6A70" w:rsidRPr="00F66F0B">
        <w:rPr>
          <w:lang w:val="en-GB"/>
        </w:rPr>
        <w:t xml:space="preserve"> (</w:t>
      </w:r>
      <w:r w:rsidR="00C61564" w:rsidRPr="00F66F0B">
        <w:rPr>
          <w:lang w:val="en-GB"/>
        </w:rPr>
        <w:t>e.g.,</w:t>
      </w:r>
      <w:r w:rsidR="002C6A70" w:rsidRPr="00F66F0B">
        <w:rPr>
          <w:lang w:val="en-GB"/>
        </w:rPr>
        <w:t xml:space="preserve"> amino acid frequencies, heterogeneity in the substitution rate across sites and proportion of invariable sites) that </w:t>
      </w:r>
      <w:r w:rsidR="00531066" w:rsidRPr="00F66F0B">
        <w:rPr>
          <w:lang w:val="en-GB"/>
        </w:rPr>
        <w:t xml:space="preserve">can influence </w:t>
      </w:r>
      <w:r w:rsidR="00B421FF" w:rsidRPr="00F66F0B">
        <w:rPr>
          <w:lang w:val="en-GB"/>
        </w:rPr>
        <w:t xml:space="preserve">the </w:t>
      </w:r>
      <w:r w:rsidR="00531066" w:rsidRPr="00F66F0B">
        <w:rPr>
          <w:lang w:val="en-GB"/>
        </w:rPr>
        <w:t xml:space="preserve">accuracy of the </w:t>
      </w:r>
      <w:r w:rsidR="00B421FF" w:rsidRPr="00F66F0B">
        <w:rPr>
          <w:lang w:val="en-GB"/>
        </w:rPr>
        <w:t xml:space="preserve">simulations </w:t>
      </w:r>
      <w:r w:rsidR="00B842C8" w:rsidRPr="00F66F0B">
        <w:rPr>
          <w:lang w:val="en-GB"/>
        </w:rPr>
        <w:t>(Table S1</w:t>
      </w:r>
      <w:ins w:id="121" w:author="Catarina Brancoi" w:date="2022-09-14T10:18:00Z">
        <w:r w:rsidR="00A44376">
          <w:rPr>
            <w:lang w:val="en-GB"/>
          </w:rPr>
          <w:t>,</w:t>
        </w:r>
      </w:ins>
      <w:del w:id="122" w:author="Catarina Brancoi" w:date="2022-09-14T10:18:00Z">
        <w:r w:rsidR="00B842C8" w:rsidRPr="00F66F0B" w:rsidDel="00A44376">
          <w:rPr>
            <w:lang w:val="en-GB"/>
          </w:rPr>
          <w:delText>;</w:delText>
        </w:r>
      </w:del>
      <w:r w:rsidR="00B842C8" w:rsidRPr="00F66F0B">
        <w:rPr>
          <w:lang w:val="en-GB"/>
        </w:rPr>
        <w:t xml:space="preserve"> Supplementary Data)</w:t>
      </w:r>
      <w:r w:rsidR="002C6A70" w:rsidRPr="00F66F0B">
        <w:rPr>
          <w:lang w:val="en-GB"/>
        </w:rPr>
        <w:t xml:space="preserve">. </w:t>
      </w:r>
      <w:r w:rsidR="00531066" w:rsidRPr="00F66F0B">
        <w:rPr>
          <w:lang w:val="en-GB"/>
        </w:rPr>
        <w:t xml:space="preserve">The applied prior distributions </w:t>
      </w:r>
      <w:r w:rsidR="002C6A70" w:rsidRPr="00F66F0B">
        <w:rPr>
          <w:lang w:val="en-GB"/>
        </w:rPr>
        <w:t xml:space="preserve">should be wide </w:t>
      </w:r>
      <w:del w:id="123" w:author="Catarina Brancoi" w:date="2022-09-14T10:19:00Z">
        <w:r w:rsidR="002C6A70" w:rsidRPr="00F66F0B" w:rsidDel="008D68FD">
          <w:rPr>
            <w:lang w:val="en-GB"/>
          </w:rPr>
          <w:delText xml:space="preserve">enough </w:delText>
        </w:r>
      </w:del>
      <w:r w:rsidR="002C6A70" w:rsidRPr="00F66F0B">
        <w:rPr>
          <w:lang w:val="en-GB"/>
        </w:rPr>
        <w:t>to</w:t>
      </w:r>
      <w:r w:rsidR="00B421FF" w:rsidRPr="00F66F0B">
        <w:rPr>
          <w:lang w:val="en-GB"/>
        </w:rPr>
        <w:t xml:space="preserve"> </w:t>
      </w:r>
      <w:r w:rsidR="00531066" w:rsidRPr="00F66F0B">
        <w:rPr>
          <w:lang w:val="en-GB"/>
        </w:rPr>
        <w:t>increase the probability of include</w:t>
      </w:r>
      <w:r w:rsidR="002C6A70" w:rsidRPr="00F66F0B">
        <w:rPr>
          <w:lang w:val="en-GB"/>
        </w:rPr>
        <w:t xml:space="preserve"> parameter values </w:t>
      </w:r>
      <w:r w:rsidR="00AA6F7A" w:rsidRPr="00F66F0B">
        <w:rPr>
          <w:lang w:val="en-GB"/>
        </w:rPr>
        <w:t xml:space="preserve">similar </w:t>
      </w:r>
      <w:r w:rsidR="002C6A70" w:rsidRPr="00F66F0B">
        <w:rPr>
          <w:lang w:val="en-GB"/>
        </w:rPr>
        <w:t>to the true value</w:t>
      </w:r>
      <w:r w:rsidR="009C379C" w:rsidRPr="00F66F0B">
        <w:rPr>
          <w:lang w:val="en-GB"/>
        </w:rPr>
        <w:t xml:space="preserve"> </w:t>
      </w:r>
      <w:r w:rsidR="009C379C" w:rsidRPr="00F66F0B">
        <w:rPr>
          <w:lang w:val="en-GB"/>
        </w:rPr>
        <w:fldChar w:fldCharType="begin"/>
      </w:r>
      <w:r w:rsidR="009C379C" w:rsidRPr="00F66F0B">
        <w:rPr>
          <w:lang w:val="en-GB"/>
        </w:rPr>
        <w:instrText xml:space="preserve"> ADDIN ZOTERO_ITEM CSL_CITATION {"citationID":"N5kXYzPe","properties":{"formattedCitation":"(Beaumont 2010)","plainCitation":"(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schema":"https://github.com/citation-style-language/schema/raw/master/csl-citation.json"} </w:instrText>
      </w:r>
      <w:r w:rsidR="009C379C" w:rsidRPr="00F66F0B">
        <w:rPr>
          <w:lang w:val="en-GB"/>
        </w:rPr>
        <w:fldChar w:fldCharType="separate"/>
      </w:r>
      <w:r w:rsidR="009C379C" w:rsidRPr="00F66F0B">
        <w:rPr>
          <w:noProof/>
          <w:lang w:val="en-GB"/>
        </w:rPr>
        <w:t>(Beaumont 2010)</w:t>
      </w:r>
      <w:r w:rsidR="009C379C" w:rsidRPr="00F66F0B">
        <w:rPr>
          <w:lang w:val="en-GB"/>
        </w:rPr>
        <w:fldChar w:fldCharType="end"/>
      </w:r>
      <w:r w:rsidR="002C6A70" w:rsidRPr="00F66F0B">
        <w:rPr>
          <w:lang w:val="en-GB"/>
        </w:rPr>
        <w:t>.</w:t>
      </w:r>
      <w:r w:rsidR="00947F08" w:rsidRPr="00F66F0B">
        <w:rPr>
          <w:lang w:val="en-GB"/>
        </w:rPr>
        <w:t xml:space="preserve"> </w:t>
      </w:r>
      <w:r w:rsidR="00B421FF" w:rsidRPr="00F66F0B">
        <w:rPr>
          <w:lang w:val="en-GB"/>
        </w:rPr>
        <w:t>Next</w:t>
      </w:r>
      <w:r w:rsidR="00EB3B74" w:rsidRPr="00F66F0B">
        <w:rPr>
          <w:lang w:val="en-GB"/>
        </w:rPr>
        <w:t xml:space="preserve">, the user needs to specify the substitution </w:t>
      </w:r>
      <w:r w:rsidR="00EB3B74" w:rsidRPr="00F66F0B">
        <w:rPr>
          <w:lang w:val="en-GB"/>
        </w:rPr>
        <w:lastRenderedPageBreak/>
        <w:t>models of protein evolution that will be evaluated</w:t>
      </w:r>
      <w:r w:rsidR="00A473FF" w:rsidRPr="00F66F0B">
        <w:rPr>
          <w:lang w:val="en-GB"/>
        </w:rPr>
        <w:t xml:space="preserve"> (Table S1)</w:t>
      </w:r>
      <w:r w:rsidR="00EB3B74" w:rsidRPr="00F66F0B">
        <w:rPr>
          <w:lang w:val="en-GB"/>
        </w:rPr>
        <w:t xml:space="preserve">. We strongly recommend to </w:t>
      </w:r>
      <w:del w:id="124" w:author="Catarina Brancoi" w:date="2022-09-14T10:20:00Z">
        <w:r w:rsidR="00BF2C73" w:rsidRPr="00F66F0B" w:rsidDel="008D68FD">
          <w:rPr>
            <w:lang w:val="en-GB"/>
          </w:rPr>
          <w:delText xml:space="preserve">select </w:delText>
        </w:r>
      </w:del>
      <w:ins w:id="125" w:author="Catarina Brancoi" w:date="2022-09-14T10:20:00Z">
        <w:r w:rsidR="008D68FD">
          <w:rPr>
            <w:lang w:val="en-GB"/>
          </w:rPr>
          <w:t>include</w:t>
        </w:r>
        <w:r w:rsidR="008D68FD" w:rsidRPr="00F66F0B">
          <w:rPr>
            <w:lang w:val="en-GB"/>
          </w:rPr>
          <w:t xml:space="preserve"> </w:t>
        </w:r>
      </w:ins>
      <w:r w:rsidR="00BF2C73" w:rsidRPr="00F66F0B">
        <w:rPr>
          <w:lang w:val="en-GB"/>
        </w:rPr>
        <w:t>Fitness and Neutral SCS models</w:t>
      </w:r>
      <w:ins w:id="126" w:author="Catarina Brancoi" w:date="2022-09-14T10:20:00Z">
        <w:r w:rsidR="008D68FD">
          <w:rPr>
            <w:lang w:val="en-GB"/>
          </w:rPr>
          <w:t>,</w:t>
        </w:r>
      </w:ins>
      <w:r w:rsidR="00BF2C73" w:rsidRPr="00F66F0B">
        <w:rPr>
          <w:lang w:val="en-GB"/>
        </w:rPr>
        <w:t xml:space="preserve"> and the empirical substitution model</w:t>
      </w:r>
      <w:r w:rsidR="00AA6F7A" w:rsidRPr="00F66F0B">
        <w:rPr>
          <w:lang w:val="en-GB"/>
        </w:rPr>
        <w:t xml:space="preserve"> that best fits with the data</w:t>
      </w:r>
      <w:ins w:id="127" w:author="Catarina Brancoi" w:date="2022-09-14T10:19:00Z">
        <w:r w:rsidR="008D68FD">
          <w:rPr>
            <w:lang w:val="en-GB"/>
          </w:rPr>
          <w:t>. The later</w:t>
        </w:r>
      </w:ins>
      <w:del w:id="128" w:author="Catarina Brancoi" w:date="2022-09-14T10:19:00Z">
        <w:r w:rsidR="00BF2C73" w:rsidRPr="00F66F0B" w:rsidDel="008D68FD">
          <w:rPr>
            <w:lang w:val="en-GB"/>
          </w:rPr>
          <w:delText>,</w:delText>
        </w:r>
      </w:del>
      <w:r w:rsidR="00BF2C73" w:rsidRPr="00F66F0B">
        <w:rPr>
          <w:lang w:val="en-GB"/>
        </w:rPr>
        <w:t xml:space="preserve"> </w:t>
      </w:r>
      <w:del w:id="129" w:author="Catarina Brancoi" w:date="2022-09-14T10:20:00Z">
        <w:r w:rsidR="00BF2C73" w:rsidRPr="00F66F0B" w:rsidDel="008D68FD">
          <w:rPr>
            <w:lang w:val="en-GB"/>
          </w:rPr>
          <w:delText xml:space="preserve">which </w:delText>
        </w:r>
      </w:del>
      <w:r w:rsidR="00BF2C73" w:rsidRPr="00F66F0B">
        <w:rPr>
          <w:lang w:val="en-GB"/>
        </w:rPr>
        <w:t xml:space="preserve">can be identified using </w:t>
      </w:r>
      <w:r w:rsidR="002C6A70" w:rsidRPr="00F66F0B">
        <w:rPr>
          <w:lang w:val="en-GB"/>
        </w:rPr>
        <w:t xml:space="preserve">frameworks such as </w:t>
      </w:r>
      <w:r w:rsidR="002C6A70" w:rsidRPr="00F66F0B">
        <w:rPr>
          <w:i/>
          <w:iCs/>
          <w:lang w:val="en-GB"/>
        </w:rPr>
        <w:t>ProtTest</w:t>
      </w:r>
      <w:r w:rsidR="0018537C" w:rsidRPr="00F66F0B">
        <w:rPr>
          <w:i/>
          <w:iCs/>
          <w:lang w:val="en-GB"/>
        </w:rPr>
        <w:t>, ModelTest</w:t>
      </w:r>
      <w:r w:rsidR="00947F08" w:rsidRPr="00F66F0B">
        <w:rPr>
          <w:lang w:val="en-GB"/>
        </w:rPr>
        <w:t xml:space="preserve"> or </w:t>
      </w:r>
      <w:r w:rsidR="00947F08" w:rsidRPr="00F66F0B">
        <w:rPr>
          <w:i/>
          <w:iCs/>
          <w:lang w:val="en-GB"/>
        </w:rPr>
        <w:t>ModelGenerator</w:t>
      </w:r>
      <w:r w:rsidR="00947F08" w:rsidRPr="00F66F0B">
        <w:rPr>
          <w:lang w:val="en-GB"/>
        </w:rPr>
        <w:t xml:space="preserve"> </w:t>
      </w:r>
      <w:r w:rsidR="0018537C" w:rsidRPr="00F66F0B">
        <w:rPr>
          <w:lang w:val="en-GB"/>
        </w:rPr>
        <w:t>(</w:t>
      </w:r>
      <w:r w:rsidR="0018537C" w:rsidRPr="00F66F0B">
        <w:rPr>
          <w:lang w:val="en-GB"/>
        </w:rPr>
        <w:fldChar w:fldCharType="begin"/>
      </w:r>
      <w:r w:rsidR="00130BA4" w:rsidRPr="00F66F0B">
        <w:rPr>
          <w:lang w:val="en-GB"/>
        </w:rPr>
        <w:instrText xml:space="preserve"> ADDIN ZOTERO_ITEM CSL_CITATION {"citationID":"R40r2B6w","properties":{"formattedCitation":"(Darriba et al. 2011, 2020; Keane et al. 2006)","plainCitation":"(Darriba et al. 2011, 2020; Keane et al. 2006)","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0018537C" w:rsidRPr="00F66F0B">
        <w:rPr>
          <w:lang w:val="en-GB"/>
        </w:rPr>
        <w:fldChar w:fldCharType="separate"/>
      </w:r>
      <w:r w:rsidR="0018537C" w:rsidRPr="00F66F0B">
        <w:rPr>
          <w:noProof/>
          <w:lang w:val="en-GB"/>
        </w:rPr>
        <w:t>Darriba et al. 2011, 2020; Keane et al. 2006)</w:t>
      </w:r>
      <w:r w:rsidR="0018537C" w:rsidRPr="00F66F0B">
        <w:rPr>
          <w:lang w:val="en-GB"/>
        </w:rPr>
        <w:fldChar w:fldCharType="end"/>
      </w:r>
      <w:r w:rsidR="0018537C" w:rsidRPr="00F66F0B">
        <w:rPr>
          <w:lang w:val="en-GB"/>
        </w:rPr>
        <w:t xml:space="preserve">. </w:t>
      </w:r>
      <w:r w:rsidR="00BF2C73" w:rsidRPr="00F66F0B">
        <w:rPr>
          <w:lang w:val="en-GB"/>
        </w:rPr>
        <w:t xml:space="preserve">Finally, </w:t>
      </w:r>
      <w:r w:rsidR="00B421FF" w:rsidRPr="00F66F0B">
        <w:rPr>
          <w:lang w:val="en-GB"/>
        </w:rPr>
        <w:t>regarding the ABC estimation the user has to take some decisions</w:t>
      </w:r>
      <w:ins w:id="130" w:author="Catarina Brancoi" w:date="2022-09-14T10:21:00Z">
        <w:r w:rsidR="008D68FD">
          <w:rPr>
            <w:lang w:val="en-GB"/>
          </w:rPr>
          <w:t>,</w:t>
        </w:r>
      </w:ins>
      <w:r w:rsidR="00B421FF" w:rsidRPr="00F66F0B">
        <w:rPr>
          <w:lang w:val="en-GB"/>
        </w:rPr>
        <w:t xml:space="preserve"> </w:t>
      </w:r>
      <w:r w:rsidR="00BF2C73" w:rsidRPr="00F66F0B">
        <w:rPr>
          <w:lang w:val="en-GB"/>
        </w:rPr>
        <w:t>such as the tolerance (</w:t>
      </w:r>
      <w:r w:rsidR="00AA6F7A" w:rsidRPr="00F66F0B">
        <w:rPr>
          <w:lang w:val="en-GB"/>
        </w:rPr>
        <w:t>retained</w:t>
      </w:r>
      <w:r w:rsidR="00BF2C73" w:rsidRPr="00F66F0B">
        <w:rPr>
          <w:lang w:val="en-GB"/>
        </w:rPr>
        <w:t xml:space="preserve"> simulations </w:t>
      </w:r>
      <w:r w:rsidR="00AA6F7A" w:rsidRPr="00F66F0B">
        <w:rPr>
          <w:lang w:val="en-GB"/>
        </w:rPr>
        <w:t xml:space="preserve">that show </w:t>
      </w:r>
      <w:r w:rsidR="00137B81" w:rsidRPr="00F66F0B">
        <w:rPr>
          <w:lang w:val="en-GB"/>
        </w:rPr>
        <w:t>SS</w:t>
      </w:r>
      <w:r w:rsidR="00BF2C73" w:rsidRPr="00F66F0B">
        <w:rPr>
          <w:lang w:val="en-GB"/>
        </w:rPr>
        <w:t xml:space="preserve"> closer </w:t>
      </w:r>
      <w:r w:rsidR="00AA6F7A" w:rsidRPr="00F66F0B">
        <w:rPr>
          <w:lang w:val="en-GB"/>
        </w:rPr>
        <w:t xml:space="preserve">to the observed </w:t>
      </w:r>
      <w:r w:rsidR="00137B81" w:rsidRPr="00F66F0B">
        <w:rPr>
          <w:lang w:val="en-GB"/>
        </w:rPr>
        <w:t>SS</w:t>
      </w:r>
      <w:r w:rsidR="00BF2C73" w:rsidRPr="00F66F0B">
        <w:rPr>
          <w:lang w:val="en-GB"/>
        </w:rPr>
        <w:t>)</w:t>
      </w:r>
      <w:r w:rsidR="00B421FF" w:rsidRPr="00F66F0B">
        <w:rPr>
          <w:lang w:val="en-GB"/>
        </w:rPr>
        <w:t>,</w:t>
      </w:r>
      <w:r w:rsidR="00BF2C73" w:rsidRPr="00F66F0B">
        <w:rPr>
          <w:lang w:val="en-GB"/>
        </w:rPr>
        <w:t xml:space="preserve"> the </w:t>
      </w:r>
      <w:r w:rsidR="00B421FF" w:rsidRPr="00F66F0B">
        <w:rPr>
          <w:lang w:val="en-GB"/>
        </w:rPr>
        <w:t>ABC method</w:t>
      </w:r>
      <w:r w:rsidR="00BF2C73" w:rsidRPr="00F66F0B">
        <w:rPr>
          <w:lang w:val="en-GB"/>
        </w:rPr>
        <w:t xml:space="preserve"> (</w:t>
      </w:r>
      <w:r w:rsidR="00216A2D" w:rsidRPr="00F66F0B">
        <w:rPr>
          <w:lang w:val="en-GB"/>
        </w:rPr>
        <w:t>i.e</w:t>
      </w:r>
      <w:r w:rsidR="00C61564" w:rsidRPr="00F66F0B">
        <w:rPr>
          <w:lang w:val="en-GB"/>
        </w:rPr>
        <w:t>.,</w:t>
      </w:r>
      <w:r w:rsidR="00BF2C73" w:rsidRPr="00F66F0B">
        <w:rPr>
          <w:lang w:val="en-GB"/>
        </w:rPr>
        <w:t xml:space="preserve"> rejection</w:t>
      </w:r>
      <w:r w:rsidR="00216A2D" w:rsidRPr="00F66F0B">
        <w:rPr>
          <w:lang w:val="en-GB"/>
        </w:rPr>
        <w:t xml:space="preserve">, </w:t>
      </w:r>
      <w:r w:rsidR="00BF2C73" w:rsidRPr="00F66F0B">
        <w:rPr>
          <w:lang w:val="en-GB"/>
        </w:rPr>
        <w:t>multiple linear regression</w:t>
      </w:r>
      <w:r w:rsidR="00216A2D" w:rsidRPr="00F66F0B">
        <w:rPr>
          <w:lang w:val="en-GB"/>
        </w:rPr>
        <w:t xml:space="preserve"> or neural networks based</w:t>
      </w:r>
      <w:r w:rsidR="00B421FF" w:rsidRPr="00F66F0B">
        <w:rPr>
          <w:lang w:val="en-GB"/>
        </w:rPr>
        <w:t xml:space="preserve"> [</w:t>
      </w:r>
      <w:r w:rsidR="00216A2D" w:rsidRPr="00F66F0B">
        <w:rPr>
          <w:i/>
          <w:iCs/>
          <w:lang w:val="en-GB"/>
        </w:rPr>
        <w:t xml:space="preserve">rejection, </w:t>
      </w:r>
      <w:r w:rsidR="00B421FF" w:rsidRPr="00617EF0">
        <w:rPr>
          <w:i/>
          <w:iCs/>
          <w:lang w:val="en-GB"/>
        </w:rPr>
        <w:t>mnlogistic</w:t>
      </w:r>
      <w:r w:rsidR="00B421FF" w:rsidRPr="00F66F0B">
        <w:rPr>
          <w:lang w:val="en-GB"/>
        </w:rPr>
        <w:t xml:space="preserve"> </w:t>
      </w:r>
      <w:r w:rsidR="00AA6F7A" w:rsidRPr="00F66F0B">
        <w:rPr>
          <w:lang w:val="en-GB"/>
        </w:rPr>
        <w:t xml:space="preserve">or </w:t>
      </w:r>
      <w:r w:rsidR="00B421FF" w:rsidRPr="00617EF0">
        <w:rPr>
          <w:i/>
          <w:iCs/>
          <w:lang w:val="en-GB"/>
        </w:rPr>
        <w:t>neuralnet</w:t>
      </w:r>
      <w:r w:rsidR="00AA6F7A" w:rsidRPr="00F66F0B">
        <w:rPr>
          <w:i/>
          <w:iCs/>
          <w:lang w:val="en-GB"/>
        </w:rPr>
        <w:t xml:space="preserve">, </w:t>
      </w:r>
      <w:r w:rsidR="00AA6F7A" w:rsidRPr="00617EF0">
        <w:rPr>
          <w:lang w:val="en-GB"/>
        </w:rPr>
        <w:t>respectively</w:t>
      </w:r>
      <w:r w:rsidR="00B421FF" w:rsidRPr="00F66F0B">
        <w:rPr>
          <w:lang w:val="en-GB"/>
        </w:rPr>
        <w:t>]</w:t>
      </w:r>
      <w:r w:rsidR="00BF2C73" w:rsidRPr="00F66F0B">
        <w:rPr>
          <w:lang w:val="en-GB"/>
        </w:rPr>
        <w:t xml:space="preserve">) </w:t>
      </w:r>
      <w:r w:rsidR="009C379C" w:rsidRPr="00F66F0B">
        <w:rPr>
          <w:lang w:val="en-GB"/>
        </w:rPr>
        <w:fldChar w:fldCharType="begin"/>
      </w:r>
      <w:r w:rsidR="009C379C" w:rsidRPr="00F66F0B">
        <w:rPr>
          <w:lang w:val="en-GB"/>
        </w:rPr>
        <w:instrText xml:space="preserve"> ADDIN ZOTERO_ITEM CSL_CITATION {"citationID":"PSyiozkk","properties":{"formattedCitation":"(Beaumont et al. 2002)","plainCitation":"(Beaumont et al. 2002)","noteIndex":0},"citationItems":[{"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schema":"https://github.com/citation-style-language/schema/raw/master/csl-citation.json"} </w:instrText>
      </w:r>
      <w:r w:rsidR="009C379C" w:rsidRPr="00F66F0B">
        <w:rPr>
          <w:lang w:val="en-GB"/>
        </w:rPr>
        <w:fldChar w:fldCharType="separate"/>
      </w:r>
      <w:r w:rsidR="009C379C" w:rsidRPr="00F66F0B">
        <w:rPr>
          <w:noProof/>
          <w:lang w:val="en-GB"/>
        </w:rPr>
        <w:t>(Beaumont et al. 2002)</w:t>
      </w:r>
      <w:r w:rsidR="009C379C" w:rsidRPr="00F66F0B">
        <w:rPr>
          <w:lang w:val="en-GB"/>
        </w:rPr>
        <w:fldChar w:fldCharType="end"/>
      </w:r>
      <w:r w:rsidR="009C379C" w:rsidRPr="00F66F0B">
        <w:rPr>
          <w:lang w:val="en-GB"/>
        </w:rPr>
        <w:t xml:space="preserve"> </w:t>
      </w:r>
      <w:r w:rsidR="00B421FF" w:rsidRPr="00F66F0B">
        <w:rPr>
          <w:lang w:val="en-GB"/>
        </w:rPr>
        <w:t>or the number of iterations (the number of simulations that are considered as pseudo-observed data)</w:t>
      </w:r>
      <w:r w:rsidR="00A473FF" w:rsidRPr="00F66F0B">
        <w:rPr>
          <w:lang w:val="en-GB"/>
        </w:rPr>
        <w:t xml:space="preserve"> (Table S1)</w:t>
      </w:r>
      <w:r w:rsidR="00BF2C73" w:rsidRPr="00F66F0B">
        <w:rPr>
          <w:lang w:val="en-GB"/>
        </w:rPr>
        <w:t xml:space="preserve">. </w:t>
      </w:r>
      <w:r w:rsidR="00B421FF" w:rsidRPr="00F66F0B">
        <w:rPr>
          <w:lang w:val="en-GB"/>
        </w:rPr>
        <w:t xml:space="preserve">Check </w:t>
      </w:r>
      <w:r w:rsidR="003B13D4" w:rsidRPr="00F66F0B">
        <w:rPr>
          <w:lang w:val="en-GB"/>
        </w:rPr>
        <w:t>framework</w:t>
      </w:r>
      <w:r w:rsidR="00B421FF" w:rsidRPr="00F66F0B">
        <w:rPr>
          <w:lang w:val="en-GB"/>
        </w:rPr>
        <w:t xml:space="preserve"> documentation to more information for parameters specification.</w:t>
      </w:r>
    </w:p>
    <w:p w14:paraId="71403B2F" w14:textId="51200699" w:rsidR="00C54040" w:rsidRPr="00F66F0B" w:rsidRDefault="00C54040" w:rsidP="00617EF0">
      <w:pPr>
        <w:pStyle w:val="ListParagraph"/>
        <w:numPr>
          <w:ilvl w:val="0"/>
          <w:numId w:val="2"/>
        </w:numPr>
        <w:rPr>
          <w:lang w:val="en-GB"/>
        </w:rPr>
      </w:pPr>
      <w:r w:rsidRPr="00F66F0B">
        <w:rPr>
          <w:lang w:val="en-GB"/>
        </w:rPr>
        <w:t xml:space="preserve">The </w:t>
      </w:r>
      <w:r w:rsidR="002766A0" w:rsidRPr="00F66F0B">
        <w:rPr>
          <w:lang w:val="en-GB"/>
        </w:rPr>
        <w:t xml:space="preserve">simulations of </w:t>
      </w:r>
      <w:r w:rsidRPr="00F66F0B">
        <w:rPr>
          <w:lang w:val="en-GB"/>
        </w:rPr>
        <w:t xml:space="preserve">protein </w:t>
      </w:r>
      <w:r w:rsidR="00D3128F">
        <w:rPr>
          <w:lang w:val="en-GB"/>
        </w:rPr>
        <w:t>MSA</w:t>
      </w:r>
      <w:r w:rsidRPr="00F66F0B">
        <w:rPr>
          <w:lang w:val="en-GB"/>
        </w:rPr>
        <w:t xml:space="preserve"> are performed </w:t>
      </w:r>
      <w:r w:rsidR="002766A0" w:rsidRPr="00F66F0B">
        <w:rPr>
          <w:lang w:val="en-GB"/>
        </w:rPr>
        <w:t>with</w:t>
      </w:r>
      <w:r w:rsidRPr="00F66F0B">
        <w:rPr>
          <w:lang w:val="en-GB"/>
        </w:rPr>
        <w:t xml:space="preserve"> </w:t>
      </w:r>
      <w:r w:rsidR="009F543D" w:rsidRPr="00F66F0B">
        <w:rPr>
          <w:lang w:val="en-GB"/>
        </w:rPr>
        <w:t xml:space="preserve">a </w:t>
      </w:r>
      <w:r w:rsidRPr="00F66F0B">
        <w:rPr>
          <w:lang w:val="en-GB"/>
        </w:rPr>
        <w:t xml:space="preserve">version of </w:t>
      </w:r>
      <w:r w:rsidRPr="00F66F0B">
        <w:rPr>
          <w:i/>
          <w:iCs/>
          <w:lang w:val="en-GB"/>
        </w:rPr>
        <w:t>ProteinEvolver</w:t>
      </w:r>
      <w:r w:rsidRPr="00F66F0B">
        <w:rPr>
          <w:lang w:val="en-GB"/>
        </w:rPr>
        <w:t xml:space="preserve"> simulator </w:t>
      </w:r>
      <w:r w:rsidRPr="00F66F0B">
        <w:rPr>
          <w:lang w:val="en-GB"/>
        </w:rPr>
        <w:fldChar w:fldCharType="begin"/>
      </w:r>
      <w:r w:rsidRPr="00F66F0B">
        <w:rPr>
          <w:lang w:val="en-GB"/>
        </w:rPr>
        <w:instrText xml:space="preserve"> ADDIN ZOTERO_ITEM CSL_CITATION {"citationID":"UmnyWR4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F66F0B">
        <w:rPr>
          <w:lang w:val="en-GB"/>
        </w:rPr>
        <w:fldChar w:fldCharType="separate"/>
      </w:r>
      <w:r w:rsidRPr="00F66F0B">
        <w:rPr>
          <w:noProof/>
          <w:lang w:val="en-GB"/>
        </w:rPr>
        <w:t>(Arenas et al. 2013)</w:t>
      </w:r>
      <w:r w:rsidRPr="00F66F0B">
        <w:rPr>
          <w:lang w:val="en-GB"/>
        </w:rPr>
        <w:fldChar w:fldCharType="end"/>
      </w:r>
      <w:r w:rsidR="009F543D" w:rsidRPr="00F66F0B">
        <w:rPr>
          <w:lang w:val="en-GB"/>
        </w:rPr>
        <w:t xml:space="preserve"> adapted</w:t>
      </w:r>
      <w:r w:rsidRPr="00F66F0B">
        <w:rPr>
          <w:lang w:val="en-GB"/>
        </w:rPr>
        <w:t xml:space="preserve"> to ABC </w:t>
      </w:r>
      <w:r w:rsidRPr="00F66F0B">
        <w:rPr>
          <w:lang w:val="en-GB"/>
        </w:rPr>
        <w:fldChar w:fldCharType="begin"/>
      </w:r>
      <w:r w:rsidRPr="00F66F0B">
        <w:rPr>
          <w:lang w:val="en-GB"/>
        </w:rPr>
        <w:instrText xml:space="preserve"> ADDIN ZOTERO_ITEM CSL_CITATION {"citationID":"Y5skxWJI","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Pr="00F66F0B">
        <w:rPr>
          <w:lang w:val="en-GB"/>
        </w:rPr>
        <w:fldChar w:fldCharType="separate"/>
      </w:r>
      <w:r w:rsidRPr="00F66F0B">
        <w:rPr>
          <w:noProof/>
          <w:lang w:val="en-GB"/>
        </w:rPr>
        <w:t>(Arenas 2021)</w:t>
      </w:r>
      <w:r w:rsidRPr="00F66F0B">
        <w:rPr>
          <w:lang w:val="en-GB"/>
        </w:rPr>
        <w:fldChar w:fldCharType="end"/>
      </w:r>
      <w:r w:rsidRPr="00F66F0B">
        <w:rPr>
          <w:lang w:val="en-GB"/>
        </w:rPr>
        <w:t>. It consists in two main steps: (</w:t>
      </w:r>
      <w:r w:rsidRPr="00F66F0B">
        <w:rPr>
          <w:i/>
          <w:iCs/>
          <w:lang w:val="en-GB"/>
        </w:rPr>
        <w:t>i</w:t>
      </w:r>
      <w:r w:rsidRPr="00F66F0B">
        <w:rPr>
          <w:lang w:val="en-GB"/>
        </w:rPr>
        <w:t xml:space="preserve">) firstly, it simulates the evolutionary </w:t>
      </w:r>
      <w:r w:rsidR="009F543D" w:rsidRPr="00F66F0B">
        <w:rPr>
          <w:lang w:val="en-GB"/>
        </w:rPr>
        <w:t>history</w:t>
      </w:r>
      <w:r w:rsidRPr="00F66F0B">
        <w:rPr>
          <w:lang w:val="en-GB"/>
        </w:rPr>
        <w:t xml:space="preserve"> of the protein </w:t>
      </w:r>
      <w:r w:rsidR="00D3128F">
        <w:rPr>
          <w:lang w:val="en-GB"/>
        </w:rPr>
        <w:t>MSA</w:t>
      </w:r>
      <w:r w:rsidRPr="00F66F0B">
        <w:rPr>
          <w:lang w:val="en-GB"/>
        </w:rPr>
        <w:t xml:space="preserve"> with the coalescent method </w:t>
      </w:r>
      <w:r w:rsidRPr="00F66F0B">
        <w:rPr>
          <w:lang w:val="en-GB"/>
        </w:rPr>
        <w:fldChar w:fldCharType="begin"/>
      </w:r>
      <w:r w:rsidRPr="00F66F0B">
        <w:rPr>
          <w:lang w:val="en-GB"/>
        </w:rPr>
        <w:instrText xml:space="preserve"> ADDIN ZOTERO_ITEM CSL_CITATION {"citationID":"ohv3bvmG","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Pr="00F66F0B">
        <w:rPr>
          <w:lang w:val="en-GB"/>
        </w:rPr>
        <w:fldChar w:fldCharType="separate"/>
      </w:r>
      <w:r w:rsidRPr="00F66F0B">
        <w:rPr>
          <w:noProof/>
          <w:lang w:val="en-GB"/>
        </w:rPr>
        <w:t>(Kingman 1982)</w:t>
      </w:r>
      <w:r w:rsidRPr="00F66F0B">
        <w:rPr>
          <w:lang w:val="en-GB"/>
        </w:rPr>
        <w:fldChar w:fldCharType="end"/>
      </w:r>
      <w:r w:rsidRPr="00F66F0B">
        <w:rPr>
          <w:lang w:val="en-GB"/>
        </w:rPr>
        <w:t xml:space="preserve"> and, (</w:t>
      </w:r>
      <w:r w:rsidRPr="00F66F0B">
        <w:rPr>
          <w:i/>
          <w:iCs/>
          <w:lang w:val="en-GB"/>
        </w:rPr>
        <w:t>ii</w:t>
      </w:r>
      <w:r w:rsidRPr="00F66F0B">
        <w:rPr>
          <w:lang w:val="en-GB"/>
        </w:rPr>
        <w:t xml:space="preserve">) </w:t>
      </w:r>
      <w:r w:rsidR="00DD3FBB" w:rsidRPr="00F66F0B">
        <w:rPr>
          <w:lang w:val="en-GB"/>
        </w:rPr>
        <w:t>then</w:t>
      </w:r>
      <w:r w:rsidRPr="00F66F0B">
        <w:rPr>
          <w:lang w:val="en-GB"/>
        </w:rPr>
        <w:t xml:space="preserve"> it simulates </w:t>
      </w:r>
      <w:r w:rsidR="009F543D" w:rsidRPr="00F66F0B">
        <w:rPr>
          <w:lang w:val="en-GB"/>
        </w:rPr>
        <w:t xml:space="preserve">the evolution of the </w:t>
      </w:r>
      <w:r w:rsidRPr="00F66F0B">
        <w:rPr>
          <w:lang w:val="en-GB"/>
        </w:rPr>
        <w:t xml:space="preserve">protein sequence upon the previously simulated evolutionary histories under </w:t>
      </w:r>
      <w:r w:rsidR="009F543D" w:rsidRPr="00F66F0B">
        <w:rPr>
          <w:lang w:val="en-GB"/>
        </w:rPr>
        <w:t>the specified</w:t>
      </w:r>
      <w:r w:rsidRPr="00F66F0B">
        <w:rPr>
          <w:lang w:val="en-GB"/>
        </w:rPr>
        <w:t xml:space="preserve"> substitution model of protein evolution. Coalescent method allows rapid simulations (Arenas, 2012)</w:t>
      </w:r>
      <w:r w:rsidR="009F543D" w:rsidRPr="00F66F0B">
        <w:rPr>
          <w:lang w:val="en-GB"/>
        </w:rPr>
        <w:t>,</w:t>
      </w:r>
      <w:r w:rsidRPr="00F66F0B">
        <w:rPr>
          <w:lang w:val="en-GB"/>
        </w:rPr>
        <w:t xml:space="preserve"> but SCS models simulations require </w:t>
      </w:r>
      <w:r w:rsidR="00DD3FBB" w:rsidRPr="00F66F0B">
        <w:rPr>
          <w:lang w:val="en-GB"/>
        </w:rPr>
        <w:t xml:space="preserve">a </w:t>
      </w:r>
      <w:r w:rsidRPr="00F66F0B">
        <w:rPr>
          <w:lang w:val="en-GB"/>
        </w:rPr>
        <w:t>lot of time</w:t>
      </w:r>
      <w:r w:rsidR="009F543D" w:rsidRPr="00F66F0B">
        <w:rPr>
          <w:lang w:val="en-GB"/>
        </w:rPr>
        <w:t>.</w:t>
      </w:r>
      <w:r w:rsidRPr="00F66F0B">
        <w:rPr>
          <w:lang w:val="en-GB"/>
        </w:rPr>
        <w:t xml:space="preserve"> </w:t>
      </w:r>
      <w:r w:rsidR="009F543D" w:rsidRPr="00F66F0B">
        <w:rPr>
          <w:lang w:val="en-GB"/>
        </w:rPr>
        <w:t>C</w:t>
      </w:r>
      <w:r w:rsidRPr="00F66F0B">
        <w:rPr>
          <w:lang w:val="en-GB"/>
        </w:rPr>
        <w:t xml:space="preserve">onveniently, </w:t>
      </w:r>
      <w:r w:rsidR="009F543D" w:rsidRPr="00F66F0B">
        <w:rPr>
          <w:lang w:val="en-GB"/>
        </w:rPr>
        <w:t xml:space="preserve">the </w:t>
      </w:r>
      <w:r w:rsidRPr="00F66F0B">
        <w:rPr>
          <w:lang w:val="en-GB"/>
        </w:rPr>
        <w:t xml:space="preserve">simulations can run in parallel on multicore computers or clusters. </w:t>
      </w:r>
    </w:p>
    <w:p w14:paraId="7862C0A5" w14:textId="31162CA4" w:rsidR="00C54040" w:rsidRPr="00F66F0B" w:rsidRDefault="00737FBC" w:rsidP="00617EF0">
      <w:pPr>
        <w:pStyle w:val="ListParagraph"/>
        <w:numPr>
          <w:ilvl w:val="0"/>
          <w:numId w:val="2"/>
        </w:numPr>
        <w:rPr>
          <w:lang w:val="en-GB"/>
        </w:rPr>
      </w:pPr>
      <w:r w:rsidRPr="00F66F0B">
        <w:rPr>
          <w:i/>
          <w:iCs/>
          <w:lang w:val="en-GB"/>
        </w:rPr>
        <w:t>ProtModel</w:t>
      </w:r>
      <w:r w:rsidR="0037560C" w:rsidRPr="00F66F0B">
        <w:rPr>
          <w:i/>
          <w:iCs/>
          <w:lang w:val="en-GB"/>
        </w:rPr>
        <w:t xml:space="preserve"> </w:t>
      </w:r>
      <w:r w:rsidR="0037560C" w:rsidRPr="00F66F0B">
        <w:rPr>
          <w:lang w:val="en-GB"/>
        </w:rPr>
        <w:t xml:space="preserve">uses 7 </w:t>
      </w:r>
      <w:r w:rsidR="0011004B" w:rsidRPr="00F66F0B">
        <w:rPr>
          <w:lang w:val="en-GB"/>
        </w:rPr>
        <w:t>SS</w:t>
      </w:r>
      <w:r w:rsidR="0037560C" w:rsidRPr="00F66F0B">
        <w:rPr>
          <w:lang w:val="en-GB"/>
        </w:rPr>
        <w:t xml:space="preserve"> </w:t>
      </w:r>
      <w:del w:id="131" w:author="Catarina Brancoi" w:date="2022-09-14T10:36:00Z">
        <w:r w:rsidR="0037560C" w:rsidRPr="00F66F0B" w:rsidDel="00D337C6">
          <w:rPr>
            <w:lang w:val="en-GB"/>
          </w:rPr>
          <w:delText xml:space="preserve">to sum </w:delText>
        </w:r>
      </w:del>
      <w:ins w:id="132" w:author="Catarina Brancoi" w:date="2022-09-14T10:36:00Z">
        <w:r w:rsidR="00D337C6">
          <w:rPr>
            <w:lang w:val="en-GB"/>
          </w:rPr>
          <w:t>summarizing</w:t>
        </w:r>
        <w:r w:rsidR="00D337C6" w:rsidRPr="00F66F0B">
          <w:rPr>
            <w:lang w:val="en-GB"/>
          </w:rPr>
          <w:t xml:space="preserve"> </w:t>
        </w:r>
      </w:ins>
      <w:del w:id="133" w:author="Catarina Brancoi" w:date="2022-09-14T10:36:00Z">
        <w:r w:rsidR="0037560C" w:rsidRPr="00F66F0B" w:rsidDel="00D337C6">
          <w:rPr>
            <w:lang w:val="en-GB"/>
          </w:rPr>
          <w:delText xml:space="preserve">up </w:delText>
        </w:r>
      </w:del>
      <w:r w:rsidR="0037560C" w:rsidRPr="00F66F0B">
        <w:rPr>
          <w:lang w:val="en-GB"/>
        </w:rPr>
        <w:t xml:space="preserve">the evolutionary information from the observed </w:t>
      </w:r>
      <w:r w:rsidR="000066A8" w:rsidRPr="00F66F0B">
        <w:rPr>
          <w:lang w:val="en-GB"/>
        </w:rPr>
        <w:t xml:space="preserve">protein </w:t>
      </w:r>
      <w:r w:rsidR="00D3128F">
        <w:rPr>
          <w:lang w:val="en-GB"/>
        </w:rPr>
        <w:t>MSA</w:t>
      </w:r>
      <w:r w:rsidR="00D3128F" w:rsidRPr="00F66F0B">
        <w:rPr>
          <w:lang w:val="en-GB"/>
        </w:rPr>
        <w:t xml:space="preserve"> </w:t>
      </w:r>
      <w:r w:rsidR="0037560C" w:rsidRPr="00F66F0B">
        <w:rPr>
          <w:lang w:val="en-GB"/>
        </w:rPr>
        <w:t xml:space="preserve">and </w:t>
      </w:r>
      <w:r w:rsidR="000066A8" w:rsidRPr="00F66F0B">
        <w:rPr>
          <w:lang w:val="en-GB"/>
        </w:rPr>
        <w:t xml:space="preserve">from </w:t>
      </w:r>
      <w:r w:rsidR="000976E4" w:rsidRPr="00F66F0B">
        <w:rPr>
          <w:lang w:val="en-GB"/>
        </w:rPr>
        <w:t xml:space="preserve">the </w:t>
      </w:r>
      <w:r w:rsidR="0037560C" w:rsidRPr="00F66F0B">
        <w:rPr>
          <w:lang w:val="en-GB"/>
        </w:rPr>
        <w:t xml:space="preserve">protein </w:t>
      </w:r>
      <w:r w:rsidR="00DD3FBB" w:rsidRPr="00F66F0B">
        <w:rPr>
          <w:lang w:val="en-GB"/>
        </w:rPr>
        <w:t>sequence</w:t>
      </w:r>
      <w:ins w:id="134" w:author="Catarina Brancoi" w:date="2022-09-14T10:36:00Z">
        <w:r w:rsidR="00D337C6">
          <w:rPr>
            <w:lang w:val="en-GB"/>
          </w:rPr>
          <w:t>s</w:t>
        </w:r>
      </w:ins>
      <w:r w:rsidR="00DD3FBB" w:rsidRPr="00F66F0B">
        <w:rPr>
          <w:lang w:val="en-GB"/>
        </w:rPr>
        <w:t xml:space="preserve"> simulated </w:t>
      </w:r>
      <w:r w:rsidR="0037560C" w:rsidRPr="00F66F0B">
        <w:rPr>
          <w:lang w:val="en-GB"/>
        </w:rPr>
        <w:t>under every substitution model</w:t>
      </w:r>
      <w:r w:rsidR="0055506C" w:rsidRPr="00F66F0B">
        <w:rPr>
          <w:lang w:val="en-GB"/>
        </w:rPr>
        <w:t xml:space="preserve"> (Table </w:t>
      </w:r>
      <w:commentRangeStart w:id="135"/>
      <w:r w:rsidR="0055506C" w:rsidRPr="00F66F0B">
        <w:rPr>
          <w:lang w:val="en-GB"/>
        </w:rPr>
        <w:t>S2</w:t>
      </w:r>
      <w:commentRangeEnd w:id="135"/>
      <w:r w:rsidR="00D337C6">
        <w:rPr>
          <w:rStyle w:val="CommentReference"/>
        </w:rPr>
        <w:commentReference w:id="135"/>
      </w:r>
      <w:ins w:id="136" w:author="Catarina Brancoi" w:date="2022-09-14T10:36:00Z">
        <w:r w:rsidR="00D337C6">
          <w:rPr>
            <w:lang w:val="en-GB"/>
          </w:rPr>
          <w:t>,</w:t>
        </w:r>
      </w:ins>
      <w:del w:id="137" w:author="Catarina Brancoi" w:date="2022-09-14T10:36:00Z">
        <w:r w:rsidR="0055506C" w:rsidRPr="00F66F0B" w:rsidDel="00D337C6">
          <w:rPr>
            <w:lang w:val="en-GB"/>
          </w:rPr>
          <w:delText>;</w:delText>
        </w:r>
      </w:del>
      <w:r w:rsidR="0055506C" w:rsidRPr="00F66F0B">
        <w:rPr>
          <w:lang w:val="en-GB"/>
        </w:rPr>
        <w:t xml:space="preserve"> Supplementary </w:t>
      </w:r>
      <w:r w:rsidR="00CE6DC2" w:rsidRPr="00F66F0B">
        <w:rPr>
          <w:lang w:val="en-GB"/>
        </w:rPr>
        <w:t>Data</w:t>
      </w:r>
      <w:r w:rsidR="0055506C" w:rsidRPr="00F66F0B">
        <w:rPr>
          <w:lang w:val="en-GB"/>
        </w:rPr>
        <w:t>)</w:t>
      </w:r>
      <w:r w:rsidR="000066A8" w:rsidRPr="00F66F0B">
        <w:rPr>
          <w:lang w:val="en-GB"/>
        </w:rPr>
        <w:t xml:space="preserve">. </w:t>
      </w:r>
      <w:r w:rsidR="00DE691A" w:rsidRPr="00F66F0B">
        <w:rPr>
          <w:lang w:val="en-GB"/>
        </w:rPr>
        <w:t xml:space="preserve">In general, they either explore the stability of the individual sequences of the </w:t>
      </w:r>
      <w:r w:rsidR="00D3128F">
        <w:rPr>
          <w:lang w:val="en-GB"/>
        </w:rPr>
        <w:t>MSA</w:t>
      </w:r>
      <w:r w:rsidR="00D3128F" w:rsidRPr="00F66F0B">
        <w:rPr>
          <w:lang w:val="en-GB"/>
        </w:rPr>
        <w:t xml:space="preserve"> </w:t>
      </w:r>
      <w:r w:rsidR="00DE691A" w:rsidRPr="00F66F0B">
        <w:rPr>
          <w:lang w:val="en-GB"/>
        </w:rPr>
        <w:t xml:space="preserve">or the physicochemical properties of the </w:t>
      </w:r>
      <w:r w:rsidR="00DD3FBB" w:rsidRPr="00F66F0B">
        <w:rPr>
          <w:lang w:val="en-GB"/>
        </w:rPr>
        <w:t xml:space="preserve">replacements of the </w:t>
      </w:r>
      <w:r w:rsidR="00DE691A" w:rsidRPr="00F66F0B">
        <w:rPr>
          <w:lang w:val="en-GB"/>
        </w:rPr>
        <w:t xml:space="preserve">amino acids. To explore </w:t>
      </w:r>
      <w:r w:rsidR="00DE691A" w:rsidRPr="00F66F0B">
        <w:rPr>
          <w:lang w:val="en-GB"/>
        </w:rPr>
        <w:lastRenderedPageBreak/>
        <w:t xml:space="preserve">the stability, we include </w:t>
      </w:r>
      <w:r w:rsidR="000E7482" w:rsidRPr="00F66F0B">
        <w:rPr>
          <w:lang w:val="en-GB"/>
        </w:rPr>
        <w:t>the</w:t>
      </w:r>
      <w:r w:rsidR="000976E4" w:rsidRPr="00F66F0B">
        <w:rPr>
          <w:lang w:val="en-GB"/>
        </w:rPr>
        <w:t xml:space="preserve"> mean and the standard deviation of the Gibbs free energy difference between folded and unfolded states (</w:t>
      </w:r>
      <w:r w:rsidR="000976E4" w:rsidRPr="00F66F0B">
        <w:rPr>
          <w:lang w:val="en-GB"/>
        </w:rPr>
        <w:sym w:font="Symbol" w:char="F044"/>
      </w:r>
      <w:r w:rsidR="000976E4" w:rsidRPr="00F66F0B">
        <w:rPr>
          <w:lang w:val="en-GB"/>
        </w:rPr>
        <w:t>G kcal/mol)</w:t>
      </w:r>
      <w:r w:rsidR="005B1F66" w:rsidRPr="00F66F0B">
        <w:rPr>
          <w:lang w:val="en-GB"/>
        </w:rPr>
        <w:t xml:space="preserve"> c</w:t>
      </w:r>
      <w:r w:rsidR="0018537C" w:rsidRPr="00F66F0B">
        <w:rPr>
          <w:lang w:val="en-GB"/>
        </w:rPr>
        <w:t xml:space="preserve">alculated with </w:t>
      </w:r>
      <w:r w:rsidR="0018537C" w:rsidRPr="00F66F0B">
        <w:rPr>
          <w:i/>
          <w:iCs/>
          <w:lang w:val="en-GB"/>
        </w:rPr>
        <w:t>DeltaGREM</w:t>
      </w:r>
      <w:r w:rsidR="0018537C" w:rsidRPr="00F66F0B">
        <w:rPr>
          <w:lang w:val="en-GB"/>
        </w:rPr>
        <w:t xml:space="preserve"> software</w:t>
      </w:r>
      <w:r w:rsidR="00DE691A" w:rsidRPr="00F66F0B">
        <w:rPr>
          <w:lang w:val="en-GB"/>
        </w:rPr>
        <w:t xml:space="preserve"> </w:t>
      </w:r>
      <w:r w:rsidR="00DE691A" w:rsidRPr="00F66F0B">
        <w:rPr>
          <w:lang w:val="en-GB"/>
        </w:rPr>
        <w:fldChar w:fldCharType="begin"/>
      </w:r>
      <w:r w:rsidR="00DE691A" w:rsidRPr="00F66F0B">
        <w:rPr>
          <w:lang w:val="en-GB"/>
        </w:rPr>
        <w:instrText xml:space="preserve"> ADDIN ZOTERO_ITEM CSL_CITATION {"citationID":"QpC9awXv","properties":{"formattedCitation":"(Arenas et 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DE691A" w:rsidRPr="00F66F0B">
        <w:rPr>
          <w:lang w:val="en-GB"/>
        </w:rPr>
        <w:fldChar w:fldCharType="separate"/>
      </w:r>
      <w:r w:rsidR="00DE691A" w:rsidRPr="00617EF0">
        <w:rPr>
          <w:lang w:val="en-GB"/>
        </w:rPr>
        <w:t>(Arenas et al. 2017)</w:t>
      </w:r>
      <w:r w:rsidR="00DE691A" w:rsidRPr="00F66F0B">
        <w:rPr>
          <w:lang w:val="en-GB"/>
        </w:rPr>
        <w:fldChar w:fldCharType="end"/>
      </w:r>
      <w:r w:rsidR="0055506C" w:rsidRPr="00F66F0B">
        <w:rPr>
          <w:lang w:val="en-GB"/>
        </w:rPr>
        <w:t xml:space="preserve"> (Table S2)</w:t>
      </w:r>
      <w:r w:rsidR="00DE691A" w:rsidRPr="00617EF0">
        <w:rPr>
          <w:lang w:val="en-GB"/>
        </w:rPr>
        <w:t>.</w:t>
      </w:r>
      <w:r w:rsidR="0011004B" w:rsidRPr="00617EF0">
        <w:rPr>
          <w:lang w:val="en-GB"/>
        </w:rPr>
        <w:t xml:space="preserve"> Regarding the amino acid replacements</w:t>
      </w:r>
      <w:ins w:id="138" w:author="Catarina Brancoi" w:date="2022-09-14T10:44:00Z">
        <w:r w:rsidR="00D26211">
          <w:rPr>
            <w:lang w:val="en-GB"/>
          </w:rPr>
          <w:t xml:space="preserve"> and their </w:t>
        </w:r>
        <w:r w:rsidR="00D26211" w:rsidRPr="00F66F0B">
          <w:rPr>
            <w:lang w:val="en-GB"/>
          </w:rPr>
          <w:t>physicochemical properties</w:t>
        </w:r>
      </w:ins>
      <w:r w:rsidR="00E74278" w:rsidRPr="00617EF0">
        <w:rPr>
          <w:lang w:val="en-GB"/>
        </w:rPr>
        <w:t>,</w:t>
      </w:r>
      <w:r w:rsidR="0011004B" w:rsidRPr="00617EF0">
        <w:rPr>
          <w:lang w:val="en-GB"/>
        </w:rPr>
        <w:t xml:space="preserve"> we </w:t>
      </w:r>
      <w:r w:rsidR="0029053D" w:rsidRPr="00617EF0">
        <w:rPr>
          <w:lang w:val="en-GB"/>
        </w:rPr>
        <w:t xml:space="preserve">incorporate </w:t>
      </w:r>
      <w:r w:rsidR="00F65361" w:rsidRPr="00617EF0">
        <w:rPr>
          <w:lang w:val="en-GB"/>
        </w:rPr>
        <w:t xml:space="preserve">the number of </w:t>
      </w:r>
      <w:r w:rsidR="00F65361" w:rsidRPr="00F66F0B">
        <w:rPr>
          <w:lang w:val="en-GB"/>
        </w:rPr>
        <w:t>segregating sites</w:t>
      </w:r>
      <w:r w:rsidR="00F65361" w:rsidRPr="00617EF0">
        <w:rPr>
          <w:lang w:val="en-GB"/>
        </w:rPr>
        <w:t xml:space="preserve"> and </w:t>
      </w:r>
      <w:r w:rsidR="0029053D" w:rsidRPr="00617EF0">
        <w:rPr>
          <w:lang w:val="en-GB"/>
        </w:rPr>
        <w:t xml:space="preserve">the mean, standard deviation, </w:t>
      </w:r>
      <w:r w:rsidR="0029053D" w:rsidRPr="00F66F0B">
        <w:rPr>
          <w:lang w:val="en-GB"/>
        </w:rPr>
        <w:t>skewness and kurtosis of Gra</w:t>
      </w:r>
      <w:r w:rsidR="0018537C" w:rsidRPr="00F66F0B">
        <w:rPr>
          <w:lang w:val="en-GB"/>
        </w:rPr>
        <w:t>n</w:t>
      </w:r>
      <w:r w:rsidR="0029053D" w:rsidRPr="00F66F0B">
        <w:rPr>
          <w:lang w:val="en-GB"/>
        </w:rPr>
        <w:t xml:space="preserve">tham </w:t>
      </w:r>
      <w:r w:rsidR="0029053D" w:rsidRPr="00617EF0">
        <w:rPr>
          <w:lang w:val="en-GB"/>
        </w:rPr>
        <w:t>physicochemical distance</w:t>
      </w:r>
      <w:r w:rsidR="0011004B" w:rsidRPr="00617EF0">
        <w:rPr>
          <w:lang w:val="en-GB"/>
        </w:rPr>
        <w:t xml:space="preserve"> </w:t>
      </w:r>
      <w:r w:rsidR="0011004B" w:rsidRPr="00617EF0">
        <w:rPr>
          <w:lang w:val="en-GB"/>
        </w:rPr>
        <w:fldChar w:fldCharType="begin"/>
      </w:r>
      <w:r w:rsidR="0011004B" w:rsidRPr="00617EF0">
        <w:rPr>
          <w:lang w:val="en-GB"/>
        </w:rPr>
        <w:instrText xml:space="preserve"> ADDIN ZOTERO_ITEM CSL_CITATION {"citationID":"ikhLkrGT","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11004B" w:rsidRPr="00617EF0">
        <w:rPr>
          <w:lang w:val="en-GB"/>
        </w:rPr>
        <w:fldChar w:fldCharType="separate"/>
      </w:r>
      <w:r w:rsidR="0011004B" w:rsidRPr="00617EF0">
        <w:rPr>
          <w:noProof/>
          <w:lang w:val="en-GB"/>
        </w:rPr>
        <w:t>(Grantham 1974)</w:t>
      </w:r>
      <w:r w:rsidR="0011004B" w:rsidRPr="00617EF0">
        <w:rPr>
          <w:lang w:val="en-GB"/>
        </w:rPr>
        <w:fldChar w:fldCharType="end"/>
      </w:r>
      <w:r w:rsidR="00F65361" w:rsidRPr="00617EF0">
        <w:rPr>
          <w:lang w:val="en-GB"/>
        </w:rPr>
        <w:t xml:space="preserve"> between protein sites</w:t>
      </w:r>
      <w:r w:rsidR="0055506C" w:rsidRPr="00617EF0">
        <w:rPr>
          <w:lang w:val="en-GB"/>
        </w:rPr>
        <w:t xml:space="preserve"> </w:t>
      </w:r>
      <w:r w:rsidR="0055506C" w:rsidRPr="00F66F0B">
        <w:rPr>
          <w:lang w:val="en-GB"/>
        </w:rPr>
        <w:t>(Table S2)</w:t>
      </w:r>
      <w:r w:rsidR="0029053D" w:rsidRPr="00617EF0">
        <w:rPr>
          <w:lang w:val="en-GB"/>
        </w:rPr>
        <w:t xml:space="preserve">. It is a measure that assesses the difference between replaced amino acids depending on </w:t>
      </w:r>
      <w:r w:rsidR="000E7482" w:rsidRPr="00617EF0">
        <w:rPr>
          <w:lang w:val="en-GB"/>
        </w:rPr>
        <w:t xml:space="preserve">their </w:t>
      </w:r>
      <w:r w:rsidR="0029053D" w:rsidRPr="00F66F0B">
        <w:rPr>
          <w:lang w:val="en-GB"/>
        </w:rPr>
        <w:t>composition, polarity and molecular volume</w:t>
      </w:r>
      <w:r w:rsidR="000E7482" w:rsidRPr="00F66F0B">
        <w:rPr>
          <w:lang w:val="en-GB"/>
        </w:rPr>
        <w:t xml:space="preserve"> properties</w:t>
      </w:r>
      <w:r w:rsidR="0029053D" w:rsidRPr="00F66F0B">
        <w:rPr>
          <w:lang w:val="en-GB"/>
        </w:rPr>
        <w:t>.</w:t>
      </w:r>
      <w:r w:rsidR="000E7482" w:rsidRPr="00F66F0B">
        <w:rPr>
          <w:lang w:val="en-GB"/>
        </w:rPr>
        <w:t xml:space="preserve"> </w:t>
      </w:r>
    </w:p>
    <w:p w14:paraId="1A08BCE0" w14:textId="25DCC600" w:rsidR="00C54040" w:rsidRPr="00F66F0B" w:rsidRDefault="00F65361" w:rsidP="00617EF0">
      <w:pPr>
        <w:pStyle w:val="ListParagraph"/>
        <w:numPr>
          <w:ilvl w:val="0"/>
          <w:numId w:val="2"/>
        </w:numPr>
        <w:rPr>
          <w:lang w:val="en-GB"/>
        </w:rPr>
      </w:pPr>
      <w:r w:rsidRPr="00F66F0B">
        <w:rPr>
          <w:lang w:val="en-GB"/>
        </w:rPr>
        <w:t xml:space="preserve">Finally, </w:t>
      </w:r>
      <w:r w:rsidRPr="00F66F0B">
        <w:rPr>
          <w:i/>
          <w:iCs/>
          <w:lang w:val="en-GB"/>
        </w:rPr>
        <w:t>Prot</w:t>
      </w:r>
      <w:r w:rsidR="00583904" w:rsidRPr="00F66F0B">
        <w:rPr>
          <w:i/>
          <w:iCs/>
          <w:lang w:val="en-GB"/>
        </w:rPr>
        <w:t>Model</w:t>
      </w:r>
      <w:r w:rsidRPr="00F66F0B">
        <w:rPr>
          <w:lang w:val="en-GB"/>
        </w:rPr>
        <w:t xml:space="preserve"> estimates </w:t>
      </w:r>
      <w:r w:rsidR="00966629" w:rsidRPr="00F66F0B">
        <w:rPr>
          <w:lang w:val="en-GB"/>
        </w:rPr>
        <w:t>the posterior probability of al</w:t>
      </w:r>
      <w:r w:rsidR="00BB3947" w:rsidRPr="00F66F0B">
        <w:rPr>
          <w:lang w:val="en-GB"/>
        </w:rPr>
        <w:t>l</w:t>
      </w:r>
      <w:r w:rsidR="00966629" w:rsidRPr="00F66F0B">
        <w:rPr>
          <w:lang w:val="en-GB"/>
        </w:rPr>
        <w:t xml:space="preserve"> the substitution models analysed </w:t>
      </w:r>
      <w:r w:rsidRPr="00F66F0B">
        <w:rPr>
          <w:lang w:val="en-GB"/>
        </w:rPr>
        <w:t xml:space="preserve">with the </w:t>
      </w:r>
      <w:r w:rsidR="00966629" w:rsidRPr="00F66F0B">
        <w:rPr>
          <w:lang w:val="en-GB"/>
        </w:rPr>
        <w:t>ABC</w:t>
      </w:r>
      <w:r w:rsidRPr="00F66F0B">
        <w:rPr>
          <w:lang w:val="en-GB"/>
        </w:rPr>
        <w:t xml:space="preserve"> R library </w:t>
      </w:r>
      <w:r w:rsidR="0011004B" w:rsidRPr="00F66F0B">
        <w:rPr>
          <w:lang w:val="en-GB"/>
        </w:rPr>
        <w:fldChar w:fldCharType="begin"/>
      </w:r>
      <w:r w:rsidR="0011004B" w:rsidRPr="00F66F0B">
        <w:rPr>
          <w:lang w:val="en-GB"/>
        </w:rPr>
        <w:instrText xml:space="preserve"> ADDIN ZOTERO_ITEM CSL_CITATION {"citationID":"YUlS6qrj","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11004B" w:rsidRPr="00F66F0B">
        <w:rPr>
          <w:lang w:val="en-GB"/>
        </w:rPr>
        <w:fldChar w:fldCharType="separate"/>
      </w:r>
      <w:r w:rsidR="0011004B" w:rsidRPr="00617EF0">
        <w:rPr>
          <w:lang w:val="en-GB"/>
        </w:rPr>
        <w:t>(Csilléry et al. 2012)</w:t>
      </w:r>
      <w:r w:rsidR="0011004B" w:rsidRPr="00F66F0B">
        <w:rPr>
          <w:lang w:val="en-GB"/>
        </w:rPr>
        <w:fldChar w:fldCharType="end"/>
      </w:r>
      <w:r w:rsidR="0011004B" w:rsidRPr="00F66F0B">
        <w:rPr>
          <w:lang w:val="en-GB"/>
        </w:rPr>
        <w:t xml:space="preserve">. </w:t>
      </w:r>
      <w:r w:rsidR="003D5280" w:rsidRPr="00F66F0B">
        <w:rPr>
          <w:lang w:val="en-GB"/>
        </w:rPr>
        <w:t>Before the estimation,</w:t>
      </w:r>
      <w:r w:rsidR="00802038" w:rsidRPr="00F66F0B">
        <w:rPr>
          <w:lang w:val="en-GB"/>
        </w:rPr>
        <w:t xml:space="preserve"> some </w:t>
      </w:r>
      <w:r w:rsidR="00EF0233" w:rsidRPr="00F66F0B">
        <w:rPr>
          <w:lang w:val="en-GB"/>
        </w:rPr>
        <w:t>informative</w:t>
      </w:r>
      <w:r w:rsidR="00337497" w:rsidRPr="00F66F0B">
        <w:rPr>
          <w:lang w:val="en-GB"/>
        </w:rPr>
        <w:t xml:space="preserve"> outputs are created</w:t>
      </w:r>
      <w:r w:rsidR="00802038" w:rsidRPr="00F66F0B">
        <w:rPr>
          <w:lang w:val="en-GB"/>
        </w:rPr>
        <w:t>: (</w:t>
      </w:r>
      <w:r w:rsidR="00802038" w:rsidRPr="00F66F0B">
        <w:rPr>
          <w:i/>
          <w:iCs/>
          <w:lang w:val="en-GB"/>
        </w:rPr>
        <w:t>i</w:t>
      </w:r>
      <w:r w:rsidR="00802038" w:rsidRPr="00F66F0B">
        <w:rPr>
          <w:lang w:val="en-GB"/>
        </w:rPr>
        <w:t xml:space="preserve">) </w:t>
      </w:r>
      <w:r w:rsidR="00337497" w:rsidRPr="00F66F0B">
        <w:rPr>
          <w:lang w:val="en-GB"/>
        </w:rPr>
        <w:t xml:space="preserve">A </w:t>
      </w:r>
      <w:r w:rsidR="00F07CC7" w:rsidRPr="00F66F0B">
        <w:rPr>
          <w:lang w:val="en-GB"/>
        </w:rPr>
        <w:t>histogram</w:t>
      </w:r>
      <w:r w:rsidR="00337497" w:rsidRPr="00F66F0B">
        <w:rPr>
          <w:lang w:val="en-GB"/>
        </w:rPr>
        <w:t xml:space="preserve"> with </w:t>
      </w:r>
      <w:r w:rsidR="00EF0233" w:rsidRPr="00F66F0B">
        <w:rPr>
          <w:lang w:val="en-GB"/>
        </w:rPr>
        <w:t xml:space="preserve">the substitution rate </w:t>
      </w:r>
      <w:r w:rsidR="0011004B" w:rsidRPr="00F66F0B">
        <w:rPr>
          <w:lang w:val="en-GB"/>
        </w:rPr>
        <w:t xml:space="preserve">per site </w:t>
      </w:r>
      <w:r w:rsidR="00D41465" w:rsidRPr="00F66F0B">
        <w:rPr>
          <w:lang w:val="en-GB"/>
        </w:rPr>
        <w:t>considered in every simulation</w:t>
      </w:r>
      <w:r w:rsidR="00D41465" w:rsidRPr="00F66F0B" w:rsidDel="00D41465">
        <w:rPr>
          <w:lang w:val="en-GB"/>
        </w:rPr>
        <w:t xml:space="preserve"> </w:t>
      </w:r>
      <w:r w:rsidR="00D41465" w:rsidRPr="00F66F0B">
        <w:rPr>
          <w:lang w:val="en-GB"/>
        </w:rPr>
        <w:t>drawn from the</w:t>
      </w:r>
      <w:r w:rsidR="00337497" w:rsidRPr="00F66F0B">
        <w:rPr>
          <w:lang w:val="en-GB"/>
        </w:rPr>
        <w:t xml:space="preserve"> prior distribution.</w:t>
      </w:r>
      <w:r w:rsidR="00EF0233" w:rsidRPr="00F66F0B">
        <w:rPr>
          <w:lang w:val="en-GB"/>
        </w:rPr>
        <w:t xml:space="preserve"> </w:t>
      </w:r>
      <w:commentRangeStart w:id="139"/>
      <w:commentRangeStart w:id="140"/>
      <w:commentRangeStart w:id="141"/>
      <w:r w:rsidR="00337497" w:rsidRPr="00F66F0B">
        <w:rPr>
          <w:lang w:val="en-GB"/>
        </w:rPr>
        <w:t>T</w:t>
      </w:r>
      <w:r w:rsidR="00EF0233" w:rsidRPr="00F66F0B">
        <w:rPr>
          <w:lang w:val="en-GB"/>
        </w:rPr>
        <w:t>ogether</w:t>
      </w:r>
      <w:commentRangeEnd w:id="139"/>
      <w:r w:rsidR="00644AD2" w:rsidRPr="00617EF0">
        <w:rPr>
          <w:rStyle w:val="CommentReference"/>
          <w:lang w:val="en-GB"/>
        </w:rPr>
        <w:commentReference w:id="139"/>
      </w:r>
      <w:commentRangeEnd w:id="140"/>
      <w:r w:rsidR="00D3128F">
        <w:rPr>
          <w:rStyle w:val="CommentReference"/>
        </w:rPr>
        <w:commentReference w:id="140"/>
      </w:r>
      <w:commentRangeEnd w:id="141"/>
      <w:r w:rsidR="00D26211">
        <w:rPr>
          <w:rStyle w:val="CommentReference"/>
        </w:rPr>
        <w:commentReference w:id="141"/>
      </w:r>
      <w:r w:rsidR="00337497" w:rsidRPr="00F66F0B">
        <w:rPr>
          <w:lang w:val="en-GB"/>
        </w:rPr>
        <w:t xml:space="preserve">, another plot represents the corresponding </w:t>
      </w:r>
      <w:r w:rsidR="00B421FF" w:rsidRPr="00F66F0B">
        <w:rPr>
          <w:lang w:val="en-GB"/>
        </w:rPr>
        <w:t>theta (</w:t>
      </w:r>
      <w:r w:rsidR="00B421FF" w:rsidRPr="00F66F0B">
        <w:rPr>
          <w:i/>
          <w:iCs/>
          <w:lang w:val="en-GB"/>
        </w:rPr>
        <w:t>θ</w:t>
      </w:r>
      <w:r w:rsidR="00B421FF" w:rsidRPr="00F66F0B">
        <w:rPr>
          <w:lang w:val="en-GB"/>
        </w:rPr>
        <w:t xml:space="preserve">) </w:t>
      </w:r>
      <w:r w:rsidR="00337497" w:rsidRPr="00F66F0B">
        <w:rPr>
          <w:lang w:val="en-GB"/>
        </w:rPr>
        <w:t>values from the prior distribution used in every simulation. (</w:t>
      </w:r>
      <w:commentRangeStart w:id="142"/>
      <w:commentRangeStart w:id="143"/>
      <w:commentRangeStart w:id="144"/>
      <w:commentRangeStart w:id="145"/>
      <w:r w:rsidR="00337497" w:rsidRPr="00F66F0B">
        <w:rPr>
          <w:i/>
          <w:iCs/>
          <w:lang w:val="en-GB"/>
        </w:rPr>
        <w:t>ii</w:t>
      </w:r>
      <w:commentRangeEnd w:id="142"/>
      <w:r w:rsidR="00644AD2" w:rsidRPr="00617EF0">
        <w:rPr>
          <w:rStyle w:val="CommentReference"/>
          <w:lang w:val="en-GB"/>
        </w:rPr>
        <w:commentReference w:id="142"/>
      </w:r>
      <w:commentRangeEnd w:id="143"/>
      <w:r w:rsidR="00644AD2" w:rsidRPr="00617EF0">
        <w:rPr>
          <w:rStyle w:val="CommentReference"/>
          <w:lang w:val="en-GB"/>
        </w:rPr>
        <w:commentReference w:id="143"/>
      </w:r>
      <w:commentRangeEnd w:id="144"/>
      <w:r w:rsidR="00D3128F">
        <w:rPr>
          <w:rStyle w:val="CommentReference"/>
        </w:rPr>
        <w:commentReference w:id="144"/>
      </w:r>
      <w:commentRangeEnd w:id="145"/>
      <w:r w:rsidR="00D26211">
        <w:rPr>
          <w:rStyle w:val="CommentReference"/>
        </w:rPr>
        <w:commentReference w:id="145"/>
      </w:r>
      <w:r w:rsidR="00337497" w:rsidRPr="00F66F0B">
        <w:rPr>
          <w:lang w:val="en-GB"/>
        </w:rPr>
        <w:t>)</w:t>
      </w:r>
      <w:r w:rsidR="00EF0233" w:rsidRPr="00F66F0B">
        <w:rPr>
          <w:lang w:val="en-GB"/>
        </w:rPr>
        <w:t xml:space="preserve"> </w:t>
      </w:r>
      <w:r w:rsidR="00803F0E" w:rsidRPr="00F66F0B">
        <w:rPr>
          <w:lang w:val="en-GB"/>
        </w:rPr>
        <w:t>B</w:t>
      </w:r>
      <w:r w:rsidR="00337497" w:rsidRPr="00F66F0B">
        <w:rPr>
          <w:lang w:val="en-GB"/>
        </w:rPr>
        <w:t>oxplots</w:t>
      </w:r>
      <w:r w:rsidR="00E255A0" w:rsidRPr="00F66F0B">
        <w:rPr>
          <w:lang w:val="en-GB"/>
        </w:rPr>
        <w:t xml:space="preserve"> </w:t>
      </w:r>
      <w:r w:rsidR="00C93E14" w:rsidRPr="00F66F0B">
        <w:rPr>
          <w:lang w:val="en-GB"/>
        </w:rPr>
        <w:t xml:space="preserve">of </w:t>
      </w:r>
      <w:r w:rsidR="00644AD2" w:rsidRPr="00F66F0B">
        <w:rPr>
          <w:lang w:val="en-GB"/>
        </w:rPr>
        <w:t xml:space="preserve">the calculated </w:t>
      </w:r>
      <w:r w:rsidR="00C93E14" w:rsidRPr="00F66F0B">
        <w:rPr>
          <w:lang w:val="en-GB"/>
        </w:rPr>
        <w:t>SS</w:t>
      </w:r>
      <w:r w:rsidR="00E255A0" w:rsidRPr="00F66F0B">
        <w:rPr>
          <w:lang w:val="en-GB"/>
        </w:rPr>
        <w:t xml:space="preserve"> </w:t>
      </w:r>
      <w:r w:rsidR="00C93E14" w:rsidRPr="00F66F0B">
        <w:rPr>
          <w:lang w:val="en-GB"/>
        </w:rPr>
        <w:t xml:space="preserve">values </w:t>
      </w:r>
      <w:r w:rsidR="00644AD2" w:rsidRPr="00F66F0B">
        <w:rPr>
          <w:lang w:val="en-GB"/>
        </w:rPr>
        <w:t xml:space="preserve">for each </w:t>
      </w:r>
      <w:r w:rsidR="00C93E14" w:rsidRPr="00F66F0B">
        <w:rPr>
          <w:lang w:val="en-GB"/>
        </w:rPr>
        <w:t>considered</w:t>
      </w:r>
      <w:r w:rsidR="00E255A0" w:rsidRPr="00F66F0B">
        <w:rPr>
          <w:lang w:val="en-GB"/>
        </w:rPr>
        <w:t xml:space="preserve"> substitution model</w:t>
      </w:r>
      <w:r w:rsidR="00B421FF" w:rsidRPr="00F66F0B">
        <w:rPr>
          <w:lang w:val="en-GB"/>
        </w:rPr>
        <w:t xml:space="preserve"> with a blue line representing the </w:t>
      </w:r>
      <w:ins w:id="146" w:author="Catarina Brancoi" w:date="2022-09-14T10:51:00Z">
        <w:r w:rsidR="000F6E7F" w:rsidRPr="00F66F0B">
          <w:rPr>
            <w:lang w:val="en-GB"/>
          </w:rPr>
          <w:t>value</w:t>
        </w:r>
        <w:r w:rsidR="000F6E7F">
          <w:rPr>
            <w:lang w:val="en-GB"/>
          </w:rPr>
          <w:t>s calculated for the</w:t>
        </w:r>
        <w:r w:rsidR="000F6E7F" w:rsidRPr="00F66F0B">
          <w:rPr>
            <w:lang w:val="en-GB"/>
          </w:rPr>
          <w:t xml:space="preserve"> </w:t>
        </w:r>
      </w:ins>
      <w:del w:id="147" w:author="Catarina Brancoi" w:date="2022-09-14T10:51:00Z">
        <w:r w:rsidR="00B421FF" w:rsidRPr="00F66F0B" w:rsidDel="000F6E7F">
          <w:rPr>
            <w:lang w:val="en-GB"/>
          </w:rPr>
          <w:delText xml:space="preserve">study </w:delText>
        </w:r>
      </w:del>
      <w:ins w:id="148" w:author="Catarina Brancoi" w:date="2022-09-14T10:51:00Z">
        <w:r w:rsidR="000F6E7F">
          <w:rPr>
            <w:lang w:val="en-GB"/>
          </w:rPr>
          <w:t>observed</w:t>
        </w:r>
        <w:r w:rsidR="000F6E7F" w:rsidRPr="00F66F0B">
          <w:rPr>
            <w:lang w:val="en-GB"/>
          </w:rPr>
          <w:t xml:space="preserve"> </w:t>
        </w:r>
      </w:ins>
      <w:r w:rsidR="00B421FF" w:rsidRPr="00F66F0B">
        <w:rPr>
          <w:lang w:val="en-GB"/>
        </w:rPr>
        <w:t>dataset</w:t>
      </w:r>
      <w:del w:id="149" w:author="Catarina Brancoi" w:date="2022-09-14T10:51:00Z">
        <w:r w:rsidR="00B421FF" w:rsidRPr="00F66F0B" w:rsidDel="000F6E7F">
          <w:rPr>
            <w:lang w:val="en-GB"/>
          </w:rPr>
          <w:delText xml:space="preserve"> value</w:delText>
        </w:r>
      </w:del>
      <w:r w:rsidR="00E255A0" w:rsidRPr="00F66F0B">
        <w:rPr>
          <w:lang w:val="en-GB"/>
        </w:rPr>
        <w:t>. (</w:t>
      </w:r>
      <w:r w:rsidR="00E255A0" w:rsidRPr="00F66F0B">
        <w:rPr>
          <w:i/>
          <w:iCs/>
          <w:lang w:val="en-GB"/>
        </w:rPr>
        <w:t>iii</w:t>
      </w:r>
      <w:r w:rsidR="00E255A0" w:rsidRPr="00F66F0B">
        <w:rPr>
          <w:lang w:val="en-GB"/>
        </w:rPr>
        <w:t xml:space="preserve">) </w:t>
      </w:r>
      <w:commentRangeStart w:id="150"/>
      <w:commentRangeStart w:id="151"/>
      <w:commentRangeStart w:id="152"/>
      <w:r w:rsidR="00803F0E" w:rsidRPr="00F66F0B">
        <w:rPr>
          <w:lang w:val="en-GB"/>
        </w:rPr>
        <w:t>A</w:t>
      </w:r>
      <w:commentRangeEnd w:id="150"/>
      <w:r w:rsidR="00C76131" w:rsidRPr="00617EF0">
        <w:rPr>
          <w:rStyle w:val="CommentReference"/>
          <w:lang w:val="en-GB"/>
        </w:rPr>
        <w:commentReference w:id="150"/>
      </w:r>
      <w:commentRangeEnd w:id="151"/>
      <w:r w:rsidR="00C76131" w:rsidRPr="00617EF0">
        <w:rPr>
          <w:rStyle w:val="CommentReference"/>
          <w:lang w:val="en-GB"/>
        </w:rPr>
        <w:commentReference w:id="151"/>
      </w:r>
      <w:commentRangeEnd w:id="152"/>
      <w:r w:rsidR="00D3128F">
        <w:rPr>
          <w:rStyle w:val="CommentReference"/>
        </w:rPr>
        <w:commentReference w:id="152"/>
      </w:r>
      <w:r w:rsidR="00803F0E" w:rsidRPr="00F66F0B">
        <w:rPr>
          <w:lang w:val="en-GB"/>
        </w:rPr>
        <w:t xml:space="preserve"> plot </w:t>
      </w:r>
      <w:r w:rsidR="00C76131" w:rsidRPr="00F66F0B">
        <w:rPr>
          <w:lang w:val="en-GB"/>
        </w:rPr>
        <w:t xml:space="preserve">representing </w:t>
      </w:r>
      <w:r w:rsidR="00803F0E" w:rsidRPr="00F66F0B">
        <w:rPr>
          <w:lang w:val="en-GB"/>
        </w:rPr>
        <w:t>the confusion matrix</w:t>
      </w:r>
      <w:del w:id="153" w:author="Catarina Brancoi" w:date="2022-09-14T10:53:00Z">
        <w:r w:rsidR="00803F0E" w:rsidRPr="00F66F0B" w:rsidDel="000F6E7F">
          <w:rPr>
            <w:lang w:val="en-GB"/>
          </w:rPr>
          <w:delText>,</w:delText>
        </w:r>
      </w:del>
      <w:r w:rsidR="00803F0E" w:rsidRPr="00F66F0B">
        <w:rPr>
          <w:lang w:val="en-GB"/>
        </w:rPr>
        <w:t xml:space="preserve"> </w:t>
      </w:r>
      <w:ins w:id="154" w:author="Catarina Brancoi" w:date="2022-09-14T10:53:00Z">
        <w:r w:rsidR="000F6E7F">
          <w:rPr>
            <w:lang w:val="en-GB"/>
          </w:rPr>
          <w:t xml:space="preserve">(i.e., </w:t>
        </w:r>
      </w:ins>
      <w:r w:rsidR="00803F0E" w:rsidRPr="00F66F0B">
        <w:rPr>
          <w:lang w:val="en-GB"/>
        </w:rPr>
        <w:t xml:space="preserve">a specific table that allows </w:t>
      </w:r>
      <w:r w:rsidR="00C76131" w:rsidRPr="00F66F0B">
        <w:rPr>
          <w:lang w:val="en-GB"/>
        </w:rPr>
        <w:t xml:space="preserve">the </w:t>
      </w:r>
      <w:r w:rsidR="00803F0E" w:rsidRPr="00F66F0B">
        <w:rPr>
          <w:lang w:val="en-GB"/>
        </w:rPr>
        <w:t>visualization of the performance of the distinction between models</w:t>
      </w:r>
      <w:ins w:id="155" w:author="Catarina Brancoi" w:date="2022-09-14T10:53:00Z">
        <w:r w:rsidR="000F6E7F">
          <w:rPr>
            <w:lang w:val="en-GB"/>
          </w:rPr>
          <w:t>)</w:t>
        </w:r>
      </w:ins>
      <w:r w:rsidR="00803F0E" w:rsidRPr="00F66F0B">
        <w:rPr>
          <w:lang w:val="en-GB"/>
        </w:rPr>
        <w:t xml:space="preserve">. </w:t>
      </w:r>
      <w:r w:rsidR="00A30F35" w:rsidRPr="00F66F0B">
        <w:rPr>
          <w:lang w:val="en-GB"/>
        </w:rPr>
        <w:t xml:space="preserve">These plots can </w:t>
      </w:r>
      <w:r w:rsidR="004D361F" w:rsidRPr="00F66F0B">
        <w:rPr>
          <w:lang w:val="en-GB"/>
        </w:rPr>
        <w:t>help the user to better understand the observed data, including help the</w:t>
      </w:r>
      <w:r w:rsidR="00A30F35" w:rsidRPr="00F66F0B">
        <w:rPr>
          <w:lang w:val="en-GB"/>
        </w:rPr>
        <w:t xml:space="preserve"> user </w:t>
      </w:r>
      <w:r w:rsidR="004D361F" w:rsidRPr="00F66F0B">
        <w:rPr>
          <w:lang w:val="en-GB"/>
        </w:rPr>
        <w:t>to predict</w:t>
      </w:r>
      <w:r w:rsidR="00A30F35" w:rsidRPr="00F66F0B">
        <w:rPr>
          <w:lang w:val="en-GB"/>
        </w:rPr>
        <w:t xml:space="preserve"> the results</w:t>
      </w:r>
      <w:r w:rsidR="004D361F" w:rsidRPr="00F66F0B">
        <w:rPr>
          <w:lang w:val="en-GB"/>
        </w:rPr>
        <w:t xml:space="preserve">. </w:t>
      </w:r>
      <w:r w:rsidR="001E2432" w:rsidRPr="00F66F0B">
        <w:rPr>
          <w:lang w:val="en-GB"/>
        </w:rPr>
        <w:t xml:space="preserve">Next, the </w:t>
      </w:r>
      <w:ins w:id="156" w:author="Catarina Brancoi" w:date="2022-09-14T10:53:00Z">
        <w:r w:rsidR="000F6E7F" w:rsidRPr="00F66F0B">
          <w:rPr>
            <w:lang w:val="en-GB"/>
          </w:rPr>
          <w:t xml:space="preserve">estimation </w:t>
        </w:r>
        <w:r w:rsidR="000F6E7F">
          <w:rPr>
            <w:lang w:val="en-GB"/>
          </w:rPr>
          <w:t xml:space="preserve">of the </w:t>
        </w:r>
      </w:ins>
      <w:r w:rsidR="001E2432" w:rsidRPr="00F66F0B">
        <w:rPr>
          <w:lang w:val="en-GB"/>
        </w:rPr>
        <w:t xml:space="preserve">posterior probability </w:t>
      </w:r>
      <w:del w:id="157" w:author="Catarina Brancoi" w:date="2022-09-14T10:53:00Z">
        <w:r w:rsidR="001E2432" w:rsidRPr="00F66F0B" w:rsidDel="000F6E7F">
          <w:rPr>
            <w:lang w:val="en-GB"/>
          </w:rPr>
          <w:delText xml:space="preserve">estimation </w:delText>
        </w:r>
      </w:del>
      <w:r w:rsidR="001E2432" w:rsidRPr="00F66F0B">
        <w:rPr>
          <w:lang w:val="en-GB"/>
        </w:rPr>
        <w:t xml:space="preserve">can be made using three different </w:t>
      </w:r>
      <w:del w:id="158" w:author="Catarina Brancoi" w:date="2022-09-14T10:53:00Z">
        <w:r w:rsidR="001E2432" w:rsidRPr="00F66F0B" w:rsidDel="000F6E7F">
          <w:rPr>
            <w:lang w:val="en-GB"/>
          </w:rPr>
          <w:delText xml:space="preserve">trustworthy </w:delText>
        </w:r>
      </w:del>
      <w:r w:rsidR="001E2432" w:rsidRPr="00F66F0B">
        <w:rPr>
          <w:lang w:val="en-GB"/>
        </w:rPr>
        <w:t>methods</w:t>
      </w:r>
      <w:r w:rsidR="00C76131" w:rsidRPr="00F66F0B">
        <w:rPr>
          <w:lang w:val="en-GB"/>
        </w:rPr>
        <w:t xml:space="preserve"> </w:t>
      </w:r>
      <w:r w:rsidR="001E2432" w:rsidRPr="00F66F0B">
        <w:rPr>
          <w:lang w:val="en-GB"/>
        </w:rPr>
        <w:t>(</w:t>
      </w:r>
      <w:r w:rsidR="001E2432" w:rsidRPr="00617EF0">
        <w:rPr>
          <w:i/>
          <w:iCs/>
          <w:lang w:val="en-GB"/>
        </w:rPr>
        <w:t>rejection</w:t>
      </w:r>
      <w:r w:rsidR="001E2432" w:rsidRPr="00F66F0B">
        <w:rPr>
          <w:lang w:val="en-GB"/>
        </w:rPr>
        <w:t xml:space="preserve">, </w:t>
      </w:r>
      <w:r w:rsidR="00C76131" w:rsidRPr="00617EF0">
        <w:rPr>
          <w:i/>
          <w:iCs/>
          <w:lang w:val="en-GB"/>
        </w:rPr>
        <w:t>m</w:t>
      </w:r>
      <w:r w:rsidR="00216A2D" w:rsidRPr="00617EF0">
        <w:rPr>
          <w:i/>
          <w:iCs/>
          <w:lang w:val="en-GB"/>
        </w:rPr>
        <w:t>nlogistic</w:t>
      </w:r>
      <w:r w:rsidR="00216A2D" w:rsidRPr="00F66F0B">
        <w:rPr>
          <w:lang w:val="en-GB"/>
        </w:rPr>
        <w:t xml:space="preserve"> and </w:t>
      </w:r>
      <w:r w:rsidR="00216A2D" w:rsidRPr="00617EF0">
        <w:rPr>
          <w:i/>
          <w:iCs/>
          <w:lang w:val="en-GB"/>
        </w:rPr>
        <w:t>neuralnet</w:t>
      </w:r>
      <w:r w:rsidR="00216A2D" w:rsidRPr="00F66F0B">
        <w:rPr>
          <w:lang w:val="en-GB"/>
        </w:rPr>
        <w:t>)</w:t>
      </w:r>
      <w:r w:rsidR="001E2432" w:rsidRPr="00F66F0B">
        <w:rPr>
          <w:lang w:val="en-GB"/>
        </w:rPr>
        <w:t xml:space="preserve">) </w:t>
      </w:r>
      <w:r w:rsidR="001E2432" w:rsidRPr="00F66F0B">
        <w:rPr>
          <w:lang w:val="en-GB"/>
        </w:rPr>
        <w:fldChar w:fldCharType="begin"/>
      </w:r>
      <w:r w:rsidR="001E2432" w:rsidRPr="00F66F0B">
        <w:rPr>
          <w:lang w:val="en-GB"/>
        </w:rPr>
        <w:instrText xml:space="preserve"> ADDIN ZOTERO_ITEM CSL_CITATION {"citationID":"Gxzt71XV","properties":{"formattedCitation":"(Beaumont 2010; Beaumont et al. 2002; Blum &amp; Fran\\uc0\\u231{}ois 2010; Csill\\uc0\\u233{}ry et al. 2012)","plainCitation":"(Beaumont 2010; Beaumont et al. 2002; Blum &amp; François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792,"uris":["http://zotero.org/users/local/3HvvyIsJ/items/MHCRJY6J"],"itemData":{"id":792,"type":"article-journal","abstract":"Approximate Bayesian inference on the basis of summary statistics is well-suited to complex problems for which the likelihood is either mathematically or computationally intractable. However the methods that use rejection suffer from the curse of dimensionality when the number of summary statistics is increased. Here we propose a machinelearning approach to the estimation of the posterior density by introducing two innovations. The new method ﬁts a nonlinear conditional heteroscedastic regression of the parameter on the summary statistics, and then adaptively improves estimation using importance sampling. The new algorithm is compared to the state-of-the-art approximate Bayesian methods, and achieves considerable reduction of the computational burden in two examples of inference in statistical genetics and in a queueing model.","container-title":"Statistics and Computing","DOI":"10.1007/s11222-009-9116-0","ISSN":"0960-3174, 1573-1375","issue":"1","journalAbbreviation":"Stat Comput","language":"en","page":"63-73","source":"DOI.org (Crossref)","title":"Non-linear regression models for Approximate Bayesian Computation","volume":"20","author":[{"family":"Blum","given":"Michael G. B."},{"family":"François","given":"Olivier"}],"issued":{"date-parts":[["2010",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1E2432" w:rsidRPr="00F66F0B">
        <w:rPr>
          <w:lang w:val="en-GB"/>
        </w:rPr>
        <w:fldChar w:fldCharType="separate"/>
      </w:r>
      <w:r w:rsidR="001E2432" w:rsidRPr="00617EF0">
        <w:rPr>
          <w:lang w:val="en-GB"/>
        </w:rPr>
        <w:t>(Beaumont 2010; Beaumont et al. 2002; Blum &amp; François 2010; Csilléry et al. 2012)</w:t>
      </w:r>
      <w:r w:rsidR="001E2432" w:rsidRPr="00F66F0B">
        <w:rPr>
          <w:lang w:val="en-GB"/>
        </w:rPr>
        <w:fldChar w:fldCharType="end"/>
      </w:r>
      <w:r w:rsidR="001E2432" w:rsidRPr="00F66F0B">
        <w:rPr>
          <w:lang w:val="en-GB"/>
        </w:rPr>
        <w:t xml:space="preserve">. The confusion matrix, the </w:t>
      </w:r>
      <w:ins w:id="159" w:author="Catarina Brancoi" w:date="2022-09-14T10:53:00Z">
        <w:r w:rsidR="000F6E7F" w:rsidRPr="00F66F0B">
          <w:rPr>
            <w:lang w:val="en-GB"/>
          </w:rPr>
          <w:t>estimat</w:t>
        </w:r>
      </w:ins>
      <w:ins w:id="160" w:author="Catarina Brancoi" w:date="2022-09-14T10:54:00Z">
        <w:r w:rsidR="000F6E7F">
          <w:rPr>
            <w:lang w:val="en-GB"/>
          </w:rPr>
          <w:t xml:space="preserve">ed </w:t>
        </w:r>
      </w:ins>
      <w:r w:rsidR="001E2432" w:rsidRPr="00F66F0B">
        <w:rPr>
          <w:lang w:val="en-GB"/>
        </w:rPr>
        <w:t xml:space="preserve">best-fitting substitution model </w:t>
      </w:r>
      <w:del w:id="161" w:author="Catarina Brancoi" w:date="2022-09-14T10:53:00Z">
        <w:r w:rsidR="001E2432" w:rsidRPr="00F66F0B" w:rsidDel="000F6E7F">
          <w:rPr>
            <w:lang w:val="en-GB"/>
          </w:rPr>
          <w:delText xml:space="preserve">estimation </w:delText>
        </w:r>
      </w:del>
      <w:r w:rsidR="001E2432" w:rsidRPr="00F66F0B">
        <w:rPr>
          <w:lang w:val="en-GB"/>
        </w:rPr>
        <w:t xml:space="preserve">and the goodness of fit of </w:t>
      </w:r>
      <w:ins w:id="162" w:author="Catarina Brancoi" w:date="2022-09-14T10:54:00Z">
        <w:r w:rsidR="000F6E7F">
          <w:rPr>
            <w:lang w:val="en-GB"/>
          </w:rPr>
          <w:t xml:space="preserve">the </w:t>
        </w:r>
      </w:ins>
      <w:r w:rsidR="001E2432" w:rsidRPr="00F66F0B">
        <w:rPr>
          <w:lang w:val="en-GB"/>
        </w:rPr>
        <w:t xml:space="preserve">real data with </w:t>
      </w:r>
      <w:r w:rsidR="00A30F35" w:rsidRPr="00F66F0B">
        <w:rPr>
          <w:lang w:val="en-GB"/>
        </w:rPr>
        <w:t xml:space="preserve">the specified </w:t>
      </w:r>
      <w:r w:rsidR="001E2432" w:rsidRPr="00F66F0B">
        <w:rPr>
          <w:lang w:val="en-GB"/>
        </w:rPr>
        <w:t>substitution model</w:t>
      </w:r>
      <w:r w:rsidR="00A30F35" w:rsidRPr="00F66F0B">
        <w:rPr>
          <w:lang w:val="en-GB"/>
        </w:rPr>
        <w:t>s</w:t>
      </w:r>
      <w:r w:rsidR="001E2432" w:rsidRPr="00F66F0B">
        <w:rPr>
          <w:lang w:val="en-GB"/>
        </w:rPr>
        <w:t xml:space="preserve"> will be </w:t>
      </w:r>
      <w:r w:rsidR="001E2432" w:rsidRPr="00F66F0B">
        <w:rPr>
          <w:lang w:val="en-GB"/>
        </w:rPr>
        <w:lastRenderedPageBreak/>
        <w:t>written in the “</w:t>
      </w:r>
      <w:r w:rsidR="001E2432" w:rsidRPr="00F66F0B">
        <w:rPr>
          <w:i/>
          <w:iCs/>
          <w:lang w:val="en-GB"/>
        </w:rPr>
        <w:t>Results_text.txt</w:t>
      </w:r>
      <w:r w:rsidR="001E2432" w:rsidRPr="00F66F0B">
        <w:rPr>
          <w:lang w:val="en-GB"/>
        </w:rPr>
        <w:t>” file</w:t>
      </w:r>
      <w:r w:rsidR="0053346C" w:rsidRPr="00F66F0B">
        <w:rPr>
          <w:lang w:val="en-GB"/>
        </w:rPr>
        <w:t>.</w:t>
      </w:r>
      <w:r w:rsidR="001E2432" w:rsidRPr="00F66F0B">
        <w:rPr>
          <w:lang w:val="en-GB"/>
        </w:rPr>
        <w:t xml:space="preserve"> </w:t>
      </w:r>
      <w:r w:rsidR="00A30F35" w:rsidRPr="00F66F0B">
        <w:rPr>
          <w:lang w:val="en-GB"/>
        </w:rPr>
        <w:t>Additionally</w:t>
      </w:r>
      <w:r w:rsidR="0053346C" w:rsidRPr="00F66F0B">
        <w:rPr>
          <w:lang w:val="en-GB"/>
        </w:rPr>
        <w:t xml:space="preserve">, to easily understand </w:t>
      </w:r>
      <w:ins w:id="163" w:author="Catarina Brancoi" w:date="2022-09-14T10:56:00Z">
        <w:r w:rsidR="00E26C01">
          <w:rPr>
            <w:lang w:val="en-GB"/>
          </w:rPr>
          <w:t>t</w:t>
        </w:r>
      </w:ins>
      <w:ins w:id="164" w:author="Catarina Brancoi" w:date="2022-09-14T10:57:00Z">
        <w:r w:rsidR="00E26C01">
          <w:rPr>
            <w:lang w:val="en-GB"/>
          </w:rPr>
          <w:t xml:space="preserve">he </w:t>
        </w:r>
      </w:ins>
      <w:del w:id="165" w:author="Catarina Brancoi" w:date="2022-09-14T10:56:00Z">
        <w:r w:rsidR="0053346C" w:rsidRPr="00F66F0B" w:rsidDel="00E26C01">
          <w:rPr>
            <w:lang w:val="en-GB"/>
          </w:rPr>
          <w:delText xml:space="preserve">and evaluate the </w:delText>
        </w:r>
      </w:del>
      <w:r w:rsidR="004D361F" w:rsidRPr="00F66F0B">
        <w:rPr>
          <w:lang w:val="en-GB"/>
        </w:rPr>
        <w:t xml:space="preserve">selected </w:t>
      </w:r>
      <w:r w:rsidR="0053346C" w:rsidRPr="00F66F0B">
        <w:rPr>
          <w:lang w:val="en-GB"/>
        </w:rPr>
        <w:t>best-fitting substitution model</w:t>
      </w:r>
      <w:ins w:id="166" w:author="Catarina Brancoi" w:date="2022-09-14T10:56:00Z">
        <w:r w:rsidR="00E26C01">
          <w:rPr>
            <w:lang w:val="en-GB"/>
          </w:rPr>
          <w:t xml:space="preserve"> we also provide</w:t>
        </w:r>
      </w:ins>
      <w:r w:rsidR="0053346C" w:rsidRPr="00F66F0B">
        <w:rPr>
          <w:lang w:val="en-GB"/>
        </w:rPr>
        <w:t xml:space="preserve">: </w:t>
      </w:r>
      <w:r w:rsidR="00803F0E" w:rsidRPr="00F66F0B">
        <w:rPr>
          <w:lang w:val="en-GB"/>
        </w:rPr>
        <w:t>(</w:t>
      </w:r>
      <w:r w:rsidR="00803F0E" w:rsidRPr="00F66F0B">
        <w:rPr>
          <w:i/>
          <w:iCs/>
          <w:lang w:val="en-GB"/>
        </w:rPr>
        <w:t>iv</w:t>
      </w:r>
      <w:r w:rsidR="00803F0E" w:rsidRPr="00F66F0B">
        <w:rPr>
          <w:lang w:val="en-GB"/>
        </w:rPr>
        <w:t xml:space="preserve">) </w:t>
      </w:r>
      <w:r w:rsidR="00241DC5" w:rsidRPr="00F66F0B">
        <w:rPr>
          <w:lang w:val="en-GB"/>
        </w:rPr>
        <w:t xml:space="preserve">A </w:t>
      </w:r>
      <w:r w:rsidR="00E74278" w:rsidRPr="00F66F0B">
        <w:rPr>
          <w:lang w:val="en-GB"/>
        </w:rPr>
        <w:t>histogram</w:t>
      </w:r>
      <w:r w:rsidR="00241DC5" w:rsidRPr="00F66F0B">
        <w:rPr>
          <w:lang w:val="en-GB"/>
        </w:rPr>
        <w:t xml:space="preserve"> of every </w:t>
      </w:r>
      <w:del w:id="167" w:author="Catarina Brancoi" w:date="2022-09-14T10:56:00Z">
        <w:r w:rsidR="00241DC5" w:rsidRPr="00F66F0B" w:rsidDel="00E26C01">
          <w:rPr>
            <w:lang w:val="en-GB"/>
          </w:rPr>
          <w:delText>s</w:delText>
        </w:r>
      </w:del>
      <w:ins w:id="168" w:author="Catarina Brancoi" w:date="2022-09-14T10:56:00Z">
        <w:r w:rsidR="00E26C01">
          <w:rPr>
            <w:lang w:val="en-GB"/>
          </w:rPr>
          <w:t>investigated s</w:t>
        </w:r>
      </w:ins>
      <w:r w:rsidR="00241DC5" w:rsidRPr="00F66F0B">
        <w:rPr>
          <w:lang w:val="en-GB"/>
        </w:rPr>
        <w:t xml:space="preserve">ubstitution model </w:t>
      </w:r>
      <w:del w:id="169" w:author="Catarina Brancoi" w:date="2022-09-14T10:56:00Z">
        <w:r w:rsidR="00241DC5" w:rsidRPr="00F66F0B" w:rsidDel="00E26C01">
          <w:rPr>
            <w:lang w:val="en-GB"/>
          </w:rPr>
          <w:delText xml:space="preserve">tested </w:delText>
        </w:r>
      </w:del>
      <w:r w:rsidR="00241DC5" w:rsidRPr="00F66F0B">
        <w:rPr>
          <w:lang w:val="en-GB"/>
        </w:rPr>
        <w:t xml:space="preserve">representing the median of the distance between accepted summary statistics and observed ones. The </w:t>
      </w:r>
      <w:r w:rsidR="00A30F35" w:rsidRPr="00F66F0B">
        <w:rPr>
          <w:lang w:val="en-GB"/>
        </w:rPr>
        <w:t>p</w:t>
      </w:r>
      <w:r w:rsidR="00241DC5" w:rsidRPr="00F66F0B">
        <w:rPr>
          <w:lang w:val="en-GB"/>
        </w:rPr>
        <w:t xml:space="preserve">-value is also computed to test the fit </w:t>
      </w:r>
      <w:r w:rsidR="004D361F" w:rsidRPr="00F66F0B">
        <w:rPr>
          <w:lang w:val="en-GB"/>
        </w:rPr>
        <w:t xml:space="preserve">of </w:t>
      </w:r>
      <w:r w:rsidR="00241DC5" w:rsidRPr="00F66F0B">
        <w:rPr>
          <w:lang w:val="en-GB"/>
        </w:rPr>
        <w:t>every substitution model. (</w:t>
      </w:r>
      <w:r w:rsidR="00241DC5" w:rsidRPr="00F66F0B">
        <w:rPr>
          <w:i/>
          <w:iCs/>
          <w:lang w:val="en-GB"/>
        </w:rPr>
        <w:t>v</w:t>
      </w:r>
      <w:r w:rsidR="00241DC5" w:rsidRPr="00F66F0B">
        <w:rPr>
          <w:lang w:val="en-GB"/>
        </w:rPr>
        <w:t>)</w:t>
      </w:r>
      <w:r w:rsidR="00373688" w:rsidRPr="00F66F0B">
        <w:rPr>
          <w:lang w:val="en-GB"/>
        </w:rPr>
        <w:t xml:space="preserve"> A histogram of the values of </w:t>
      </w:r>
      <w:ins w:id="170" w:author="Catarina Brancoi" w:date="2022-09-14T10:59:00Z">
        <w:r w:rsidR="00E26C01">
          <w:rPr>
            <w:lang w:val="en-GB"/>
          </w:rPr>
          <w:t xml:space="preserve">each </w:t>
        </w:r>
      </w:ins>
      <w:r w:rsidR="004D361F" w:rsidRPr="00F66F0B">
        <w:rPr>
          <w:lang w:val="en-GB"/>
        </w:rPr>
        <w:t>SS</w:t>
      </w:r>
      <w:r w:rsidR="00373688" w:rsidRPr="00F66F0B">
        <w:rPr>
          <w:lang w:val="en-GB"/>
        </w:rPr>
        <w:t xml:space="preserve"> from the retained simulations </w:t>
      </w:r>
      <w:del w:id="171" w:author="Catarina Brancoi" w:date="2022-09-14T10:59:00Z">
        <w:r w:rsidR="00373688" w:rsidRPr="00F66F0B" w:rsidDel="00E26C01">
          <w:rPr>
            <w:lang w:val="en-GB"/>
          </w:rPr>
          <w:delText xml:space="preserve">for each summary statistic considered </w:delText>
        </w:r>
      </w:del>
      <w:r w:rsidR="00373688" w:rsidRPr="00F66F0B">
        <w:rPr>
          <w:lang w:val="en-GB"/>
        </w:rPr>
        <w:t>for every substitution model evaluated. (</w:t>
      </w:r>
      <w:r w:rsidR="00373688" w:rsidRPr="00F66F0B">
        <w:rPr>
          <w:i/>
          <w:iCs/>
          <w:lang w:val="en-GB"/>
        </w:rPr>
        <w:t>vi</w:t>
      </w:r>
      <w:r w:rsidR="00373688" w:rsidRPr="00F66F0B">
        <w:rPr>
          <w:lang w:val="en-GB"/>
        </w:rPr>
        <w:t xml:space="preserve">) A scatter plot of the values of the SS and </w:t>
      </w:r>
      <w:ins w:id="172" w:author="Catarina Brancoi" w:date="2022-09-14T11:02:00Z">
        <w:r w:rsidR="00DD362A">
          <w:rPr>
            <w:lang w:val="en-GB"/>
          </w:rPr>
          <w:t xml:space="preserve">the </w:t>
        </w:r>
      </w:ins>
      <w:r w:rsidR="00373688" w:rsidRPr="00F66F0B">
        <w:rPr>
          <w:lang w:val="en-GB"/>
        </w:rPr>
        <w:t xml:space="preserve">corresponding values of </w:t>
      </w:r>
      <w:commentRangeStart w:id="173"/>
      <w:r w:rsidR="00373688" w:rsidRPr="00F66F0B">
        <w:rPr>
          <w:i/>
          <w:iCs/>
          <w:lang w:val="en-GB"/>
        </w:rPr>
        <w:t>θ</w:t>
      </w:r>
      <w:commentRangeEnd w:id="173"/>
      <w:r w:rsidR="00DD362A">
        <w:rPr>
          <w:rStyle w:val="CommentReference"/>
        </w:rPr>
        <w:commentReference w:id="173"/>
      </w:r>
      <w:ins w:id="174" w:author="Catarina Brancoi" w:date="2022-09-14T11:03:00Z">
        <w:r w:rsidR="00DD362A">
          <w:rPr>
            <w:i/>
            <w:iCs/>
            <w:lang w:val="en-GB"/>
          </w:rPr>
          <w:t xml:space="preserve"> </w:t>
        </w:r>
        <w:r w:rsidR="00DD362A" w:rsidRPr="00DD362A">
          <w:rPr>
            <w:lang w:val="en-GB"/>
            <w:rPrChange w:id="175" w:author="Catarina Brancoi" w:date="2022-09-14T11:03:00Z">
              <w:rPr>
                <w:i/>
                <w:iCs/>
                <w:lang w:val="en-GB"/>
              </w:rPr>
            </w:rPrChange>
          </w:rPr>
          <w:t>used</w:t>
        </w:r>
        <w:r w:rsidR="00DD362A">
          <w:rPr>
            <w:lang w:val="en-GB"/>
          </w:rPr>
          <w:t xml:space="preserve"> for the simulation</w:t>
        </w:r>
      </w:ins>
      <w:del w:id="176" w:author="Catarina Brancoi" w:date="2022-09-14T11:03:00Z">
        <w:r w:rsidR="00373688" w:rsidRPr="00F66F0B" w:rsidDel="00DD362A">
          <w:rPr>
            <w:lang w:val="en-GB"/>
          </w:rPr>
          <w:delText xml:space="preserve"> </w:delText>
        </w:r>
        <w:commentRangeStart w:id="177"/>
        <w:r w:rsidR="00373688" w:rsidRPr="00F66F0B" w:rsidDel="00DD362A">
          <w:rPr>
            <w:lang w:val="en-GB"/>
          </w:rPr>
          <w:delText>prior distribution</w:delText>
        </w:r>
        <w:commentRangeEnd w:id="177"/>
        <w:r w:rsidR="00DD362A" w:rsidDel="00DD362A">
          <w:rPr>
            <w:rStyle w:val="CommentReference"/>
          </w:rPr>
          <w:commentReference w:id="177"/>
        </w:r>
      </w:del>
      <w:r w:rsidR="00373688" w:rsidRPr="00F66F0B">
        <w:rPr>
          <w:lang w:val="en-GB"/>
        </w:rPr>
        <w:t>. (</w:t>
      </w:r>
      <w:r w:rsidR="00373688" w:rsidRPr="00F66F0B">
        <w:rPr>
          <w:i/>
          <w:iCs/>
          <w:lang w:val="en-GB"/>
        </w:rPr>
        <w:t>vii</w:t>
      </w:r>
      <w:r w:rsidR="00373688" w:rsidRPr="00F66F0B">
        <w:rPr>
          <w:lang w:val="en-GB"/>
        </w:rPr>
        <w:t>) A plot of the two first principal components of a principal component analysis (PCA) of the SS values of the considered substitution models.</w:t>
      </w:r>
    </w:p>
    <w:p w14:paraId="447C243B" w14:textId="77777777" w:rsidR="00947F08" w:rsidRPr="00F66F0B" w:rsidRDefault="00947F08">
      <w:pPr>
        <w:rPr>
          <w:lang w:val="en-GB"/>
        </w:rPr>
      </w:pPr>
    </w:p>
    <w:p w14:paraId="2E80F999" w14:textId="6BBF5C38" w:rsidR="001C45B7" w:rsidRPr="00F66F0B" w:rsidRDefault="00997E4D" w:rsidP="006A6DC7">
      <w:pPr>
        <w:rPr>
          <w:lang w:val="en-GB"/>
        </w:rPr>
      </w:pPr>
      <w:r w:rsidRPr="00F66F0B">
        <w:rPr>
          <w:lang w:val="en-GB"/>
        </w:rPr>
        <w:t xml:space="preserve">Overall, </w:t>
      </w:r>
      <w:r w:rsidR="00A93306" w:rsidRPr="00F66F0B">
        <w:rPr>
          <w:i/>
          <w:iCs/>
          <w:lang w:val="en-GB"/>
        </w:rPr>
        <w:t>ProtModel</w:t>
      </w:r>
      <w:r w:rsidR="00A93306" w:rsidRPr="00F66F0B">
        <w:rPr>
          <w:lang w:val="en-GB"/>
        </w:rPr>
        <w:t xml:space="preserve"> allow</w:t>
      </w:r>
      <w:r w:rsidR="00D95263" w:rsidRPr="00F66F0B">
        <w:rPr>
          <w:lang w:val="en-GB"/>
        </w:rPr>
        <w:t>s</w:t>
      </w:r>
      <w:r w:rsidR="00A93306" w:rsidRPr="00F66F0B">
        <w:rPr>
          <w:lang w:val="en-GB"/>
        </w:rPr>
        <w:t xml:space="preserve"> to perform </w:t>
      </w:r>
      <w:r w:rsidR="00FB6F36" w:rsidRPr="00F66F0B">
        <w:rPr>
          <w:lang w:val="en-GB"/>
        </w:rPr>
        <w:t xml:space="preserve">ABC analyses in a simple way, only taking some decisions that can affect the model selection. </w:t>
      </w:r>
      <w:r w:rsidR="00A00BF5" w:rsidRPr="00F66F0B">
        <w:rPr>
          <w:lang w:val="en-GB"/>
        </w:rPr>
        <w:t>It consists of a pipeline written in Python, C and R</w:t>
      </w:r>
      <w:r w:rsidR="006A6DC7" w:rsidRPr="00F66F0B">
        <w:rPr>
          <w:lang w:val="en-GB"/>
        </w:rPr>
        <w:t xml:space="preserve"> that can run </w:t>
      </w:r>
      <w:r w:rsidR="00D95263" w:rsidRPr="00F66F0B">
        <w:rPr>
          <w:lang w:val="en-GB"/>
        </w:rPr>
        <w:t xml:space="preserve">either </w:t>
      </w:r>
      <w:r w:rsidR="0053346C" w:rsidRPr="00F66F0B">
        <w:rPr>
          <w:lang w:val="en-GB"/>
        </w:rPr>
        <w:t xml:space="preserve">on a local computer </w:t>
      </w:r>
      <w:r w:rsidR="00D95263" w:rsidRPr="00F66F0B">
        <w:rPr>
          <w:lang w:val="en-GB"/>
        </w:rPr>
        <w:t>(</w:t>
      </w:r>
      <w:r w:rsidR="006A6DC7" w:rsidRPr="00F66F0B">
        <w:rPr>
          <w:lang w:val="en-GB"/>
        </w:rPr>
        <w:t>on the command line or using a graphical user interface (GUI)</w:t>
      </w:r>
      <w:r w:rsidR="00D95263" w:rsidRPr="00F66F0B">
        <w:rPr>
          <w:lang w:val="en-GB"/>
        </w:rPr>
        <w:t>)</w:t>
      </w:r>
      <w:r w:rsidR="0053346C" w:rsidRPr="00F66F0B">
        <w:rPr>
          <w:lang w:val="en-GB"/>
        </w:rPr>
        <w:t xml:space="preserve"> or on a cluster</w:t>
      </w:r>
      <w:r w:rsidR="00D95263" w:rsidRPr="00F66F0B">
        <w:rPr>
          <w:lang w:val="en-GB"/>
        </w:rPr>
        <w:t>. I</w:t>
      </w:r>
      <w:r w:rsidR="00A00BF5" w:rsidRPr="00F66F0B">
        <w:rPr>
          <w:lang w:val="en-GB"/>
        </w:rPr>
        <w:t xml:space="preserve">t is freely available from </w:t>
      </w:r>
      <w:r w:rsidR="00000000">
        <w:fldChar w:fldCharType="begin"/>
      </w:r>
      <w:r w:rsidR="00000000" w:rsidRPr="00EA15B8">
        <w:rPr>
          <w:lang w:val="en-US"/>
          <w:rPrChange w:id="178" w:author="Catarina Brancoi" w:date="2022-09-14T09:46:00Z">
            <w:rPr/>
          </w:rPrChange>
        </w:rPr>
        <w:instrText xml:space="preserve"> HYPERLINK "https://github.com/DavidFerreiro/ProtModel" </w:instrText>
      </w:r>
      <w:r w:rsidR="00000000">
        <w:fldChar w:fldCharType="separate"/>
      </w:r>
      <w:r w:rsidR="00A00BF5" w:rsidRPr="00F66F0B">
        <w:rPr>
          <w:rStyle w:val="Hyperlink"/>
          <w:rFonts w:eastAsiaTheme="majorEastAsia"/>
          <w:lang w:val="en-GB"/>
        </w:rPr>
        <w:t>https://github.com/DavidFerreiro/ProtModel</w:t>
      </w:r>
      <w:r w:rsidR="00000000">
        <w:rPr>
          <w:rStyle w:val="Hyperlink"/>
          <w:rFonts w:eastAsiaTheme="majorEastAsia"/>
          <w:lang w:val="en-GB"/>
        </w:rPr>
        <w:fldChar w:fldCharType="end"/>
      </w:r>
      <w:r w:rsidR="00A00BF5" w:rsidRPr="00F66F0B">
        <w:rPr>
          <w:u w:val="single"/>
          <w:lang w:val="en-GB"/>
        </w:rPr>
        <w:t>.</w:t>
      </w:r>
      <w:r w:rsidR="00A00BF5" w:rsidRPr="00F66F0B">
        <w:rPr>
          <w:lang w:val="en-GB"/>
        </w:rPr>
        <w:t xml:space="preserve"> </w:t>
      </w:r>
      <w:r w:rsidR="001C45B7" w:rsidRPr="00F66F0B">
        <w:rPr>
          <w:lang w:val="en-GB"/>
        </w:rPr>
        <w:t xml:space="preserve">Together with the framework, some documentation and illustrative examples </w:t>
      </w:r>
      <w:r w:rsidR="00A00BF5" w:rsidRPr="00F66F0B">
        <w:rPr>
          <w:lang w:val="en-GB"/>
        </w:rPr>
        <w:t xml:space="preserve">with input and output file </w:t>
      </w:r>
      <w:r w:rsidR="001C45B7" w:rsidRPr="00F66F0B">
        <w:rPr>
          <w:lang w:val="en-GB"/>
        </w:rPr>
        <w:t>are included.</w:t>
      </w:r>
      <w:r w:rsidR="00A00BF5" w:rsidRPr="00F66F0B">
        <w:rPr>
          <w:lang w:val="en-GB"/>
        </w:rPr>
        <w:t xml:space="preserve"> </w:t>
      </w:r>
      <w:r w:rsidR="001C45B7" w:rsidRPr="00F66F0B">
        <w:rPr>
          <w:lang w:val="en-GB"/>
        </w:rPr>
        <w:t xml:space="preserve"> </w:t>
      </w:r>
    </w:p>
    <w:p w14:paraId="76D329CE" w14:textId="24F43B60" w:rsidR="001C45B7" w:rsidRPr="00F66F0B" w:rsidRDefault="001C45B7" w:rsidP="001C45B7">
      <w:pPr>
        <w:rPr>
          <w:lang w:val="en-GB"/>
        </w:rPr>
      </w:pPr>
    </w:p>
    <w:p w14:paraId="6BD621D3" w14:textId="24C1E477" w:rsidR="004161CA" w:rsidRPr="00617EF0" w:rsidRDefault="004161CA" w:rsidP="004161CA">
      <w:pPr>
        <w:rPr>
          <w:lang w:val="en-GB"/>
        </w:rPr>
      </w:pPr>
      <w:r w:rsidRPr="00617EF0">
        <w:rPr>
          <w:i/>
          <w:iCs/>
          <w:lang w:val="en-GB"/>
        </w:rPr>
        <w:t xml:space="preserve">ProtModel </w:t>
      </w:r>
      <w:r w:rsidRPr="00617EF0">
        <w:rPr>
          <w:lang w:val="en-GB"/>
        </w:rPr>
        <w:t>validation</w:t>
      </w:r>
    </w:p>
    <w:p w14:paraId="2E79B8E5" w14:textId="758511E9" w:rsidR="00352A59" w:rsidRPr="00F66F0B" w:rsidRDefault="00554488" w:rsidP="00997E4D">
      <w:pPr>
        <w:rPr>
          <w:lang w:val="en-GB"/>
        </w:rPr>
      </w:pPr>
      <w:r w:rsidRPr="00F66F0B">
        <w:rPr>
          <w:lang w:val="en-GB"/>
        </w:rPr>
        <w:t>Model selection using ABC method was already tested in population genetics</w:t>
      </w:r>
      <w:r w:rsidR="002666D1" w:rsidRPr="00F66F0B">
        <w:rPr>
          <w:lang w:val="en-GB"/>
        </w:rPr>
        <w:t xml:space="preserve"> (</w:t>
      </w:r>
      <w:r w:rsidR="00C61564" w:rsidRPr="00F66F0B">
        <w:rPr>
          <w:lang w:val="en-GB"/>
        </w:rPr>
        <w:t>e.g.,</w:t>
      </w:r>
      <w:r w:rsidR="002666D1" w:rsidRPr="00F66F0B">
        <w:rPr>
          <w:lang w:val="en-GB"/>
        </w:rPr>
        <w:t xml:space="preserve"> </w:t>
      </w:r>
      <w:commentRangeStart w:id="179"/>
      <w:commentRangeStart w:id="180"/>
      <w:r w:rsidR="002666D1" w:rsidRPr="00F66F0B">
        <w:rPr>
          <w:lang w:val="en-GB"/>
        </w:rPr>
        <w:fldChar w:fldCharType="begin"/>
      </w:r>
      <w:r w:rsidR="00D3128F">
        <w:rPr>
          <w:lang w:val="en-GB"/>
        </w:rPr>
        <w:instrText xml:space="preserve"> ADDIN ZOTERO_ITEM CSL_CITATION {"citationID":"LXzrEkku","properties":{"formattedCitation":"(Bemmels et al. 2016; Arenas et al. 2020; Leuenberger &amp; Wegmann 2010; Branco et al. 2022)","plainCitation":"(Bemmels et al. 2016; Arenas et al. 2020; Leuenberger &amp; Wegmann 2010; Branco et al. 2022)","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urrent SEA populations. Here, we applied approximate Bayesian computation, based on extensive spatially explicit computer simulations, to evaluate the ﬁ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ﬁ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ﬁ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schema":"https://github.com/citation-style-language/schema/raw/master/csl-citation.json"} </w:instrText>
      </w:r>
      <w:r w:rsidR="002666D1" w:rsidRPr="00F66F0B">
        <w:rPr>
          <w:lang w:val="en-GB"/>
        </w:rPr>
        <w:fldChar w:fldCharType="separate"/>
      </w:r>
      <w:r w:rsidR="00D3128F">
        <w:rPr>
          <w:noProof/>
          <w:lang w:val="en-GB"/>
        </w:rPr>
        <w:t>(Bemmels et al. 2016; Arenas et al. 2020; Leuenberger &amp; Wegmann 2010; Branco et al. 2022)</w:t>
      </w:r>
      <w:r w:rsidR="002666D1" w:rsidRPr="00F66F0B">
        <w:rPr>
          <w:lang w:val="en-GB"/>
        </w:rPr>
        <w:fldChar w:fldCharType="end"/>
      </w:r>
      <w:commentRangeEnd w:id="179"/>
      <w:r w:rsidR="00D3128F">
        <w:rPr>
          <w:rStyle w:val="CommentReference"/>
        </w:rPr>
        <w:commentReference w:id="179"/>
      </w:r>
      <w:commentRangeEnd w:id="180"/>
      <w:r w:rsidR="00911368">
        <w:rPr>
          <w:rStyle w:val="CommentReference"/>
        </w:rPr>
        <w:commentReference w:id="180"/>
      </w:r>
      <w:r w:rsidRPr="00F66F0B">
        <w:rPr>
          <w:lang w:val="en-GB"/>
        </w:rPr>
        <w:t>, but it was never used to</w:t>
      </w:r>
      <w:r w:rsidR="005E0494" w:rsidRPr="00F66F0B">
        <w:rPr>
          <w:lang w:val="en-GB"/>
        </w:rPr>
        <w:t xml:space="preserve"> compare amino acid substitution models. Here, we performed an evaluation of </w:t>
      </w:r>
      <w:r w:rsidR="005E0494" w:rsidRPr="00F66F0B">
        <w:rPr>
          <w:i/>
          <w:iCs/>
          <w:lang w:val="en-GB"/>
        </w:rPr>
        <w:t>ProtModel</w:t>
      </w:r>
      <w:r w:rsidR="005E0494" w:rsidRPr="00F66F0B">
        <w:rPr>
          <w:lang w:val="en-GB"/>
        </w:rPr>
        <w:t xml:space="preserve"> </w:t>
      </w:r>
      <w:r w:rsidR="006B5300" w:rsidRPr="00F66F0B">
        <w:rPr>
          <w:lang w:val="en-GB"/>
        </w:rPr>
        <w:t xml:space="preserve">ABC method, testing its effectiveness </w:t>
      </w:r>
      <w:r w:rsidR="00D95263" w:rsidRPr="00F66F0B">
        <w:rPr>
          <w:lang w:val="en-GB"/>
        </w:rPr>
        <w:t xml:space="preserve">under </w:t>
      </w:r>
      <w:r w:rsidR="006B5300" w:rsidRPr="00F66F0B">
        <w:rPr>
          <w:lang w:val="en-GB"/>
        </w:rPr>
        <w:t>different</w:t>
      </w:r>
      <w:r w:rsidR="00352A59" w:rsidRPr="00F66F0B">
        <w:rPr>
          <w:lang w:val="en-GB"/>
        </w:rPr>
        <w:t xml:space="preserve"> </w:t>
      </w:r>
      <w:r w:rsidR="00D95263" w:rsidRPr="00F66F0B">
        <w:rPr>
          <w:lang w:val="en-GB"/>
        </w:rPr>
        <w:t>values</w:t>
      </w:r>
      <w:r w:rsidR="00D95263" w:rsidRPr="00F66F0B" w:rsidDel="00D95263">
        <w:rPr>
          <w:lang w:val="en-GB"/>
        </w:rPr>
        <w:t xml:space="preserve"> </w:t>
      </w:r>
      <w:r w:rsidR="00D95263" w:rsidRPr="00F66F0B">
        <w:rPr>
          <w:lang w:val="en-GB"/>
        </w:rPr>
        <w:t xml:space="preserve">of ABC-related </w:t>
      </w:r>
      <w:r w:rsidR="00352A59" w:rsidRPr="00F66F0B">
        <w:rPr>
          <w:lang w:val="en-GB"/>
        </w:rPr>
        <w:t>parameters:</w:t>
      </w:r>
      <w:r w:rsidR="006B5300" w:rsidRPr="00F66F0B">
        <w:rPr>
          <w:lang w:val="en-GB"/>
        </w:rPr>
        <w:t xml:space="preserve"> </w:t>
      </w:r>
      <w:r w:rsidR="00352A59" w:rsidRPr="00F66F0B">
        <w:rPr>
          <w:lang w:val="en-GB"/>
        </w:rPr>
        <w:t>(</w:t>
      </w:r>
      <w:r w:rsidR="00352A59" w:rsidRPr="00F66F0B">
        <w:rPr>
          <w:i/>
          <w:iCs/>
          <w:lang w:val="en-GB"/>
        </w:rPr>
        <w:t>i</w:t>
      </w:r>
      <w:r w:rsidR="00352A59" w:rsidRPr="00F66F0B">
        <w:rPr>
          <w:lang w:val="en-GB"/>
        </w:rPr>
        <w:t xml:space="preserve">) </w:t>
      </w:r>
      <w:r w:rsidR="006B5300" w:rsidRPr="00F66F0B">
        <w:rPr>
          <w:lang w:val="en-GB"/>
        </w:rPr>
        <w:t>number of simulations</w:t>
      </w:r>
      <w:r w:rsidR="00B421FF" w:rsidRPr="00F66F0B">
        <w:rPr>
          <w:lang w:val="en-GB"/>
        </w:rPr>
        <w:t xml:space="preserve"> (10</w:t>
      </w:r>
      <w:r w:rsidR="00D95263" w:rsidRPr="00F66F0B">
        <w:rPr>
          <w:lang w:val="en-GB"/>
        </w:rPr>
        <w:t>,</w:t>
      </w:r>
      <w:r w:rsidR="00B421FF" w:rsidRPr="00F66F0B">
        <w:rPr>
          <w:lang w:val="en-GB"/>
        </w:rPr>
        <w:t xml:space="preserve">000, </w:t>
      </w:r>
      <w:r w:rsidR="00D75EDB" w:rsidRPr="00F66F0B">
        <w:rPr>
          <w:lang w:val="en-GB"/>
        </w:rPr>
        <w:t>5</w:t>
      </w:r>
      <w:r w:rsidR="00B421FF" w:rsidRPr="00F66F0B">
        <w:rPr>
          <w:lang w:val="en-GB"/>
        </w:rPr>
        <w:t>0</w:t>
      </w:r>
      <w:r w:rsidR="00D95263" w:rsidRPr="00F66F0B">
        <w:rPr>
          <w:lang w:val="en-GB"/>
        </w:rPr>
        <w:t>,</w:t>
      </w:r>
      <w:r w:rsidR="00B421FF" w:rsidRPr="00F66F0B">
        <w:rPr>
          <w:lang w:val="en-GB"/>
        </w:rPr>
        <w:t>000</w:t>
      </w:r>
      <w:r w:rsidR="00D75EDB" w:rsidRPr="00F66F0B">
        <w:rPr>
          <w:lang w:val="en-GB"/>
        </w:rPr>
        <w:t xml:space="preserve"> </w:t>
      </w:r>
      <w:r w:rsidR="00B421FF" w:rsidRPr="00F66F0B">
        <w:rPr>
          <w:lang w:val="en-GB"/>
        </w:rPr>
        <w:t xml:space="preserve">and </w:t>
      </w:r>
      <w:r w:rsidR="00D75EDB" w:rsidRPr="00F66F0B">
        <w:rPr>
          <w:lang w:val="en-GB"/>
        </w:rPr>
        <w:t>10</w:t>
      </w:r>
      <w:r w:rsidR="00B421FF" w:rsidRPr="00F66F0B">
        <w:rPr>
          <w:lang w:val="en-GB"/>
        </w:rPr>
        <w:t>0</w:t>
      </w:r>
      <w:r w:rsidR="00D95263" w:rsidRPr="00F66F0B">
        <w:rPr>
          <w:lang w:val="en-GB"/>
        </w:rPr>
        <w:t>,</w:t>
      </w:r>
      <w:r w:rsidR="00B421FF" w:rsidRPr="00F66F0B">
        <w:rPr>
          <w:lang w:val="en-GB"/>
        </w:rPr>
        <w:t>000)</w:t>
      </w:r>
      <w:r w:rsidR="006B5300" w:rsidRPr="00F66F0B">
        <w:rPr>
          <w:lang w:val="en-GB"/>
        </w:rPr>
        <w:t xml:space="preserve">, </w:t>
      </w:r>
      <w:r w:rsidR="00352A59" w:rsidRPr="00F66F0B">
        <w:rPr>
          <w:lang w:val="en-GB"/>
        </w:rPr>
        <w:t>(</w:t>
      </w:r>
      <w:r w:rsidR="00352A59" w:rsidRPr="00F66F0B">
        <w:rPr>
          <w:i/>
          <w:iCs/>
          <w:lang w:val="en-GB"/>
        </w:rPr>
        <w:t>ii</w:t>
      </w:r>
      <w:r w:rsidR="00352A59" w:rsidRPr="00F66F0B">
        <w:rPr>
          <w:lang w:val="en-GB"/>
        </w:rPr>
        <w:t xml:space="preserve">) </w:t>
      </w:r>
      <w:r w:rsidR="006B5300" w:rsidRPr="00F66F0B">
        <w:rPr>
          <w:lang w:val="en-GB"/>
        </w:rPr>
        <w:t>tolerance</w:t>
      </w:r>
      <w:r w:rsidR="00B421FF" w:rsidRPr="00F66F0B">
        <w:rPr>
          <w:lang w:val="en-GB"/>
        </w:rPr>
        <w:t xml:space="preserve"> (</w:t>
      </w:r>
      <w:r w:rsidR="00262D26" w:rsidRPr="00F66F0B">
        <w:rPr>
          <w:lang w:val="en-GB"/>
        </w:rPr>
        <w:t xml:space="preserve">0.005, </w:t>
      </w:r>
      <w:r w:rsidR="00B421FF" w:rsidRPr="00F66F0B">
        <w:rPr>
          <w:lang w:val="en-GB"/>
        </w:rPr>
        <w:t xml:space="preserve">0.01, </w:t>
      </w:r>
      <w:r w:rsidR="00262D26" w:rsidRPr="00F66F0B">
        <w:rPr>
          <w:lang w:val="en-GB"/>
        </w:rPr>
        <w:t xml:space="preserve">and </w:t>
      </w:r>
      <w:r w:rsidR="00B421FF" w:rsidRPr="00F66F0B">
        <w:rPr>
          <w:lang w:val="en-GB"/>
        </w:rPr>
        <w:t>0.05)</w:t>
      </w:r>
      <w:r w:rsidR="006B5300" w:rsidRPr="00F66F0B">
        <w:rPr>
          <w:lang w:val="en-GB"/>
        </w:rPr>
        <w:t xml:space="preserve"> and </w:t>
      </w:r>
      <w:r w:rsidR="00352A59" w:rsidRPr="00F66F0B">
        <w:rPr>
          <w:lang w:val="en-GB"/>
        </w:rPr>
        <w:t>(</w:t>
      </w:r>
      <w:r w:rsidR="00352A59" w:rsidRPr="00F66F0B">
        <w:rPr>
          <w:i/>
          <w:iCs/>
          <w:lang w:val="en-GB"/>
        </w:rPr>
        <w:t>iii</w:t>
      </w:r>
      <w:r w:rsidR="00352A59" w:rsidRPr="00F66F0B">
        <w:rPr>
          <w:lang w:val="en-GB"/>
        </w:rPr>
        <w:t xml:space="preserve">) </w:t>
      </w:r>
      <w:r w:rsidR="00216A2D" w:rsidRPr="00F66F0B">
        <w:rPr>
          <w:lang w:val="en-GB"/>
        </w:rPr>
        <w:t xml:space="preserve">under </w:t>
      </w:r>
      <w:r w:rsidR="006B5300" w:rsidRPr="00F66F0B">
        <w:rPr>
          <w:lang w:val="en-GB"/>
        </w:rPr>
        <w:t xml:space="preserve">three different </w:t>
      </w:r>
      <w:r w:rsidR="006B5300" w:rsidRPr="00F66F0B">
        <w:rPr>
          <w:lang w:val="en-GB"/>
        </w:rPr>
        <w:lastRenderedPageBreak/>
        <w:t>method</w:t>
      </w:r>
      <w:r w:rsidR="00216A2D" w:rsidRPr="00F66F0B">
        <w:rPr>
          <w:lang w:val="en-GB"/>
        </w:rPr>
        <w:t>s</w:t>
      </w:r>
      <w:r w:rsidR="006B5300" w:rsidRPr="00F66F0B">
        <w:rPr>
          <w:lang w:val="en-GB"/>
        </w:rPr>
        <w:t xml:space="preserve"> (</w:t>
      </w:r>
      <w:r w:rsidR="006B5300" w:rsidRPr="00617EF0">
        <w:rPr>
          <w:i/>
          <w:iCs/>
          <w:lang w:val="en-GB"/>
        </w:rPr>
        <w:t>rejection</w:t>
      </w:r>
      <w:r w:rsidR="006B5300" w:rsidRPr="00F66F0B">
        <w:rPr>
          <w:lang w:val="en-GB"/>
        </w:rPr>
        <w:t xml:space="preserve">, </w:t>
      </w:r>
      <w:r w:rsidR="006B5300" w:rsidRPr="00617EF0">
        <w:rPr>
          <w:i/>
          <w:iCs/>
          <w:lang w:val="en-GB"/>
        </w:rPr>
        <w:t>mnlogistic</w:t>
      </w:r>
      <w:r w:rsidR="006B5300" w:rsidRPr="00F66F0B">
        <w:rPr>
          <w:lang w:val="en-GB"/>
        </w:rPr>
        <w:t xml:space="preserve"> and </w:t>
      </w:r>
      <w:r w:rsidR="006B5300" w:rsidRPr="00617EF0">
        <w:rPr>
          <w:i/>
          <w:iCs/>
          <w:lang w:val="en-GB"/>
        </w:rPr>
        <w:t>neuralnet</w:t>
      </w:r>
      <w:r w:rsidR="006B5300" w:rsidRPr="00F66F0B">
        <w:rPr>
          <w:lang w:val="en-GB"/>
        </w:rPr>
        <w:t xml:space="preserve">). We performed the analysis considering </w:t>
      </w:r>
      <w:r w:rsidR="00947F08" w:rsidRPr="00F66F0B">
        <w:rPr>
          <w:lang w:val="en-GB"/>
        </w:rPr>
        <w:t>three</w:t>
      </w:r>
      <w:r w:rsidR="006B5300" w:rsidRPr="00F66F0B">
        <w:rPr>
          <w:lang w:val="en-GB"/>
        </w:rPr>
        <w:t xml:space="preserve"> substitution models</w:t>
      </w:r>
      <w:r w:rsidR="00216A2D" w:rsidRPr="00F66F0B">
        <w:rPr>
          <w:lang w:val="en-GB"/>
        </w:rPr>
        <w:t>, specifically the</w:t>
      </w:r>
      <w:r w:rsidR="006B5300" w:rsidRPr="00F66F0B">
        <w:rPr>
          <w:lang w:val="en-GB"/>
        </w:rPr>
        <w:t xml:space="preserve"> </w:t>
      </w:r>
      <w:r w:rsidR="00216A2D" w:rsidRPr="00F66F0B">
        <w:rPr>
          <w:lang w:val="en-GB"/>
        </w:rPr>
        <w:t xml:space="preserve">empirical model </w:t>
      </w:r>
      <w:r w:rsidR="006B5300" w:rsidRPr="00F66F0B">
        <w:rPr>
          <w:lang w:val="en-GB"/>
        </w:rPr>
        <w:t>Dayhoff</w:t>
      </w:r>
      <w:r w:rsidR="002E44B5" w:rsidRPr="00F66F0B">
        <w:rPr>
          <w:lang w:val="en-GB"/>
        </w:rPr>
        <w:t xml:space="preserve"> </w:t>
      </w:r>
      <w:r w:rsidR="002666D1" w:rsidRPr="00F66F0B">
        <w:rPr>
          <w:lang w:val="en-GB"/>
        </w:rPr>
        <w:fldChar w:fldCharType="begin"/>
      </w:r>
      <w:r w:rsidR="002666D1" w:rsidRPr="00F66F0B">
        <w:rPr>
          <w:lang w:val="en-GB"/>
        </w:rPr>
        <w:instrText xml:space="preserve"> ADDIN ZOTERO_ITEM CSL_CITATION {"citationID":"qWQWDytK","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2666D1" w:rsidRPr="00F66F0B">
        <w:rPr>
          <w:lang w:val="en-GB"/>
        </w:rPr>
        <w:fldChar w:fldCharType="separate"/>
      </w:r>
      <w:r w:rsidR="002666D1" w:rsidRPr="00F66F0B">
        <w:rPr>
          <w:noProof/>
          <w:lang w:val="en-GB"/>
        </w:rPr>
        <w:t>(Dayhoff et al. 1978)</w:t>
      </w:r>
      <w:r w:rsidR="002666D1" w:rsidRPr="00F66F0B">
        <w:rPr>
          <w:lang w:val="en-GB"/>
        </w:rPr>
        <w:fldChar w:fldCharType="end"/>
      </w:r>
      <w:r w:rsidR="006B5300" w:rsidRPr="00F66F0B">
        <w:rPr>
          <w:lang w:val="en-GB"/>
        </w:rPr>
        <w:t xml:space="preserve">, </w:t>
      </w:r>
      <w:r w:rsidR="00216A2D" w:rsidRPr="00F66F0B">
        <w:rPr>
          <w:lang w:val="en-GB"/>
        </w:rPr>
        <w:t xml:space="preserve">and the SCS models </w:t>
      </w:r>
      <w:r w:rsidR="006B5300" w:rsidRPr="00F66F0B">
        <w:rPr>
          <w:lang w:val="en-GB"/>
        </w:rPr>
        <w:t xml:space="preserve">Fitness and Neutral </w:t>
      </w:r>
      <w:r w:rsidR="002666D1" w:rsidRPr="00F66F0B">
        <w:rPr>
          <w:lang w:val="en-GB"/>
        </w:rPr>
        <w:fldChar w:fldCharType="begin"/>
      </w:r>
      <w:r w:rsidR="00643269" w:rsidRPr="00F66F0B">
        <w:rPr>
          <w:lang w:val="en-GB"/>
        </w:rPr>
        <w:instrText xml:space="preserve"> ADDIN ZOTERO_ITEM CSL_CITATION {"citationID":"R79sgF5a","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2666D1" w:rsidRPr="00F66F0B">
        <w:rPr>
          <w:lang w:val="en-GB"/>
        </w:rPr>
        <w:fldChar w:fldCharType="separate"/>
      </w:r>
      <w:r w:rsidR="00643269" w:rsidRPr="00F66F0B">
        <w:rPr>
          <w:noProof/>
          <w:lang w:val="en-GB"/>
        </w:rPr>
        <w:t>(Arenas et al. 2015)</w:t>
      </w:r>
      <w:r w:rsidR="002666D1" w:rsidRPr="00F66F0B">
        <w:rPr>
          <w:lang w:val="en-GB"/>
        </w:rPr>
        <w:fldChar w:fldCharType="end"/>
      </w:r>
      <w:r w:rsidR="00B421FF" w:rsidRPr="00F66F0B">
        <w:rPr>
          <w:lang w:val="en-GB"/>
        </w:rPr>
        <w:t>, using a</w:t>
      </w:r>
      <w:ins w:id="181" w:author="Catarina Brancoi" w:date="2022-09-14T11:19:00Z">
        <w:r w:rsidR="00FD77DE">
          <w:rPr>
            <w:lang w:val="en-GB"/>
          </w:rPr>
          <w:t xml:space="preserve">n </w:t>
        </w:r>
        <w:commentRangeStart w:id="182"/>
        <w:r w:rsidR="00FD77DE">
          <w:rPr>
            <w:lang w:val="en-GB"/>
          </w:rPr>
          <w:t>observed</w:t>
        </w:r>
      </w:ins>
      <w:commentRangeEnd w:id="182"/>
      <w:ins w:id="183" w:author="Catarina Brancoi" w:date="2022-09-14T11:20:00Z">
        <w:r w:rsidR="00FD77DE">
          <w:rPr>
            <w:rStyle w:val="CommentReference"/>
          </w:rPr>
          <w:commentReference w:id="182"/>
        </w:r>
      </w:ins>
      <w:r w:rsidR="00B421FF" w:rsidRPr="00F66F0B">
        <w:rPr>
          <w:lang w:val="en-GB"/>
        </w:rPr>
        <w:t xml:space="preserve"> dataset of 27 sequences and the 1TDE structure </w:t>
      </w:r>
      <w:r w:rsidR="00216A2D" w:rsidRPr="00F66F0B">
        <w:rPr>
          <w:lang w:val="en-GB"/>
        </w:rPr>
        <w:t xml:space="preserve">of the thioredoxin reductase protein family </w:t>
      </w:r>
      <w:r w:rsidR="00643269" w:rsidRPr="00F66F0B">
        <w:rPr>
          <w:lang w:val="en-GB"/>
        </w:rPr>
        <w:fldChar w:fldCharType="begin"/>
      </w:r>
      <w:r w:rsidR="00643269" w:rsidRPr="00F66F0B">
        <w:rPr>
          <w:lang w:val="en-GB"/>
        </w:rPr>
        <w:instrText xml:space="preserve"> ADDIN ZOTERO_ITEM CSL_CITATION {"citationID":"66c0LmMQ","properties":{"formattedCitation":"(Waksman et 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sidR="00643269" w:rsidRPr="00F66F0B">
        <w:rPr>
          <w:lang w:val="en-GB"/>
        </w:rPr>
        <w:fldChar w:fldCharType="separate"/>
      </w:r>
      <w:r w:rsidR="00643269" w:rsidRPr="00F66F0B">
        <w:rPr>
          <w:noProof/>
          <w:lang w:val="en-GB"/>
        </w:rPr>
        <w:t>(Waksman et al. 1994)</w:t>
      </w:r>
      <w:r w:rsidR="00643269" w:rsidRPr="00F66F0B">
        <w:rPr>
          <w:lang w:val="en-GB"/>
        </w:rPr>
        <w:fldChar w:fldCharType="end"/>
      </w:r>
      <w:r w:rsidR="006B5300" w:rsidRPr="00F66F0B">
        <w:rPr>
          <w:lang w:val="en-GB"/>
        </w:rPr>
        <w:t xml:space="preserve">. </w:t>
      </w:r>
      <w:r w:rsidR="00262D26" w:rsidRPr="00F66F0B">
        <w:rPr>
          <w:lang w:val="en-GB"/>
        </w:rPr>
        <w:t xml:space="preserve">For every </w:t>
      </w:r>
      <w:r w:rsidR="00216A2D" w:rsidRPr="00F66F0B">
        <w:rPr>
          <w:lang w:val="en-GB"/>
        </w:rPr>
        <w:t xml:space="preserve">possible </w:t>
      </w:r>
      <w:r w:rsidR="00262D26" w:rsidRPr="00F66F0B">
        <w:rPr>
          <w:lang w:val="en-GB"/>
        </w:rPr>
        <w:t>combination (</w:t>
      </w:r>
      <w:r w:rsidR="00D3128F">
        <w:rPr>
          <w:lang w:val="en-GB"/>
        </w:rPr>
        <w:t>3 models × 3 sets of simulations × 3 methods</w:t>
      </w:r>
      <w:r w:rsidR="00D3128F" w:rsidRPr="00F66F0B" w:rsidDel="00D3128F">
        <w:rPr>
          <w:lang w:val="en-GB"/>
        </w:rPr>
        <w:t xml:space="preserve"> </w:t>
      </w:r>
      <w:r w:rsidR="00262D26" w:rsidRPr="00F66F0B">
        <w:rPr>
          <w:lang w:val="en-GB"/>
        </w:rPr>
        <w:t xml:space="preserve">= </w:t>
      </w:r>
      <w:r w:rsidR="00352A59" w:rsidRPr="00F66F0B">
        <w:rPr>
          <w:lang w:val="en-GB"/>
        </w:rPr>
        <w:t>27</w:t>
      </w:r>
      <w:r w:rsidR="00262D26" w:rsidRPr="00F66F0B">
        <w:rPr>
          <w:lang w:val="en-GB"/>
        </w:rPr>
        <w:t xml:space="preserve"> combinations), </w:t>
      </w:r>
      <w:r w:rsidR="00352A59" w:rsidRPr="00F66F0B">
        <w:rPr>
          <w:lang w:val="en-GB"/>
        </w:rPr>
        <w:t xml:space="preserve">we </w:t>
      </w:r>
      <w:r w:rsidR="00216A2D" w:rsidRPr="00F66F0B">
        <w:rPr>
          <w:lang w:val="en-GB"/>
        </w:rPr>
        <w:t xml:space="preserve">evaluated the power of </w:t>
      </w:r>
      <w:r w:rsidR="00352A59" w:rsidRPr="00F66F0B">
        <w:rPr>
          <w:i/>
          <w:iCs/>
          <w:lang w:val="en-GB"/>
        </w:rPr>
        <w:t>ProtModel</w:t>
      </w:r>
      <w:r w:rsidR="00352A59" w:rsidRPr="00F66F0B">
        <w:rPr>
          <w:lang w:val="en-GB"/>
        </w:rPr>
        <w:t xml:space="preserve"> </w:t>
      </w:r>
      <w:r w:rsidR="00216A2D" w:rsidRPr="00F66F0B">
        <w:rPr>
          <w:lang w:val="en-GB"/>
        </w:rPr>
        <w:t xml:space="preserve">to </w:t>
      </w:r>
      <w:r w:rsidR="00352A59" w:rsidRPr="00F66F0B">
        <w:rPr>
          <w:lang w:val="en-GB"/>
        </w:rPr>
        <w:t xml:space="preserve">distinguish between the </w:t>
      </w:r>
      <w:r w:rsidR="002E44B5" w:rsidRPr="00F66F0B">
        <w:rPr>
          <w:lang w:val="en-GB"/>
        </w:rPr>
        <w:t>three</w:t>
      </w:r>
      <w:r w:rsidR="00352A59" w:rsidRPr="00F66F0B">
        <w:rPr>
          <w:lang w:val="en-GB"/>
        </w:rPr>
        <w:t xml:space="preserve"> substitution models with a cross-validation based on 100 pseudo-observed simulations </w:t>
      </w:r>
      <w:r w:rsidR="00643269" w:rsidRPr="00F66F0B">
        <w:rPr>
          <w:lang w:val="en-GB"/>
        </w:rPr>
        <w:fldChar w:fldCharType="begin"/>
      </w:r>
      <w:r w:rsidR="00643269" w:rsidRPr="00F66F0B">
        <w:rPr>
          <w:lang w:val="en-GB"/>
        </w:rPr>
        <w:instrText xml:space="preserve"> ADDIN ZOTERO_ITEM CSL_CITATION {"citationID":"6F6QDCd7","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643269" w:rsidRPr="00F66F0B">
        <w:rPr>
          <w:lang w:val="en-GB"/>
        </w:rPr>
        <w:fldChar w:fldCharType="separate"/>
      </w:r>
      <w:r w:rsidR="00643269" w:rsidRPr="00617EF0">
        <w:rPr>
          <w:lang w:val="en-GB"/>
        </w:rPr>
        <w:t>(Csilléry et al. 2012)</w:t>
      </w:r>
      <w:r w:rsidR="00643269" w:rsidRPr="00F66F0B">
        <w:rPr>
          <w:lang w:val="en-GB"/>
        </w:rPr>
        <w:fldChar w:fldCharType="end"/>
      </w:r>
      <w:r w:rsidR="00643269" w:rsidRPr="00F66F0B">
        <w:rPr>
          <w:lang w:val="en-GB"/>
        </w:rPr>
        <w:t>.</w:t>
      </w:r>
      <w:ins w:id="184" w:author="Catarina Brancoi" w:date="2022-09-14T11:17:00Z">
        <w:r w:rsidR="00911368">
          <w:rPr>
            <w:lang w:val="en-GB"/>
          </w:rPr>
          <w:t xml:space="preserve"> </w:t>
        </w:r>
      </w:ins>
      <w:ins w:id="185" w:author="Catarina Brancoi" w:date="2022-09-14T11:25:00Z">
        <w:r w:rsidR="00CE2E84">
          <w:rPr>
            <w:lang w:val="en-GB"/>
          </w:rPr>
          <w:t>Overall, w</w:t>
        </w:r>
      </w:ins>
      <w:del w:id="186" w:author="Catarina Brancoi" w:date="2022-09-14T11:25:00Z">
        <w:r w:rsidR="00352A59" w:rsidRPr="00F66F0B" w:rsidDel="00CE2E84">
          <w:rPr>
            <w:lang w:val="en-GB"/>
          </w:rPr>
          <w:delText>W</w:delText>
        </w:r>
      </w:del>
      <w:r w:rsidR="00352A59" w:rsidRPr="00F66F0B">
        <w:rPr>
          <w:lang w:val="en-GB"/>
        </w:rPr>
        <w:t xml:space="preserve">e found that </w:t>
      </w:r>
      <w:r w:rsidR="00A91E6A" w:rsidRPr="00F66F0B">
        <w:rPr>
          <w:lang w:val="en-GB"/>
        </w:rPr>
        <w:t xml:space="preserve">the </w:t>
      </w:r>
      <w:ins w:id="187" w:author="Catarina Brancoi" w:date="2022-09-14T11:25:00Z">
        <w:r w:rsidR="00CE2E84" w:rsidRPr="00F66F0B">
          <w:rPr>
            <w:lang w:val="en-GB"/>
          </w:rPr>
          <w:t>number of simulations did not influence the results</w:t>
        </w:r>
      </w:ins>
      <w:del w:id="188" w:author="Catarina Brancoi" w:date="2022-09-14T11:26:00Z">
        <w:r w:rsidR="00A91E6A" w:rsidRPr="00F66F0B" w:rsidDel="00CE2E84">
          <w:rPr>
            <w:lang w:val="en-GB"/>
          </w:rPr>
          <w:delText>accuracy</w:delText>
        </w:r>
      </w:del>
      <w:ins w:id="189" w:author="Catarina Brancoi" w:date="2022-09-14T11:25:00Z">
        <w:r w:rsidR="00CE2E84">
          <w:rPr>
            <w:lang w:val="en-GB"/>
          </w:rPr>
          <w:t>, contrar</w:t>
        </w:r>
      </w:ins>
      <w:ins w:id="190" w:author="Catarina Brancoi" w:date="2022-09-14T11:26:00Z">
        <w:r w:rsidR="00CE2E84">
          <w:rPr>
            <w:lang w:val="en-GB"/>
          </w:rPr>
          <w:t xml:space="preserve">ily to the </w:t>
        </w:r>
      </w:ins>
      <w:del w:id="191" w:author="Catarina Brancoi" w:date="2022-09-14T11:26:00Z">
        <w:r w:rsidR="00A91E6A" w:rsidRPr="00F66F0B" w:rsidDel="00CE2E84">
          <w:rPr>
            <w:lang w:val="en-GB"/>
          </w:rPr>
          <w:delText xml:space="preserve"> </w:delText>
        </w:r>
        <w:r w:rsidR="00947F08" w:rsidRPr="00F66F0B" w:rsidDel="00CE2E84">
          <w:rPr>
            <w:lang w:val="en-GB"/>
          </w:rPr>
          <w:delText>decrease</w:delText>
        </w:r>
        <w:r w:rsidR="00A91E6A" w:rsidRPr="00F66F0B" w:rsidDel="00CE2E84">
          <w:rPr>
            <w:lang w:val="en-GB"/>
          </w:rPr>
          <w:delText>d</w:delText>
        </w:r>
        <w:r w:rsidR="00947F08" w:rsidRPr="00F66F0B" w:rsidDel="00CE2E84">
          <w:rPr>
            <w:lang w:val="en-GB"/>
          </w:rPr>
          <w:delText xml:space="preserve"> </w:delText>
        </w:r>
        <w:r w:rsidR="00A91E6A" w:rsidRPr="00F66F0B" w:rsidDel="00CE2E84">
          <w:rPr>
            <w:lang w:val="en-GB"/>
          </w:rPr>
          <w:delText xml:space="preserve">when </w:delText>
        </w:r>
        <w:r w:rsidR="00947F08" w:rsidRPr="00F66F0B" w:rsidDel="00CE2E84">
          <w:rPr>
            <w:lang w:val="en-GB"/>
          </w:rPr>
          <w:delText xml:space="preserve">increasing </w:delText>
        </w:r>
        <w:r w:rsidR="00A91E6A" w:rsidRPr="00F66F0B" w:rsidDel="00CE2E84">
          <w:rPr>
            <w:lang w:val="en-GB"/>
          </w:rPr>
          <w:delText xml:space="preserve">the </w:delText>
        </w:r>
      </w:del>
      <w:r w:rsidR="00947F08" w:rsidRPr="00F66F0B">
        <w:rPr>
          <w:lang w:val="en-GB"/>
        </w:rPr>
        <w:t>tolerance value</w:t>
      </w:r>
      <w:ins w:id="192" w:author="Catarina Brancoi" w:date="2022-09-14T11:26:00Z">
        <w:r w:rsidR="00CE2E84">
          <w:rPr>
            <w:lang w:val="en-GB"/>
          </w:rPr>
          <w:t xml:space="preserve">. </w:t>
        </w:r>
      </w:ins>
      <w:ins w:id="193" w:author="Catarina Brancoi" w:date="2022-09-14T11:49:00Z">
        <w:r w:rsidR="003C657A">
          <w:rPr>
            <w:lang w:val="en-GB"/>
          </w:rPr>
          <w:t>Specifically</w:t>
        </w:r>
      </w:ins>
      <w:ins w:id="194" w:author="Catarina Brancoi" w:date="2022-09-14T11:29:00Z">
        <w:r w:rsidR="00D6172E">
          <w:rPr>
            <w:lang w:val="en-GB"/>
          </w:rPr>
          <w:t xml:space="preserve">, </w:t>
        </w:r>
        <w:r w:rsidR="00D6172E" w:rsidRPr="00F66F0B">
          <w:rPr>
            <w:lang w:val="en-GB"/>
          </w:rPr>
          <w:t>increasing the tolerance value</w:t>
        </w:r>
      </w:ins>
      <w:ins w:id="195" w:author="Catarina Brancoi" w:date="2022-09-14T11:26:00Z">
        <w:r w:rsidR="00CE2E84">
          <w:rPr>
            <w:lang w:val="en-GB"/>
          </w:rPr>
          <w:t xml:space="preserve"> </w:t>
        </w:r>
      </w:ins>
      <w:ins w:id="196" w:author="Catarina Brancoi" w:date="2022-09-14T11:29:00Z">
        <w:r w:rsidR="00D6172E">
          <w:rPr>
            <w:lang w:val="en-GB"/>
          </w:rPr>
          <w:t xml:space="preserve">decreased </w:t>
        </w:r>
        <w:r w:rsidR="00D6172E" w:rsidRPr="00F66F0B">
          <w:rPr>
            <w:lang w:val="en-GB"/>
          </w:rPr>
          <w:t xml:space="preserve">the accuracy </w:t>
        </w:r>
        <w:r w:rsidR="00D6172E">
          <w:rPr>
            <w:lang w:val="en-GB"/>
          </w:rPr>
          <w:t>of the estimation</w:t>
        </w:r>
      </w:ins>
      <w:del w:id="197" w:author="Catarina Brancoi" w:date="2022-09-14T11:29:00Z">
        <w:r w:rsidR="00D73B7A" w:rsidRPr="00F66F0B" w:rsidDel="00D6172E">
          <w:rPr>
            <w:lang w:val="en-GB"/>
          </w:rPr>
          <w:delText xml:space="preserve">. </w:delText>
        </w:r>
        <w:r w:rsidR="00A91E6A" w:rsidRPr="00F66F0B" w:rsidDel="00D6172E">
          <w:rPr>
            <w:lang w:val="en-GB"/>
          </w:rPr>
          <w:delText xml:space="preserve">On the </w:delText>
        </w:r>
        <w:r w:rsidR="009210BB" w:rsidRPr="00F66F0B" w:rsidDel="00D6172E">
          <w:rPr>
            <w:lang w:val="en-GB"/>
          </w:rPr>
          <w:delText>contrary</w:delText>
        </w:r>
        <w:r w:rsidR="00A91E6A" w:rsidRPr="00F66F0B" w:rsidDel="00D6172E">
          <w:rPr>
            <w:lang w:val="en-GB"/>
          </w:rPr>
          <w:delText>,</w:delText>
        </w:r>
      </w:del>
      <w:del w:id="198" w:author="Catarina Brancoi" w:date="2022-09-14T11:25:00Z">
        <w:r w:rsidR="00A91E6A" w:rsidRPr="00F66F0B" w:rsidDel="00CE2E84">
          <w:rPr>
            <w:lang w:val="en-GB"/>
          </w:rPr>
          <w:delText xml:space="preserve"> the number of simulations did not influence the results</w:delText>
        </w:r>
      </w:del>
      <w:r w:rsidR="00A91E6A" w:rsidRPr="00F66F0B">
        <w:rPr>
          <w:lang w:val="en-GB"/>
        </w:rPr>
        <w:t xml:space="preserve">. </w:t>
      </w:r>
      <w:r w:rsidR="0044493F" w:rsidRPr="00F66F0B">
        <w:rPr>
          <w:lang w:val="en-GB"/>
        </w:rPr>
        <w:t xml:space="preserve">Regarding the </w:t>
      </w:r>
      <w:r w:rsidR="00352A59" w:rsidRPr="00617EF0">
        <w:rPr>
          <w:i/>
          <w:iCs/>
          <w:lang w:val="en-GB"/>
        </w:rPr>
        <w:t>mnlogistic</w:t>
      </w:r>
      <w:r w:rsidR="00352A59" w:rsidRPr="00F66F0B">
        <w:rPr>
          <w:lang w:val="en-GB"/>
        </w:rPr>
        <w:t xml:space="preserve"> and </w:t>
      </w:r>
      <w:r w:rsidR="00850FFE" w:rsidRPr="00617EF0">
        <w:rPr>
          <w:i/>
          <w:iCs/>
          <w:lang w:val="en-GB"/>
        </w:rPr>
        <w:t>neuralnet</w:t>
      </w:r>
      <w:r w:rsidR="00352A59" w:rsidRPr="00F66F0B">
        <w:rPr>
          <w:lang w:val="en-GB"/>
        </w:rPr>
        <w:t xml:space="preserve"> ABC methods</w:t>
      </w:r>
      <w:r w:rsidR="0044493F" w:rsidRPr="00F66F0B">
        <w:rPr>
          <w:lang w:val="en-GB"/>
        </w:rPr>
        <w:t>, both</w:t>
      </w:r>
      <w:r w:rsidR="00352A59" w:rsidRPr="00F66F0B">
        <w:rPr>
          <w:lang w:val="en-GB"/>
        </w:rPr>
        <w:t xml:space="preserve"> failed </w:t>
      </w:r>
      <w:r w:rsidR="0044493F" w:rsidRPr="00F66F0B">
        <w:rPr>
          <w:lang w:val="en-GB"/>
        </w:rPr>
        <w:t>under the considered number of simulations</w:t>
      </w:r>
      <w:r w:rsidR="00850FFE" w:rsidRPr="00F66F0B">
        <w:rPr>
          <w:lang w:val="en-GB"/>
        </w:rPr>
        <w:t xml:space="preserve"> </w:t>
      </w:r>
      <w:r w:rsidR="0044493F" w:rsidRPr="00F66F0B">
        <w:rPr>
          <w:lang w:val="en-GB"/>
        </w:rPr>
        <w:t xml:space="preserve">and </w:t>
      </w:r>
      <w:r w:rsidR="00352A59" w:rsidRPr="00F66F0B">
        <w:rPr>
          <w:lang w:val="en-GB"/>
        </w:rPr>
        <w:t xml:space="preserve">with any </w:t>
      </w:r>
      <w:r w:rsidR="0044493F" w:rsidRPr="00F66F0B">
        <w:rPr>
          <w:lang w:val="en-GB"/>
        </w:rPr>
        <w:t xml:space="preserve">value of </w:t>
      </w:r>
      <w:commentRangeStart w:id="199"/>
      <w:commentRangeStart w:id="200"/>
      <w:r w:rsidR="00352A59" w:rsidRPr="00F66F0B">
        <w:rPr>
          <w:lang w:val="en-GB"/>
        </w:rPr>
        <w:t>tolerance</w:t>
      </w:r>
      <w:commentRangeEnd w:id="199"/>
      <w:r w:rsidR="00CE2E84">
        <w:rPr>
          <w:rStyle w:val="CommentReference"/>
        </w:rPr>
        <w:commentReference w:id="199"/>
      </w:r>
      <w:commentRangeEnd w:id="200"/>
      <w:r w:rsidR="00CE2E84">
        <w:rPr>
          <w:rStyle w:val="CommentReference"/>
        </w:rPr>
        <w:commentReference w:id="200"/>
      </w:r>
      <w:r w:rsidR="0044493F" w:rsidRPr="00F66F0B">
        <w:rPr>
          <w:lang w:val="en-GB"/>
        </w:rPr>
        <w:t xml:space="preserve">. </w:t>
      </w:r>
    </w:p>
    <w:p w14:paraId="09F3EA49" w14:textId="33998A42" w:rsidR="00352A59" w:rsidRDefault="00352A59" w:rsidP="00997E4D">
      <w:pPr>
        <w:rPr>
          <w:ins w:id="201" w:author="Catarina Brancoi" w:date="2022-09-14T11:28:00Z"/>
          <w:lang w:val="en-GB"/>
        </w:rPr>
      </w:pPr>
    </w:p>
    <w:p w14:paraId="2459CF1C" w14:textId="1A5EB60B" w:rsidR="00CE2E84" w:rsidRPr="00F66F0B" w:rsidDel="00D6172E" w:rsidRDefault="00CE2E84" w:rsidP="00997E4D">
      <w:pPr>
        <w:rPr>
          <w:del w:id="202" w:author="Catarina Brancoi" w:date="2022-09-14T11:29:00Z"/>
          <w:lang w:val="en-GB"/>
        </w:rPr>
      </w:pPr>
    </w:p>
    <w:p w14:paraId="7C82B3E0" w14:textId="00E1BAA5" w:rsidR="002E44B5" w:rsidRPr="00F66F0B" w:rsidRDefault="00352A59" w:rsidP="00997E4D">
      <w:pPr>
        <w:rPr>
          <w:lang w:val="en-GB"/>
        </w:rPr>
      </w:pPr>
      <w:r w:rsidRPr="00F66F0B">
        <w:rPr>
          <w:lang w:val="en-GB"/>
        </w:rPr>
        <w:t xml:space="preserve">Next, </w:t>
      </w:r>
      <w:r w:rsidR="0044493F" w:rsidRPr="00F66F0B">
        <w:rPr>
          <w:lang w:val="en-GB"/>
        </w:rPr>
        <w:t>we</w:t>
      </w:r>
      <w:r w:rsidR="00262D26" w:rsidRPr="00F66F0B">
        <w:rPr>
          <w:lang w:val="en-GB"/>
        </w:rPr>
        <w:t xml:space="preserve"> simulated </w:t>
      </w:r>
      <w:commentRangeStart w:id="203"/>
      <w:r w:rsidR="00262D26" w:rsidRPr="00F66F0B">
        <w:rPr>
          <w:lang w:val="en-GB"/>
        </w:rPr>
        <w:t xml:space="preserve">100 multiple </w:t>
      </w:r>
      <w:r w:rsidR="00615194" w:rsidRPr="00F66F0B">
        <w:rPr>
          <w:lang w:val="en-GB"/>
        </w:rPr>
        <w:t xml:space="preserve">protein </w:t>
      </w:r>
      <w:r w:rsidR="00D3128F">
        <w:rPr>
          <w:lang w:val="en-GB"/>
        </w:rPr>
        <w:t>MSA</w:t>
      </w:r>
      <w:r w:rsidR="00262D26" w:rsidRPr="00F66F0B">
        <w:rPr>
          <w:lang w:val="en-GB"/>
        </w:rPr>
        <w:t xml:space="preserve"> </w:t>
      </w:r>
      <w:commentRangeEnd w:id="203"/>
      <w:r w:rsidR="00911368">
        <w:rPr>
          <w:rStyle w:val="CommentReference"/>
        </w:rPr>
        <w:commentReference w:id="203"/>
      </w:r>
      <w:r w:rsidR="00262D26" w:rsidRPr="00F66F0B">
        <w:rPr>
          <w:lang w:val="en-GB"/>
        </w:rPr>
        <w:t>under each substitution model considered (Dayhoff, Fitness and Neutral)</w:t>
      </w:r>
      <w:ins w:id="204" w:author="Catarina Brancoi" w:date="2022-09-14T11:49:00Z">
        <w:r w:rsidR="003C657A">
          <w:rPr>
            <w:lang w:val="en-GB"/>
          </w:rPr>
          <w:t xml:space="preserve">, </w:t>
        </w:r>
      </w:ins>
      <w:del w:id="205" w:author="Catarina Brancoi" w:date="2022-09-14T11:49:00Z">
        <w:r w:rsidR="00262D26" w:rsidRPr="00F66F0B" w:rsidDel="003C657A">
          <w:rPr>
            <w:lang w:val="en-GB"/>
          </w:rPr>
          <w:delText xml:space="preserve"> (</w:delText>
        </w:r>
      </w:del>
      <w:r w:rsidR="00A91E6A" w:rsidRPr="00F66F0B">
        <w:rPr>
          <w:lang w:val="en-GB"/>
        </w:rPr>
        <w:t xml:space="preserve">which we considered as </w:t>
      </w:r>
      <w:r w:rsidR="00262D26" w:rsidRPr="00F66F0B">
        <w:rPr>
          <w:lang w:val="en-GB"/>
        </w:rPr>
        <w:t>test datasets</w:t>
      </w:r>
      <w:del w:id="206" w:author="Catarina Brancoi" w:date="2022-09-14T11:49:00Z">
        <w:r w:rsidR="00262D26" w:rsidRPr="00F66F0B" w:rsidDel="003C657A">
          <w:rPr>
            <w:lang w:val="en-GB"/>
          </w:rPr>
          <w:delText>)</w:delText>
        </w:r>
      </w:del>
      <w:r w:rsidR="00262D26" w:rsidRPr="00F66F0B">
        <w:rPr>
          <w:lang w:val="en-GB"/>
        </w:rPr>
        <w:t xml:space="preserve">. </w:t>
      </w:r>
      <w:r w:rsidRPr="00F66F0B">
        <w:rPr>
          <w:lang w:val="en-GB"/>
        </w:rPr>
        <w:t>Then,</w:t>
      </w:r>
      <w:r w:rsidR="00262D26" w:rsidRPr="00F66F0B">
        <w:rPr>
          <w:lang w:val="en-GB"/>
        </w:rPr>
        <w:t xml:space="preserve"> the framework was used to estimate the best-fitting substitution model </w:t>
      </w:r>
      <w:r w:rsidR="00A91E6A" w:rsidRPr="00F66F0B">
        <w:rPr>
          <w:lang w:val="en-GB"/>
        </w:rPr>
        <w:t xml:space="preserve">of the </w:t>
      </w:r>
      <w:r w:rsidR="00D3128F">
        <w:rPr>
          <w:lang w:val="en-GB"/>
        </w:rPr>
        <w:t>3</w:t>
      </w:r>
      <w:r w:rsidR="00A91E6A" w:rsidRPr="00F66F0B">
        <w:rPr>
          <w:lang w:val="en-GB"/>
        </w:rPr>
        <w:t xml:space="preserve">00 </w:t>
      </w:r>
      <w:del w:id="207" w:author="Catarina Brancoi" w:date="2022-09-14T11:16:00Z">
        <w:r w:rsidR="00D3128F" w:rsidDel="00911368">
          <w:rPr>
            <w:lang w:val="en-GB"/>
          </w:rPr>
          <w:delText xml:space="preserve">(100 </w:delText>
        </w:r>
        <w:commentRangeStart w:id="208"/>
        <w:r w:rsidR="00D3128F" w:rsidDel="00911368">
          <w:rPr>
            <w:lang w:val="en-GB"/>
          </w:rPr>
          <w:delText>x</w:delText>
        </w:r>
        <w:commentRangeEnd w:id="208"/>
        <w:r w:rsidR="00911368" w:rsidDel="00911368">
          <w:rPr>
            <w:rStyle w:val="CommentReference"/>
          </w:rPr>
          <w:commentReference w:id="208"/>
        </w:r>
        <w:r w:rsidR="00D3128F" w:rsidDel="00911368">
          <w:rPr>
            <w:lang w:val="en-GB"/>
          </w:rPr>
          <w:delText xml:space="preserve"> model) </w:delText>
        </w:r>
      </w:del>
      <w:r w:rsidR="00262D26" w:rsidRPr="00F66F0B">
        <w:rPr>
          <w:lang w:val="en-GB"/>
        </w:rPr>
        <w:t xml:space="preserve">test datasets </w:t>
      </w:r>
      <w:ins w:id="209" w:author="Catarina Brancoi" w:date="2022-09-14T11:16:00Z">
        <w:r w:rsidR="00911368">
          <w:rPr>
            <w:lang w:val="en-GB"/>
          </w:rPr>
          <w:t>(100 per</w:t>
        </w:r>
        <w:commentRangeStart w:id="210"/>
        <w:commentRangeEnd w:id="210"/>
        <w:r w:rsidR="00911368">
          <w:rPr>
            <w:rStyle w:val="CommentReference"/>
          </w:rPr>
          <w:commentReference w:id="210"/>
        </w:r>
        <w:r w:rsidR="00911368">
          <w:rPr>
            <w:lang w:val="en-GB"/>
          </w:rPr>
          <w:t xml:space="preserve"> model) </w:t>
        </w:r>
      </w:ins>
      <w:del w:id="211" w:author="Catarina Brancoi" w:date="2022-09-14T11:16:00Z">
        <w:r w:rsidR="00A91E6A" w:rsidRPr="00F66F0B" w:rsidDel="00911368">
          <w:rPr>
            <w:lang w:val="en-GB"/>
          </w:rPr>
          <w:delText xml:space="preserve">with </w:delText>
        </w:r>
        <w:r w:rsidR="00262D26" w:rsidRPr="00F66F0B" w:rsidDel="00911368">
          <w:rPr>
            <w:lang w:val="en-GB"/>
          </w:rPr>
          <w:delText xml:space="preserve">ABC </w:delText>
        </w:r>
      </w:del>
      <w:r w:rsidR="002E44B5" w:rsidRPr="00F66F0B">
        <w:rPr>
          <w:lang w:val="en-GB"/>
        </w:rPr>
        <w:t>considering 10</w:t>
      </w:r>
      <w:r w:rsidR="00A91E6A" w:rsidRPr="00F66F0B">
        <w:rPr>
          <w:lang w:val="en-GB"/>
        </w:rPr>
        <w:t>,</w:t>
      </w:r>
      <w:r w:rsidR="002E44B5" w:rsidRPr="00F66F0B">
        <w:rPr>
          <w:lang w:val="en-GB"/>
        </w:rPr>
        <w:t>000,</w:t>
      </w:r>
      <w:r w:rsidR="00262D26" w:rsidRPr="00F66F0B">
        <w:rPr>
          <w:lang w:val="en-GB"/>
        </w:rPr>
        <w:t xml:space="preserve"> </w:t>
      </w:r>
      <w:r w:rsidRPr="00F66F0B">
        <w:rPr>
          <w:lang w:val="en-GB"/>
        </w:rPr>
        <w:t>5</w:t>
      </w:r>
      <w:r w:rsidR="00262D26" w:rsidRPr="00F66F0B">
        <w:rPr>
          <w:lang w:val="en-GB"/>
        </w:rPr>
        <w:t>0</w:t>
      </w:r>
      <w:r w:rsidR="00A91E6A" w:rsidRPr="00F66F0B">
        <w:rPr>
          <w:lang w:val="en-GB"/>
        </w:rPr>
        <w:t>,</w:t>
      </w:r>
      <w:r w:rsidR="00262D26" w:rsidRPr="00F66F0B">
        <w:rPr>
          <w:lang w:val="en-GB"/>
        </w:rPr>
        <w:t xml:space="preserve">000 </w:t>
      </w:r>
      <w:r w:rsidR="002E44B5" w:rsidRPr="00F66F0B">
        <w:rPr>
          <w:lang w:val="en-GB"/>
        </w:rPr>
        <w:t>and 100</w:t>
      </w:r>
      <w:r w:rsidR="00A91E6A" w:rsidRPr="00F66F0B">
        <w:rPr>
          <w:lang w:val="en-GB"/>
        </w:rPr>
        <w:t>,</w:t>
      </w:r>
      <w:r w:rsidR="002E44B5" w:rsidRPr="00F66F0B">
        <w:rPr>
          <w:lang w:val="en-GB"/>
        </w:rPr>
        <w:t xml:space="preserve">000 </w:t>
      </w:r>
      <w:r w:rsidR="00262D26" w:rsidRPr="00F66F0B">
        <w:rPr>
          <w:lang w:val="en-GB"/>
        </w:rPr>
        <w:t xml:space="preserve">simulations parameterized under a </w:t>
      </w:r>
      <w:r w:rsidR="00643269" w:rsidRPr="00F66F0B">
        <w:rPr>
          <w:i/>
          <w:iCs/>
          <w:lang w:val="en-GB"/>
        </w:rPr>
        <w:t>θ</w:t>
      </w:r>
      <w:r w:rsidR="00262D26" w:rsidRPr="00F66F0B">
        <w:rPr>
          <w:lang w:val="en-GB"/>
        </w:rPr>
        <w:t xml:space="preserve"> </w:t>
      </w:r>
      <w:r w:rsidR="00D75EDB" w:rsidRPr="00F66F0B">
        <w:rPr>
          <w:lang w:val="en-GB"/>
        </w:rPr>
        <w:t>u</w:t>
      </w:r>
      <w:r w:rsidR="00262D26" w:rsidRPr="00F66F0B">
        <w:rPr>
          <w:lang w:val="en-GB"/>
        </w:rPr>
        <w:t xml:space="preserve">niform prior distribution </w:t>
      </w:r>
      <w:r w:rsidR="0044493F" w:rsidRPr="00F66F0B">
        <w:rPr>
          <w:lang w:val="en-GB"/>
        </w:rPr>
        <w:t>(0, 500)</w:t>
      </w:r>
      <w:ins w:id="212" w:author="Catarina Brancoi" w:date="2022-09-14T11:50:00Z">
        <w:r w:rsidR="003C657A">
          <w:rPr>
            <w:lang w:val="en-GB"/>
          </w:rPr>
          <w:t>,</w:t>
        </w:r>
      </w:ins>
      <w:r w:rsidR="0044493F" w:rsidRPr="00F66F0B">
        <w:rPr>
          <w:lang w:val="en-GB"/>
        </w:rPr>
        <w:t xml:space="preserve"> </w:t>
      </w:r>
      <w:r w:rsidR="00262D26" w:rsidRPr="00F66F0B">
        <w:rPr>
          <w:lang w:val="en-GB"/>
        </w:rPr>
        <w:t xml:space="preserve">which encompass values that are commonly observed in real data </w:t>
      </w:r>
      <w:r w:rsidR="00262D26" w:rsidRPr="00F66F0B">
        <w:rPr>
          <w:highlight w:val="yellow"/>
          <w:lang w:val="en-GB"/>
        </w:rPr>
        <w:t>(</w:t>
      </w:r>
      <w:r w:rsidR="00C61564" w:rsidRPr="00F66F0B">
        <w:rPr>
          <w:highlight w:val="yellow"/>
          <w:lang w:val="en-GB"/>
        </w:rPr>
        <w:t>e.g.,</w:t>
      </w:r>
      <w:r w:rsidR="00262D26" w:rsidRPr="00F66F0B">
        <w:rPr>
          <w:highlight w:val="yellow"/>
          <w:lang w:val="en-GB"/>
        </w:rPr>
        <w:t xml:space="preserve"> Carvajal-Rodriguez et al., 2006; Monteiro et al., 2021; Perez-Losada et al., 2011; Perez-Losada et al., 2009; Stumpf and McVean, 2003).</w:t>
      </w:r>
      <w:r w:rsidR="00262D26" w:rsidRPr="00F66F0B">
        <w:rPr>
          <w:lang w:val="en-GB"/>
        </w:rPr>
        <w:t xml:space="preserve"> </w:t>
      </w:r>
      <w:r w:rsidR="00D75EDB" w:rsidRPr="00F66F0B">
        <w:rPr>
          <w:lang w:val="en-GB"/>
        </w:rPr>
        <w:t xml:space="preserve">As in previous studies </w:t>
      </w:r>
      <w:r w:rsidR="00643269" w:rsidRPr="00F66F0B">
        <w:rPr>
          <w:lang w:val="en-GB"/>
        </w:rPr>
        <w:fldChar w:fldCharType="begin"/>
      </w:r>
      <w:r w:rsidR="009210BB">
        <w:rPr>
          <w:lang w:val="en-GB"/>
        </w:rPr>
        <w:instrText xml:space="preserve"> ADDIN ZOTERO_ITEM CSL_CITATION {"citationID":"RkQe692E","properties":{"formattedCitation":"(Arenas et al. 2020; Branco et al. 2022)","plainCitation":"(Arenas et al. 2020; Branco et al. 2022)","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urrent SEA populations. Here, we applied approximate Bayesian computation, based on extensive spatially explicit computer simulations, to evaluate the ﬁ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ﬁ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ﬁ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schema":"https://github.com/citation-style-language/schema/raw/master/csl-citation.json"} </w:instrText>
      </w:r>
      <w:r w:rsidR="00643269" w:rsidRPr="00F66F0B">
        <w:rPr>
          <w:lang w:val="en-GB"/>
        </w:rPr>
        <w:fldChar w:fldCharType="separate"/>
      </w:r>
      <w:r w:rsidR="009210BB">
        <w:rPr>
          <w:noProof/>
          <w:lang w:val="en-GB"/>
        </w:rPr>
        <w:t>(Arenas et al. 2020; Branco et al. 2022)</w:t>
      </w:r>
      <w:r w:rsidR="00643269" w:rsidRPr="00F66F0B">
        <w:rPr>
          <w:lang w:val="en-GB"/>
        </w:rPr>
        <w:fldChar w:fldCharType="end"/>
      </w:r>
      <w:r w:rsidR="00643269" w:rsidRPr="00F66F0B">
        <w:rPr>
          <w:lang w:val="en-GB"/>
        </w:rPr>
        <w:t xml:space="preserve">, </w:t>
      </w:r>
      <w:r w:rsidR="00D75EDB" w:rsidRPr="00F66F0B">
        <w:rPr>
          <w:lang w:val="en-GB"/>
        </w:rPr>
        <w:t xml:space="preserve">we made </w:t>
      </w:r>
      <w:r w:rsidRPr="00F66F0B">
        <w:rPr>
          <w:lang w:val="en-GB"/>
        </w:rPr>
        <w:t>a</w:t>
      </w:r>
      <w:r w:rsidR="00D75EDB" w:rsidRPr="00F66F0B">
        <w:rPr>
          <w:lang w:val="en-GB"/>
        </w:rPr>
        <w:t xml:space="preserve"> cross-validation of the ABC rejection method based on 100 pseudo-observed simulations with a tolerance of </w:t>
      </w:r>
      <w:r w:rsidR="002E44B5" w:rsidRPr="00F66F0B">
        <w:rPr>
          <w:lang w:val="en-GB"/>
        </w:rPr>
        <w:t xml:space="preserve">0,5%, </w:t>
      </w:r>
      <w:r w:rsidR="00D75EDB" w:rsidRPr="00F66F0B">
        <w:rPr>
          <w:lang w:val="en-GB"/>
        </w:rPr>
        <w:t xml:space="preserve">1% </w:t>
      </w:r>
      <w:r w:rsidR="002E44B5" w:rsidRPr="00F66F0B">
        <w:rPr>
          <w:lang w:val="en-GB"/>
        </w:rPr>
        <w:t xml:space="preserve">and 5% </w:t>
      </w:r>
      <w:r w:rsidR="00D73B7A" w:rsidRPr="00F66F0B">
        <w:rPr>
          <w:lang w:val="en-GB"/>
        </w:rPr>
        <w:fldChar w:fldCharType="begin"/>
      </w:r>
      <w:r w:rsidR="00D73B7A" w:rsidRPr="00F66F0B">
        <w:rPr>
          <w:lang w:val="en-GB"/>
        </w:rPr>
        <w:instrText xml:space="preserve"> ADDIN ZOTERO_ITEM CSL_CITATION {"citationID":"rbD0ucRO","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D73B7A" w:rsidRPr="00F66F0B">
        <w:rPr>
          <w:lang w:val="en-GB"/>
        </w:rPr>
        <w:fldChar w:fldCharType="separate"/>
      </w:r>
      <w:r w:rsidR="00D73B7A" w:rsidRPr="00617EF0">
        <w:rPr>
          <w:lang w:val="en-GB"/>
        </w:rPr>
        <w:t>(Csilléry et al. 2012)</w:t>
      </w:r>
      <w:r w:rsidR="00D73B7A" w:rsidRPr="00F66F0B">
        <w:rPr>
          <w:lang w:val="en-GB"/>
        </w:rPr>
        <w:fldChar w:fldCharType="end"/>
      </w:r>
      <w:r w:rsidR="009210BB">
        <w:rPr>
          <w:lang w:val="en-GB"/>
        </w:rPr>
        <w:t xml:space="preserve"> using the three ABC methods</w:t>
      </w:r>
      <w:r w:rsidR="00D73B7A" w:rsidRPr="00F66F0B">
        <w:rPr>
          <w:lang w:val="en-GB"/>
        </w:rPr>
        <w:t>.</w:t>
      </w:r>
      <w:r w:rsidR="009210BB">
        <w:rPr>
          <w:lang w:val="en-GB"/>
        </w:rPr>
        <w:t xml:space="preserve"> Again, considering </w:t>
      </w:r>
      <w:del w:id="213" w:author="Catarina Brancoi" w:date="2022-09-14T11:50:00Z">
        <w:r w:rsidR="009210BB" w:rsidDel="003C657A">
          <w:rPr>
            <w:lang w:val="en-GB"/>
          </w:rPr>
          <w:delText xml:space="preserve">either </w:delText>
        </w:r>
      </w:del>
      <w:ins w:id="214" w:author="Catarina Brancoi" w:date="2022-09-14T11:50:00Z">
        <w:r w:rsidR="003C657A">
          <w:rPr>
            <w:lang w:val="en-GB"/>
          </w:rPr>
          <w:t>the</w:t>
        </w:r>
        <w:r w:rsidR="003C657A">
          <w:rPr>
            <w:lang w:val="en-GB"/>
          </w:rPr>
          <w:t xml:space="preserve"> </w:t>
        </w:r>
      </w:ins>
      <w:r w:rsidR="009210BB" w:rsidRPr="00D3128F">
        <w:rPr>
          <w:i/>
          <w:iCs/>
          <w:lang w:val="en-GB"/>
        </w:rPr>
        <w:t>mnlogistic</w:t>
      </w:r>
      <w:r w:rsidR="009210BB">
        <w:rPr>
          <w:lang w:val="en-GB"/>
        </w:rPr>
        <w:t xml:space="preserve"> or </w:t>
      </w:r>
      <w:r w:rsidR="009210BB" w:rsidRPr="00D3128F">
        <w:rPr>
          <w:i/>
          <w:iCs/>
          <w:lang w:val="en-GB"/>
        </w:rPr>
        <w:t>neuralnet</w:t>
      </w:r>
      <w:r w:rsidR="009210BB">
        <w:rPr>
          <w:lang w:val="en-GB"/>
        </w:rPr>
        <w:t xml:space="preserve"> methods</w:t>
      </w:r>
      <w:del w:id="215" w:author="Catarina Brancoi" w:date="2022-09-14T11:50:00Z">
        <w:r w:rsidR="009210BB" w:rsidDel="003C657A">
          <w:rPr>
            <w:lang w:val="en-GB"/>
          </w:rPr>
          <w:delText>,</w:delText>
        </w:r>
      </w:del>
      <w:r w:rsidR="009210BB">
        <w:rPr>
          <w:lang w:val="en-GB"/>
        </w:rPr>
        <w:t xml:space="preserve"> some of the </w:t>
      </w:r>
      <w:r w:rsidR="00D3128F">
        <w:rPr>
          <w:lang w:val="en-GB"/>
        </w:rPr>
        <w:t>3</w:t>
      </w:r>
      <w:r w:rsidR="009210BB">
        <w:rPr>
          <w:lang w:val="en-GB"/>
        </w:rPr>
        <w:t xml:space="preserve">00 estimations failed. Note that when the estimation using </w:t>
      </w:r>
      <w:r w:rsidR="00D3128F">
        <w:rPr>
          <w:lang w:val="en-GB"/>
        </w:rPr>
        <w:t xml:space="preserve">these methods fails the </w:t>
      </w:r>
      <w:r w:rsidR="00D3128F" w:rsidRPr="00D3128F">
        <w:rPr>
          <w:i/>
          <w:iCs/>
          <w:lang w:val="en-GB"/>
        </w:rPr>
        <w:t>rejection</w:t>
      </w:r>
      <w:r w:rsidR="00D3128F">
        <w:rPr>
          <w:lang w:val="en-GB"/>
        </w:rPr>
        <w:t xml:space="preserve"> method is </w:t>
      </w:r>
      <w:r w:rsidR="00D3128F">
        <w:rPr>
          <w:lang w:val="en-GB"/>
        </w:rPr>
        <w:lastRenderedPageBreak/>
        <w:t>used.</w:t>
      </w:r>
      <w:r w:rsidR="00D73B7A" w:rsidRPr="00F66F0B">
        <w:rPr>
          <w:lang w:val="en-GB"/>
        </w:rPr>
        <w:t xml:space="preserve"> </w:t>
      </w:r>
      <w:r w:rsidR="00D75EDB" w:rsidRPr="00F66F0B">
        <w:rPr>
          <w:i/>
          <w:iCs/>
          <w:lang w:val="en-GB"/>
        </w:rPr>
        <w:t>ProtModel</w:t>
      </w:r>
      <w:r w:rsidR="00D75EDB" w:rsidRPr="00F66F0B">
        <w:rPr>
          <w:lang w:val="en-GB"/>
        </w:rPr>
        <w:t xml:space="preserve"> validation showed that the best-fitting substitution model estimation are generally accurate </w:t>
      </w:r>
      <w:r w:rsidR="00D3128F">
        <w:rPr>
          <w:lang w:val="en-GB"/>
        </w:rPr>
        <w:t xml:space="preserve">under the </w:t>
      </w:r>
      <w:r w:rsidR="00D3128F" w:rsidRPr="00D3128F">
        <w:rPr>
          <w:i/>
          <w:iCs/>
          <w:lang w:val="en-GB"/>
        </w:rPr>
        <w:t>rejection</w:t>
      </w:r>
      <w:r w:rsidR="00D3128F">
        <w:rPr>
          <w:lang w:val="en-GB"/>
        </w:rPr>
        <w:t xml:space="preserve"> method </w:t>
      </w:r>
      <w:r w:rsidR="00D75EDB" w:rsidRPr="00F66F0B">
        <w:rPr>
          <w:lang w:val="en-GB"/>
        </w:rPr>
        <w:t xml:space="preserve">(Figure </w:t>
      </w:r>
      <w:r w:rsidR="0097378C" w:rsidRPr="00F66F0B">
        <w:rPr>
          <w:lang w:val="en-GB"/>
        </w:rPr>
        <w:t>2</w:t>
      </w:r>
      <w:r w:rsidR="00D75EDB" w:rsidRPr="00F66F0B">
        <w:rPr>
          <w:lang w:val="en-GB"/>
        </w:rPr>
        <w:t>)</w:t>
      </w:r>
      <w:r w:rsidR="00E53EAF" w:rsidRPr="00F66F0B">
        <w:rPr>
          <w:lang w:val="en-GB"/>
        </w:rPr>
        <w:t>, being able to distinguish between empirical and SCS models</w:t>
      </w:r>
      <w:r w:rsidR="00615194" w:rsidRPr="00F66F0B">
        <w:rPr>
          <w:lang w:val="en-GB"/>
        </w:rPr>
        <w:t>, as well as</w:t>
      </w:r>
      <w:r w:rsidR="00E53EAF" w:rsidRPr="00F66F0B">
        <w:rPr>
          <w:lang w:val="en-GB"/>
        </w:rPr>
        <w:t xml:space="preserve"> between SCS models. The estimations effectiveness increases with decreasing the tolerance</w:t>
      </w:r>
      <w:r w:rsidR="00615194" w:rsidRPr="00F66F0B">
        <w:rPr>
          <w:lang w:val="en-GB"/>
        </w:rPr>
        <w:t xml:space="preserve">, </w:t>
      </w:r>
      <w:r w:rsidR="00E53EAF" w:rsidRPr="00F66F0B">
        <w:rPr>
          <w:lang w:val="en-GB"/>
        </w:rPr>
        <w:t xml:space="preserve">but they are almost </w:t>
      </w:r>
      <w:r w:rsidR="00615194" w:rsidRPr="00F66F0B">
        <w:rPr>
          <w:lang w:val="en-GB"/>
        </w:rPr>
        <w:t xml:space="preserve">invariable with </w:t>
      </w:r>
      <w:r w:rsidR="00E53EAF" w:rsidRPr="00F66F0B">
        <w:rPr>
          <w:lang w:val="en-GB"/>
        </w:rPr>
        <w:t>the number of simulations</w:t>
      </w:r>
      <w:r w:rsidR="00615194" w:rsidRPr="00F66F0B">
        <w:rPr>
          <w:lang w:val="en-GB"/>
        </w:rPr>
        <w:t>. Indeed,</w:t>
      </w:r>
      <w:r w:rsidR="00E53EAF" w:rsidRPr="00F66F0B">
        <w:rPr>
          <w:lang w:val="en-GB"/>
        </w:rPr>
        <w:t xml:space="preserve"> 10</w:t>
      </w:r>
      <w:r w:rsidR="00615194" w:rsidRPr="00F66F0B">
        <w:rPr>
          <w:lang w:val="en-GB"/>
        </w:rPr>
        <w:t>,</w:t>
      </w:r>
      <w:r w:rsidR="00E53EAF" w:rsidRPr="00F66F0B">
        <w:rPr>
          <w:lang w:val="en-GB"/>
        </w:rPr>
        <w:t xml:space="preserve">000 simulations </w:t>
      </w:r>
      <w:r w:rsidR="00615194" w:rsidRPr="00F66F0B">
        <w:rPr>
          <w:lang w:val="en-GB"/>
        </w:rPr>
        <w:t xml:space="preserve">of each </w:t>
      </w:r>
      <w:r w:rsidR="00E53EAF" w:rsidRPr="00F66F0B">
        <w:rPr>
          <w:lang w:val="en-GB"/>
        </w:rPr>
        <w:t xml:space="preserve">model </w:t>
      </w:r>
      <w:del w:id="216" w:author="Catarina Brancoi" w:date="2022-09-14T11:51:00Z">
        <w:r w:rsidR="00615194" w:rsidRPr="00F66F0B" w:rsidDel="003C657A">
          <w:rPr>
            <w:lang w:val="en-GB"/>
          </w:rPr>
          <w:delText xml:space="preserve">are </w:delText>
        </w:r>
      </w:del>
      <w:ins w:id="217" w:author="Catarina Brancoi" w:date="2022-09-14T11:51:00Z">
        <w:r w:rsidR="003C657A">
          <w:rPr>
            <w:lang w:val="en-GB"/>
          </w:rPr>
          <w:t>were</w:t>
        </w:r>
        <w:r w:rsidR="003C657A" w:rsidRPr="00F66F0B">
          <w:rPr>
            <w:lang w:val="en-GB"/>
          </w:rPr>
          <w:t xml:space="preserve"> </w:t>
        </w:r>
      </w:ins>
      <w:r w:rsidR="00E53EAF" w:rsidRPr="00F66F0B">
        <w:rPr>
          <w:lang w:val="en-GB"/>
        </w:rPr>
        <w:t xml:space="preserve">enough to </w:t>
      </w:r>
      <w:r w:rsidR="00615194" w:rsidRPr="00F66F0B">
        <w:rPr>
          <w:lang w:val="en-GB"/>
        </w:rPr>
        <w:t>obtain accurate results</w:t>
      </w:r>
      <w:r w:rsidR="00D73B7A" w:rsidRPr="00F66F0B">
        <w:rPr>
          <w:lang w:val="en-GB"/>
        </w:rPr>
        <w:t xml:space="preserve"> (Figure 2)</w:t>
      </w:r>
      <w:r w:rsidR="00E53EAF" w:rsidRPr="00F66F0B">
        <w:rPr>
          <w:lang w:val="en-GB"/>
        </w:rPr>
        <w:t>.</w:t>
      </w:r>
    </w:p>
    <w:p w14:paraId="272F5965" w14:textId="77777777" w:rsidR="00A01EC2" w:rsidRPr="00F66F0B" w:rsidRDefault="00A01EC2" w:rsidP="00997E4D">
      <w:pPr>
        <w:rPr>
          <w:lang w:val="en-GB"/>
        </w:rPr>
      </w:pPr>
    </w:p>
    <w:p w14:paraId="1C0383EC" w14:textId="5B93C9C7" w:rsidR="00EC0EEA" w:rsidRPr="00617EF0" w:rsidRDefault="009B1A88" w:rsidP="00997E4D">
      <w:pPr>
        <w:rPr>
          <w:i/>
          <w:iCs/>
          <w:lang w:val="en-GB"/>
        </w:rPr>
      </w:pPr>
      <w:r w:rsidRPr="00617EF0">
        <w:rPr>
          <w:i/>
          <w:iCs/>
          <w:lang w:val="en-GB"/>
        </w:rPr>
        <w:t xml:space="preserve">Illustrative </w:t>
      </w:r>
      <w:r w:rsidR="00615194" w:rsidRPr="00617EF0">
        <w:rPr>
          <w:i/>
          <w:iCs/>
          <w:lang w:val="en-GB"/>
        </w:rPr>
        <w:t xml:space="preserve">examples of </w:t>
      </w:r>
      <w:r w:rsidRPr="00617EF0">
        <w:rPr>
          <w:i/>
          <w:iCs/>
          <w:lang w:val="en-GB"/>
        </w:rPr>
        <w:t xml:space="preserve">application to </w:t>
      </w:r>
      <w:r w:rsidR="0097378C" w:rsidRPr="00617EF0">
        <w:rPr>
          <w:i/>
          <w:iCs/>
          <w:lang w:val="en-GB"/>
        </w:rPr>
        <w:t>different</w:t>
      </w:r>
      <w:r w:rsidRPr="00617EF0">
        <w:rPr>
          <w:i/>
          <w:iCs/>
          <w:lang w:val="en-GB"/>
        </w:rPr>
        <w:t xml:space="preserve"> protein families</w:t>
      </w:r>
    </w:p>
    <w:p w14:paraId="26500408" w14:textId="5ABA1127" w:rsidR="00372355" w:rsidRPr="00617EF0" w:rsidRDefault="00373D92" w:rsidP="005578B1">
      <w:pPr>
        <w:rPr>
          <w:lang w:val="en-GB"/>
        </w:rPr>
      </w:pPr>
      <w:r w:rsidRPr="00617EF0">
        <w:rPr>
          <w:lang w:val="en-GB"/>
        </w:rPr>
        <w:t xml:space="preserve">We applied </w:t>
      </w:r>
      <w:r w:rsidRPr="00617EF0">
        <w:rPr>
          <w:i/>
          <w:iCs/>
          <w:lang w:val="en-GB"/>
        </w:rPr>
        <w:t>ProtModel</w:t>
      </w:r>
      <w:r w:rsidRPr="00617EF0">
        <w:rPr>
          <w:lang w:val="en-GB"/>
        </w:rPr>
        <w:t xml:space="preserve"> to </w:t>
      </w:r>
      <w:r w:rsidR="00387EEA" w:rsidRPr="00617EF0">
        <w:rPr>
          <w:lang w:val="en-GB"/>
        </w:rPr>
        <w:t>8</w:t>
      </w:r>
      <w:r w:rsidRPr="00617EF0">
        <w:rPr>
          <w:lang w:val="en-GB"/>
        </w:rPr>
        <w:t xml:space="preserve"> datasets of different protein familie</w:t>
      </w:r>
      <w:r w:rsidR="005500CE" w:rsidRPr="00617EF0">
        <w:rPr>
          <w:lang w:val="en-GB"/>
        </w:rPr>
        <w:t>s</w:t>
      </w:r>
      <w:r w:rsidRPr="00617EF0">
        <w:rPr>
          <w:lang w:val="en-GB"/>
        </w:rPr>
        <w:t xml:space="preserve"> (Table 1)</w:t>
      </w:r>
      <w:r w:rsidR="00773CDC" w:rsidRPr="00617EF0">
        <w:rPr>
          <w:lang w:val="en-GB"/>
        </w:rPr>
        <w:t>. We select some interesting proteins related with the vir</w:t>
      </w:r>
      <w:r w:rsidR="005500CE" w:rsidRPr="00617EF0">
        <w:rPr>
          <w:lang w:val="en-GB"/>
        </w:rPr>
        <w:t>al</w:t>
      </w:r>
      <w:r w:rsidR="00773CDC" w:rsidRPr="00617EF0">
        <w:rPr>
          <w:lang w:val="en-GB"/>
        </w:rPr>
        <w:t xml:space="preserve"> pathogenic</w:t>
      </w:r>
      <w:r w:rsidR="005500CE" w:rsidRPr="00617EF0">
        <w:rPr>
          <w:lang w:val="en-GB"/>
        </w:rPr>
        <w:t xml:space="preserve"> of current pandemics</w:t>
      </w:r>
      <w:r w:rsidR="00E41223" w:rsidRPr="00F66F0B">
        <w:rPr>
          <w:lang w:val="en-GB"/>
        </w:rPr>
        <w:t xml:space="preserve"> (specifically,</w:t>
      </w:r>
      <w:r w:rsidR="00773CDC" w:rsidRPr="00617EF0">
        <w:rPr>
          <w:lang w:val="en-GB"/>
        </w:rPr>
        <w:t xml:space="preserve"> </w:t>
      </w:r>
      <w:r w:rsidR="00D9302B" w:rsidRPr="00F66F0B">
        <w:rPr>
          <w:lang w:val="en-GB"/>
        </w:rPr>
        <w:t xml:space="preserve">HIV-1 PR, HIV-1 GAG, influenza NS1, </w:t>
      </w:r>
      <w:r w:rsidR="00387EEA" w:rsidRPr="00617EF0">
        <w:rPr>
          <w:lang w:val="en-GB"/>
        </w:rPr>
        <w:t>S</w:t>
      </w:r>
      <w:r w:rsidR="00BB5A6F" w:rsidRPr="00617EF0">
        <w:rPr>
          <w:lang w:val="en-GB"/>
        </w:rPr>
        <w:t>ARS-</w:t>
      </w:r>
      <w:r w:rsidR="00387EEA" w:rsidRPr="00617EF0">
        <w:rPr>
          <w:lang w:val="en-GB"/>
        </w:rPr>
        <w:t>CoV</w:t>
      </w:r>
      <w:r w:rsidR="00BB5A6F" w:rsidRPr="00617EF0">
        <w:rPr>
          <w:lang w:val="en-GB"/>
        </w:rPr>
        <w:t xml:space="preserve"> endo</w:t>
      </w:r>
      <w:r w:rsidR="0035620C" w:rsidRPr="00617EF0">
        <w:rPr>
          <w:lang w:val="en-GB"/>
        </w:rPr>
        <w:t>peptidase C30</w:t>
      </w:r>
      <w:r w:rsidR="00D9302B" w:rsidRPr="00F66F0B">
        <w:rPr>
          <w:lang w:val="en-GB"/>
        </w:rPr>
        <w:t xml:space="preserve"> and</w:t>
      </w:r>
      <w:r w:rsidR="0035620C" w:rsidRPr="00617EF0">
        <w:rPr>
          <w:lang w:val="en-GB"/>
        </w:rPr>
        <w:t xml:space="preserve"> </w:t>
      </w:r>
      <w:r w:rsidR="00BB5A6F" w:rsidRPr="00617EF0">
        <w:rPr>
          <w:lang w:val="en-GB"/>
        </w:rPr>
        <w:t>SARS-CoV</w:t>
      </w:r>
      <w:r w:rsidR="00BB5A6F" w:rsidRPr="00F66F0B">
        <w:rPr>
          <w:lang w:val="en-GB"/>
        </w:rPr>
        <w:t xml:space="preserve"> 2'-O-methyltransferase</w:t>
      </w:r>
      <w:r w:rsidR="00E41223" w:rsidRPr="00F66F0B">
        <w:rPr>
          <w:lang w:val="en-GB"/>
        </w:rPr>
        <w:t>) as well as</w:t>
      </w:r>
      <w:r w:rsidR="00773CDC" w:rsidRPr="00617EF0">
        <w:rPr>
          <w:lang w:val="en-GB"/>
        </w:rPr>
        <w:t xml:space="preserve"> </w:t>
      </w:r>
      <w:r w:rsidR="00D340CD" w:rsidRPr="00F66F0B">
        <w:rPr>
          <w:lang w:val="en-GB"/>
        </w:rPr>
        <w:t xml:space="preserve">the tumour necrosis factor receptor (TNF) of monkeypox virus </w:t>
      </w:r>
      <w:r w:rsidR="00E41223" w:rsidRPr="00F66F0B">
        <w:rPr>
          <w:lang w:val="en-GB"/>
        </w:rPr>
        <w:t xml:space="preserve">(that </w:t>
      </w:r>
      <w:r w:rsidR="00D340CD" w:rsidRPr="00F66F0B">
        <w:rPr>
          <w:lang w:val="en-GB"/>
        </w:rPr>
        <w:t>recent</w:t>
      </w:r>
      <w:r w:rsidR="00E41223" w:rsidRPr="00F66F0B">
        <w:rPr>
          <w:lang w:val="en-GB"/>
        </w:rPr>
        <w:t>ly</w:t>
      </w:r>
      <w:r w:rsidR="00D340CD" w:rsidRPr="00F66F0B">
        <w:rPr>
          <w:lang w:val="en-GB"/>
        </w:rPr>
        <w:t xml:space="preserve"> </w:t>
      </w:r>
      <w:r w:rsidR="00D3128F">
        <w:rPr>
          <w:lang w:val="en-GB"/>
        </w:rPr>
        <w:t xml:space="preserve">widely </w:t>
      </w:r>
      <w:r w:rsidR="00D340CD" w:rsidRPr="00F66F0B">
        <w:rPr>
          <w:lang w:val="en-GB"/>
        </w:rPr>
        <w:t>spread to humans</w:t>
      </w:r>
      <w:r w:rsidR="00E41223" w:rsidRPr="00F66F0B">
        <w:rPr>
          <w:lang w:val="en-GB"/>
        </w:rPr>
        <w:t>)</w:t>
      </w:r>
      <w:r w:rsidR="00D340CD" w:rsidRPr="00F66F0B">
        <w:rPr>
          <w:lang w:val="en-GB"/>
        </w:rPr>
        <w:t xml:space="preserve">. </w:t>
      </w:r>
      <w:r w:rsidR="00713840" w:rsidRPr="00F66F0B">
        <w:rPr>
          <w:lang w:val="en-GB"/>
        </w:rPr>
        <w:t>W</w:t>
      </w:r>
      <w:r w:rsidR="00D340CD" w:rsidRPr="00F66F0B">
        <w:rPr>
          <w:lang w:val="en-GB"/>
        </w:rPr>
        <w:t xml:space="preserve">e also applied our framework to two </w:t>
      </w:r>
      <w:r w:rsidR="00D340CD" w:rsidRPr="00617EF0">
        <w:rPr>
          <w:lang w:val="en-GB"/>
        </w:rPr>
        <w:t xml:space="preserve">evolutionary </w:t>
      </w:r>
      <w:r w:rsidR="00713840" w:rsidRPr="00617EF0">
        <w:rPr>
          <w:lang w:val="en-GB"/>
        </w:rPr>
        <w:t xml:space="preserve">conserved </w:t>
      </w:r>
      <w:r w:rsidR="00D340CD" w:rsidRPr="00F66F0B">
        <w:rPr>
          <w:lang w:val="en-GB"/>
        </w:rPr>
        <w:t>protein domains</w:t>
      </w:r>
      <w:r w:rsidR="00E41223" w:rsidRPr="00F66F0B">
        <w:rPr>
          <w:lang w:val="en-GB"/>
        </w:rPr>
        <w:t xml:space="preserve">, the </w:t>
      </w:r>
      <w:r w:rsidR="00C7485D" w:rsidRPr="00F66F0B">
        <w:rPr>
          <w:lang w:val="en-GB"/>
        </w:rPr>
        <w:t>Calcium-binding EGF</w:t>
      </w:r>
      <w:r w:rsidR="00C7485D" w:rsidRPr="00617EF0">
        <w:rPr>
          <w:lang w:val="en-GB"/>
        </w:rPr>
        <w:t xml:space="preserve"> </w:t>
      </w:r>
      <w:r w:rsidR="00166835" w:rsidRPr="00617EF0">
        <w:rPr>
          <w:lang w:val="en-GB"/>
        </w:rPr>
        <w:t xml:space="preserve">and the intracellular </w:t>
      </w:r>
      <w:r w:rsidR="00617EF0" w:rsidRPr="00617EF0">
        <w:rPr>
          <w:lang w:val="en-GB"/>
        </w:rPr>
        <w:t>signalling</w:t>
      </w:r>
      <w:r w:rsidR="00166835" w:rsidRPr="00F66F0B">
        <w:rPr>
          <w:lang w:val="en-GB"/>
        </w:rPr>
        <w:t xml:space="preserve"> Toll-Interleukin</w:t>
      </w:r>
      <w:r w:rsidR="00D340CD" w:rsidRPr="00F66F0B">
        <w:rPr>
          <w:lang w:val="en-GB"/>
        </w:rPr>
        <w:t xml:space="preserve"> </w:t>
      </w:r>
      <w:r w:rsidR="00D340CD" w:rsidRPr="00617EF0">
        <w:rPr>
          <w:lang w:val="en-GB"/>
        </w:rPr>
        <w:t xml:space="preserve">(Table 1). </w:t>
      </w:r>
      <w:r w:rsidR="002058FC" w:rsidRPr="00617EF0">
        <w:rPr>
          <w:lang w:val="en-GB"/>
        </w:rPr>
        <w:t>All t</w:t>
      </w:r>
      <w:r w:rsidR="00CF0F36" w:rsidRPr="00617EF0">
        <w:rPr>
          <w:lang w:val="en-GB"/>
        </w:rPr>
        <w:t>h</w:t>
      </w:r>
      <w:r w:rsidR="00B45D9C" w:rsidRPr="00617EF0">
        <w:rPr>
          <w:lang w:val="en-GB"/>
        </w:rPr>
        <w:t>ese</w:t>
      </w:r>
      <w:r w:rsidR="00CF0F36" w:rsidRPr="00617EF0">
        <w:rPr>
          <w:lang w:val="en-GB"/>
        </w:rPr>
        <w:t xml:space="preserve"> proteins have different amino acid length </w:t>
      </w:r>
      <w:r w:rsidR="00D9302B" w:rsidRPr="00F66F0B">
        <w:rPr>
          <w:lang w:val="en-GB"/>
        </w:rPr>
        <w:t>(</w:t>
      </w:r>
      <w:r w:rsidR="00CF0F36" w:rsidRPr="00617EF0">
        <w:rPr>
          <w:lang w:val="en-GB"/>
        </w:rPr>
        <w:t xml:space="preserve">from 99 to </w:t>
      </w:r>
      <w:r w:rsidR="00D340CD" w:rsidRPr="00617EF0">
        <w:rPr>
          <w:lang w:val="en-GB"/>
        </w:rPr>
        <w:t>299</w:t>
      </w:r>
      <w:r w:rsidR="00D9302B" w:rsidRPr="00F66F0B">
        <w:rPr>
          <w:lang w:val="en-GB"/>
        </w:rPr>
        <w:t>)</w:t>
      </w:r>
      <w:r w:rsidR="00311671" w:rsidRPr="00617EF0">
        <w:rPr>
          <w:lang w:val="en-GB"/>
        </w:rPr>
        <w:t>, and w</w:t>
      </w:r>
      <w:r w:rsidR="00CF0F36" w:rsidRPr="00617EF0">
        <w:rPr>
          <w:lang w:val="en-GB"/>
        </w:rPr>
        <w:t xml:space="preserve">e used a different number of sequences for every </w:t>
      </w:r>
      <w:r w:rsidR="00D3128F">
        <w:rPr>
          <w:lang w:val="en-GB"/>
        </w:rPr>
        <w:t>MSA</w:t>
      </w:r>
      <w:r w:rsidR="00D3128F" w:rsidRPr="00617EF0">
        <w:rPr>
          <w:lang w:val="en-GB"/>
        </w:rPr>
        <w:t xml:space="preserve"> </w:t>
      </w:r>
      <w:r w:rsidR="00D9302B" w:rsidRPr="00F66F0B">
        <w:rPr>
          <w:lang w:val="en-GB"/>
        </w:rPr>
        <w:t>(</w:t>
      </w:r>
      <w:r w:rsidR="00CF0F36" w:rsidRPr="00617EF0">
        <w:rPr>
          <w:lang w:val="en-GB"/>
        </w:rPr>
        <w:t>from 1</w:t>
      </w:r>
      <w:r w:rsidR="00D340CD" w:rsidRPr="00617EF0">
        <w:rPr>
          <w:lang w:val="en-GB"/>
        </w:rPr>
        <w:t>0</w:t>
      </w:r>
      <w:r w:rsidR="00CF0F36" w:rsidRPr="00617EF0">
        <w:rPr>
          <w:lang w:val="en-GB"/>
        </w:rPr>
        <w:t xml:space="preserve"> to </w:t>
      </w:r>
      <w:r w:rsidR="00D340CD" w:rsidRPr="00617EF0">
        <w:rPr>
          <w:lang w:val="en-GB"/>
        </w:rPr>
        <w:t>50</w:t>
      </w:r>
      <w:r w:rsidR="00D9302B" w:rsidRPr="00F66F0B">
        <w:rPr>
          <w:lang w:val="en-GB"/>
        </w:rPr>
        <w:t>)</w:t>
      </w:r>
      <w:r w:rsidR="00311671" w:rsidRPr="00617EF0">
        <w:rPr>
          <w:lang w:val="en-GB"/>
        </w:rPr>
        <w:t xml:space="preserve"> to represent a wide range of proteins </w:t>
      </w:r>
      <w:r w:rsidR="00D3128F">
        <w:rPr>
          <w:lang w:val="en-GB"/>
        </w:rPr>
        <w:t>MSA</w:t>
      </w:r>
      <w:r w:rsidR="00311671" w:rsidRPr="00617EF0">
        <w:rPr>
          <w:lang w:val="en-GB"/>
        </w:rPr>
        <w:t xml:space="preserve">. </w:t>
      </w:r>
      <w:r w:rsidR="002925F8" w:rsidRPr="00617EF0">
        <w:rPr>
          <w:lang w:val="en-GB"/>
        </w:rPr>
        <w:t xml:space="preserve">The majority of the protein sequences were downloaded from the PFAM database </w:t>
      </w:r>
      <w:r w:rsidR="003154AA" w:rsidRPr="00617EF0">
        <w:rPr>
          <w:lang w:val="en-GB"/>
        </w:rPr>
        <w:fldChar w:fldCharType="begin"/>
      </w:r>
      <w:r w:rsidR="003154AA" w:rsidRPr="00617EF0">
        <w:rPr>
          <w:lang w:val="en-GB"/>
        </w:rPr>
        <w:instrText xml:space="preserve"> ADDIN ZOTERO_ITEM CSL_CITATION {"citationID":"u7RO0pAL","properties":{"formattedCitation":"(Mistry et al. 2021)","plainCitation":"(Mistry et al. 2021)","noteIndex":0},"citationItems":[{"id":823,"uris":["http://zotero.org/users/local/3HvvyIsJ/items/5FRL9GC2"],"itemData":{"id":823,"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ﬁne Pfam repeat families. Pfam is freely available for browsing and download at http://pfam.xfam.org/.","container-title":"Nucleic Acids Research","DOI":"10.1093/nar/gkaa913","ISSN":"0305-1048, 1362-4962","issue":"D1","language":"en","page":"D412-D419","source":"DOI.org (Crossref)","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003154AA" w:rsidRPr="00617EF0">
        <w:rPr>
          <w:lang w:val="en-GB"/>
        </w:rPr>
        <w:fldChar w:fldCharType="separate"/>
      </w:r>
      <w:r w:rsidR="003154AA" w:rsidRPr="00617EF0">
        <w:rPr>
          <w:noProof/>
          <w:lang w:val="en-GB"/>
        </w:rPr>
        <w:t>(Mistry et al. 2021)</w:t>
      </w:r>
      <w:r w:rsidR="003154AA" w:rsidRPr="00617EF0">
        <w:rPr>
          <w:lang w:val="en-GB"/>
        </w:rPr>
        <w:fldChar w:fldCharType="end"/>
      </w:r>
      <w:r w:rsidR="003154AA" w:rsidRPr="00617EF0">
        <w:rPr>
          <w:lang w:val="en-GB"/>
        </w:rPr>
        <w:t xml:space="preserve"> </w:t>
      </w:r>
      <w:r w:rsidR="006313C9" w:rsidRPr="00617EF0">
        <w:rPr>
          <w:lang w:val="en-GB"/>
        </w:rPr>
        <w:t>representing the whole protein family</w:t>
      </w:r>
      <w:r w:rsidR="00CF0F36" w:rsidRPr="00617EF0">
        <w:rPr>
          <w:lang w:val="en-GB"/>
        </w:rPr>
        <w:t xml:space="preserve"> (lower identity)</w:t>
      </w:r>
      <w:r w:rsidR="002925F8" w:rsidRPr="00617EF0">
        <w:rPr>
          <w:lang w:val="en-GB"/>
        </w:rPr>
        <w:t xml:space="preserve">, </w:t>
      </w:r>
      <w:r w:rsidR="00D9302B" w:rsidRPr="00F66F0B">
        <w:rPr>
          <w:lang w:val="en-GB"/>
        </w:rPr>
        <w:t>except</w:t>
      </w:r>
      <w:r w:rsidR="00D9302B" w:rsidRPr="00617EF0">
        <w:rPr>
          <w:lang w:val="en-GB"/>
        </w:rPr>
        <w:t xml:space="preserve"> </w:t>
      </w:r>
      <w:r w:rsidR="002925F8" w:rsidRPr="00617EF0">
        <w:rPr>
          <w:lang w:val="en-GB"/>
        </w:rPr>
        <w:t xml:space="preserve">the </w:t>
      </w:r>
      <w:r w:rsidR="001813D1" w:rsidRPr="00617EF0">
        <w:rPr>
          <w:lang w:val="en-GB"/>
        </w:rPr>
        <w:t xml:space="preserve">monkeypox TNF and the </w:t>
      </w:r>
      <w:r w:rsidR="002925F8" w:rsidRPr="00617EF0">
        <w:rPr>
          <w:lang w:val="en-GB"/>
        </w:rPr>
        <w:t>HIV-1</w:t>
      </w:r>
      <w:r w:rsidR="001813D1" w:rsidRPr="00617EF0">
        <w:rPr>
          <w:lang w:val="en-GB"/>
        </w:rPr>
        <w:t xml:space="preserve"> PR and </w:t>
      </w:r>
      <w:r w:rsidR="002925F8" w:rsidRPr="00617EF0">
        <w:rPr>
          <w:lang w:val="en-GB"/>
        </w:rPr>
        <w:t xml:space="preserve">GAG </w:t>
      </w:r>
      <w:r w:rsidR="00D9302B" w:rsidRPr="00F66F0B">
        <w:rPr>
          <w:lang w:val="en-GB"/>
        </w:rPr>
        <w:t xml:space="preserve">that </w:t>
      </w:r>
      <w:r w:rsidR="002925F8" w:rsidRPr="00617EF0">
        <w:rPr>
          <w:lang w:val="en-GB"/>
        </w:rPr>
        <w:t xml:space="preserve">were downloaded from the PopSet </w:t>
      </w:r>
      <w:r w:rsidR="003154AA" w:rsidRPr="00617EF0">
        <w:rPr>
          <w:lang w:val="en-GB"/>
        </w:rPr>
        <w:t xml:space="preserve">NCBI </w:t>
      </w:r>
      <w:r w:rsidR="002925F8" w:rsidRPr="00617EF0">
        <w:rPr>
          <w:lang w:val="en-GB"/>
        </w:rPr>
        <w:t xml:space="preserve">database </w:t>
      </w:r>
      <w:r w:rsidR="003154AA" w:rsidRPr="00617EF0">
        <w:rPr>
          <w:lang w:val="en-GB"/>
        </w:rPr>
        <w:fldChar w:fldCharType="begin"/>
      </w:r>
      <w:r w:rsidR="003154AA" w:rsidRPr="00617EF0">
        <w:rPr>
          <w:lang w:val="en-GB"/>
        </w:rPr>
        <w:instrText xml:space="preserve"> ADDIN ZOTERO_ITEM CSL_CITATION {"citationID":"Gyag78Da","properties":{"formattedCitation":"(Sayers et al. 2022)","plainCitation":"(Sayers et al. 2022)","noteIndex":0},"citationItems":[{"id":825,"uris":["http://zotero.org/users/local/3HvvyIsJ/items/66LB26LE"],"itemData":{"id":825,"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ﬁcant updates in the past year include PubMed, PMC, Bookshelf, RefSeq, SRA, Virus, dbSNP, dbVar, ClinicalTrials.gov, MMDB, iCn3D and PubChem. These resources can be accessed through the NCBI home page at https://www. ncbi.nlm.nih.gov.","container-title":"Nucleic Acids Research","DOI":"10.1093/nar/gkab1112","ISSN":"0305-1048, 1362-4962","issue":"D1","language":"en","page":"D20-D26","source":"DOI.org (Crossref)","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schema":"https://github.com/citation-style-language/schema/raw/master/csl-citation.json"} </w:instrText>
      </w:r>
      <w:r w:rsidR="003154AA" w:rsidRPr="00617EF0">
        <w:rPr>
          <w:lang w:val="en-GB"/>
        </w:rPr>
        <w:fldChar w:fldCharType="separate"/>
      </w:r>
      <w:r w:rsidR="003154AA" w:rsidRPr="00617EF0">
        <w:rPr>
          <w:noProof/>
          <w:lang w:val="en-GB"/>
        </w:rPr>
        <w:t>(Sayers et al. 2022)</w:t>
      </w:r>
      <w:r w:rsidR="003154AA" w:rsidRPr="00617EF0">
        <w:rPr>
          <w:lang w:val="en-GB"/>
        </w:rPr>
        <w:fldChar w:fldCharType="end"/>
      </w:r>
      <w:r w:rsidR="003154AA" w:rsidRPr="00617EF0">
        <w:rPr>
          <w:lang w:val="en-GB"/>
        </w:rPr>
        <w:t xml:space="preserve">, </w:t>
      </w:r>
      <w:r w:rsidR="00CF0F36" w:rsidRPr="00617EF0">
        <w:rPr>
          <w:lang w:val="en-GB"/>
        </w:rPr>
        <w:t>represent</w:t>
      </w:r>
      <w:r w:rsidR="00D9302B" w:rsidRPr="00F66F0B">
        <w:rPr>
          <w:lang w:val="en-GB"/>
        </w:rPr>
        <w:t>ing</w:t>
      </w:r>
      <w:r w:rsidR="00CF0F36" w:rsidRPr="00617EF0">
        <w:rPr>
          <w:lang w:val="en-GB"/>
        </w:rPr>
        <w:t xml:space="preserve"> a population (higher identity)</w:t>
      </w:r>
      <w:r w:rsidR="002925F8" w:rsidRPr="00617EF0">
        <w:rPr>
          <w:lang w:val="en-GB"/>
        </w:rPr>
        <w:t>.</w:t>
      </w:r>
      <w:r w:rsidR="00CF0F36" w:rsidRPr="00617EF0">
        <w:rPr>
          <w:lang w:val="en-GB"/>
        </w:rPr>
        <w:t xml:space="preserve"> </w:t>
      </w:r>
      <w:r w:rsidR="00715993" w:rsidRPr="00617EF0">
        <w:rPr>
          <w:lang w:val="en-GB"/>
        </w:rPr>
        <w:t>Then, for every dataset the sequences were re-aligned using</w:t>
      </w:r>
      <w:r w:rsidR="00715993" w:rsidRPr="009210BB">
        <w:rPr>
          <w:i/>
          <w:iCs/>
          <w:lang w:val="en-GB"/>
        </w:rPr>
        <w:t xml:space="preserve"> MUSCLE</w:t>
      </w:r>
      <w:r w:rsidR="00715993" w:rsidRPr="00617EF0">
        <w:rPr>
          <w:lang w:val="en-GB"/>
        </w:rPr>
        <w:t xml:space="preserve"> </w:t>
      </w:r>
      <w:r w:rsidR="00380CB1" w:rsidRPr="00617EF0">
        <w:rPr>
          <w:lang w:val="en-GB"/>
        </w:rPr>
        <w:fldChar w:fldCharType="begin"/>
      </w:r>
      <w:r w:rsidR="00380CB1" w:rsidRPr="00617EF0">
        <w:rPr>
          <w:lang w:val="en-GB"/>
        </w:rPr>
        <w:instrText xml:space="preserve"> ADDIN ZOTERO_ITEM CSL_CITATION {"citationID":"VHB3lqKx","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617EF0">
        <w:rPr>
          <w:lang w:val="en-GB"/>
        </w:rPr>
        <w:fldChar w:fldCharType="separate"/>
      </w:r>
      <w:r w:rsidR="00380CB1" w:rsidRPr="00617EF0">
        <w:rPr>
          <w:noProof/>
          <w:lang w:val="en-GB"/>
        </w:rPr>
        <w:t>(Edgar 2004)</w:t>
      </w:r>
      <w:r w:rsidR="00380CB1" w:rsidRPr="00617EF0">
        <w:rPr>
          <w:lang w:val="en-GB"/>
        </w:rPr>
        <w:fldChar w:fldCharType="end"/>
      </w:r>
      <w:r w:rsidR="00380CB1" w:rsidRPr="00617EF0">
        <w:rPr>
          <w:lang w:val="en-GB"/>
        </w:rPr>
        <w:t xml:space="preserve"> </w:t>
      </w:r>
      <w:r w:rsidR="00715993" w:rsidRPr="00617EF0">
        <w:rPr>
          <w:lang w:val="en-GB"/>
        </w:rPr>
        <w:t xml:space="preserve">and the </w:t>
      </w:r>
      <w:r w:rsidR="00D9302B" w:rsidRPr="00F66F0B">
        <w:rPr>
          <w:lang w:val="en-GB"/>
        </w:rPr>
        <w:t xml:space="preserve">wild type (WT) </w:t>
      </w:r>
      <w:r w:rsidR="00715993" w:rsidRPr="00617EF0">
        <w:rPr>
          <w:lang w:val="en-GB"/>
        </w:rPr>
        <w:t xml:space="preserve">sequence was created </w:t>
      </w:r>
      <w:del w:id="218" w:author="Catarina Brancoi" w:date="2022-09-14T11:53:00Z">
        <w:r w:rsidR="00715993" w:rsidRPr="00617EF0" w:rsidDel="003C657A">
          <w:rPr>
            <w:lang w:val="en-GB"/>
          </w:rPr>
          <w:delText xml:space="preserve">as </w:delText>
        </w:r>
      </w:del>
      <w:ins w:id="219" w:author="Catarina Brancoi" w:date="2022-09-14T11:53:00Z">
        <w:r w:rsidR="003C657A">
          <w:rPr>
            <w:lang w:val="en-GB"/>
          </w:rPr>
          <w:t>using</w:t>
        </w:r>
        <w:r w:rsidR="003C657A" w:rsidRPr="00617EF0">
          <w:rPr>
            <w:lang w:val="en-GB"/>
          </w:rPr>
          <w:t xml:space="preserve"> </w:t>
        </w:r>
      </w:ins>
      <w:r w:rsidR="00715993" w:rsidRPr="00617EF0">
        <w:rPr>
          <w:lang w:val="en-GB"/>
        </w:rPr>
        <w:t>the most common amino acid in every position</w:t>
      </w:r>
      <w:r w:rsidR="001813D1" w:rsidRPr="00617EF0">
        <w:rPr>
          <w:lang w:val="en-GB"/>
        </w:rPr>
        <w:t xml:space="preserve"> using </w:t>
      </w:r>
      <w:r w:rsidR="007961A1" w:rsidRPr="00F66F0B">
        <w:rPr>
          <w:lang w:val="en-GB"/>
        </w:rPr>
        <w:t>a python script (</w:t>
      </w:r>
      <w:r w:rsidR="007961A1" w:rsidRPr="00F66F0B">
        <w:rPr>
          <w:i/>
          <w:iCs/>
          <w:lang w:val="en-GB"/>
        </w:rPr>
        <w:t xml:space="preserve">FindWT.py </w:t>
      </w:r>
      <w:r w:rsidR="007961A1" w:rsidRPr="00F66F0B">
        <w:rPr>
          <w:lang w:val="en-GB"/>
        </w:rPr>
        <w:t>provided to the user)</w:t>
      </w:r>
      <w:r w:rsidR="00715993" w:rsidRPr="009210BB">
        <w:rPr>
          <w:lang w:val="en-GB"/>
        </w:rPr>
        <w:t xml:space="preserve">. </w:t>
      </w:r>
      <w:commentRangeStart w:id="220"/>
      <w:r w:rsidR="00715993" w:rsidRPr="009210BB">
        <w:rPr>
          <w:lang w:val="en-GB"/>
        </w:rPr>
        <w:t>Taking advance of the WT sequence</w:t>
      </w:r>
      <w:r w:rsidR="00815E0C" w:rsidRPr="009210BB">
        <w:rPr>
          <w:lang w:val="en-GB"/>
        </w:rPr>
        <w:t>s</w:t>
      </w:r>
      <w:r w:rsidR="00715993" w:rsidRPr="009210BB">
        <w:rPr>
          <w:lang w:val="en-GB"/>
        </w:rPr>
        <w:t>, we search</w:t>
      </w:r>
      <w:r w:rsidR="00815E0C" w:rsidRPr="009210BB">
        <w:rPr>
          <w:lang w:val="en-GB"/>
        </w:rPr>
        <w:t>ed</w:t>
      </w:r>
      <w:r w:rsidR="00715993" w:rsidRPr="009210BB">
        <w:rPr>
          <w:lang w:val="en-GB"/>
        </w:rPr>
        <w:t xml:space="preserve"> in the </w:t>
      </w:r>
      <w:r w:rsidR="00715993" w:rsidRPr="009210BB">
        <w:rPr>
          <w:i/>
          <w:iCs/>
          <w:lang w:val="en-GB"/>
        </w:rPr>
        <w:t>SWISS-MODEL</w:t>
      </w:r>
      <w:r w:rsidR="00715993" w:rsidRPr="009210BB">
        <w:rPr>
          <w:lang w:val="en-GB"/>
        </w:rPr>
        <w:t xml:space="preserve"> </w:t>
      </w:r>
      <w:r w:rsidR="009210BB">
        <w:rPr>
          <w:lang w:val="en-GB"/>
        </w:rPr>
        <w:fldChar w:fldCharType="begin"/>
      </w:r>
      <w:r w:rsidR="009210BB">
        <w:rPr>
          <w:lang w:val="en-GB"/>
        </w:rPr>
        <w:instrText xml:space="preserve"> ADDIN ZOTERO_ITEM CSL_CITATION {"citationID":"cTgVfys5","properties":{"formattedCitation":"(Arnold et al. 2006)","plainCitation":"(Arnold et al. 2006)","noteIndex":0},"citationItems":[{"id":259,"uris":["http://zotero.org/users/local/3HvvyIsJ/items/Y8CMDYF7"],"itemData":{"id":259,"type":"article-journal","abstract":"Motivation: Homology models of proteins are of great interest for planning and analysing biological experiments when no experimental threedimensional structures are available. Building homology models requires specialized programs and up-to-date sequence and structural databases. Integrating all required tools, programs and databases into a single web-based workspace facilitates access to homology modelling from a computer with web connection without the need of downloading and installing large program packages and databases.","container-title":"Bioinformatics","DOI":"10.1093/bioinformatics/bti770","ISSN":"1460-2059, 1367-4803","issue":"2","language":"en","page":"195-201","source":"DOI.org (Crossref)","title":"The SWISS-MODEL workspace: a web-based environment for protein structure homology modelling","title-short":"The SWISS-MODEL workspace","volume":"22","author":[{"family":"Arnold","given":"Konstantin"},{"family":"Bordoli","given":"Lorenza"},{"family":"Kopp","given":"Jürgen"},{"family":"Schwede","given":"Torsten"}],"issued":{"date-parts":[["2006",1,15]]}}}],"schema":"https://github.com/citation-style-language/schema/raw/master/csl-citation.json"} </w:instrText>
      </w:r>
      <w:r w:rsidR="009210BB">
        <w:rPr>
          <w:lang w:val="en-GB"/>
        </w:rPr>
        <w:fldChar w:fldCharType="separate"/>
      </w:r>
      <w:r w:rsidR="009210BB">
        <w:rPr>
          <w:noProof/>
          <w:lang w:val="en-GB"/>
        </w:rPr>
        <w:t>(Arnold et al. 2006)</w:t>
      </w:r>
      <w:r w:rsidR="009210BB">
        <w:rPr>
          <w:lang w:val="en-GB"/>
        </w:rPr>
        <w:fldChar w:fldCharType="end"/>
      </w:r>
      <w:r w:rsidR="0079285E" w:rsidRPr="00617EF0">
        <w:rPr>
          <w:lang w:val="en-GB"/>
        </w:rPr>
        <w:t xml:space="preserve"> </w:t>
      </w:r>
      <w:r w:rsidR="00715993" w:rsidRPr="00617EF0">
        <w:rPr>
          <w:lang w:val="en-GB"/>
        </w:rPr>
        <w:t xml:space="preserve">database </w:t>
      </w:r>
      <w:r w:rsidR="002058FC" w:rsidRPr="00617EF0">
        <w:rPr>
          <w:lang w:val="en-GB"/>
        </w:rPr>
        <w:t xml:space="preserve">the </w:t>
      </w:r>
      <w:r w:rsidR="002058FC" w:rsidRPr="00617EF0">
        <w:rPr>
          <w:lang w:val="en-GB"/>
        </w:rPr>
        <w:lastRenderedPageBreak/>
        <w:t>corresponding</w:t>
      </w:r>
      <w:r w:rsidR="00715993" w:rsidRPr="00617EF0">
        <w:rPr>
          <w:lang w:val="en-GB"/>
        </w:rPr>
        <w:t xml:space="preserve"> template</w:t>
      </w:r>
      <w:r w:rsidR="002058FC" w:rsidRPr="00617EF0">
        <w:rPr>
          <w:lang w:val="en-GB"/>
        </w:rPr>
        <w:t>s</w:t>
      </w:r>
      <w:r w:rsidR="00715993" w:rsidRPr="00617EF0">
        <w:rPr>
          <w:lang w:val="en-GB"/>
        </w:rPr>
        <w:t>, the structure that best represent</w:t>
      </w:r>
      <w:ins w:id="221" w:author="Catarina Brancoi" w:date="2022-09-14T11:53:00Z">
        <w:r w:rsidR="00502AFB">
          <w:rPr>
            <w:lang w:val="en-GB"/>
          </w:rPr>
          <w:t>s</w:t>
        </w:r>
      </w:ins>
      <w:r w:rsidR="00715993" w:rsidRPr="00617EF0">
        <w:rPr>
          <w:lang w:val="en-GB"/>
        </w:rPr>
        <w:t xml:space="preserve"> the WT sequences and, therefore, the </w:t>
      </w:r>
      <w:r w:rsidR="0079285E" w:rsidRPr="00617EF0">
        <w:rPr>
          <w:lang w:val="en-GB"/>
        </w:rPr>
        <w:t xml:space="preserve">protein </w:t>
      </w:r>
      <w:r w:rsidR="00D3128F">
        <w:rPr>
          <w:lang w:val="en-GB"/>
        </w:rPr>
        <w:t>MSA</w:t>
      </w:r>
      <w:ins w:id="222" w:author="Catarina Brancoi" w:date="2022-09-14T11:55:00Z">
        <w:r w:rsidR="00502AFB">
          <w:rPr>
            <w:lang w:val="en-GB"/>
          </w:rPr>
          <w:t>,</w:t>
        </w:r>
      </w:ins>
      <w:r w:rsidR="001813D1" w:rsidRPr="00617EF0">
        <w:rPr>
          <w:lang w:val="en-GB"/>
        </w:rPr>
        <w:t xml:space="preserve"> and</w:t>
      </w:r>
      <w:r w:rsidR="002058FC" w:rsidRPr="00617EF0">
        <w:rPr>
          <w:lang w:val="en-GB"/>
        </w:rPr>
        <w:t xml:space="preserve"> we</w:t>
      </w:r>
      <w:r w:rsidR="001813D1" w:rsidRPr="00617EF0">
        <w:rPr>
          <w:lang w:val="en-GB"/>
        </w:rPr>
        <w:t xml:space="preserve"> downloaded </w:t>
      </w:r>
      <w:r w:rsidR="002058FC" w:rsidRPr="00617EF0">
        <w:rPr>
          <w:lang w:val="en-GB"/>
        </w:rPr>
        <w:t>them</w:t>
      </w:r>
      <w:r w:rsidR="001813D1" w:rsidRPr="00617EF0">
        <w:rPr>
          <w:lang w:val="en-GB"/>
        </w:rPr>
        <w:t xml:space="preserve"> from the </w:t>
      </w:r>
      <w:r w:rsidR="003154AA" w:rsidRPr="00617EF0">
        <w:rPr>
          <w:lang w:val="en-GB"/>
        </w:rPr>
        <w:t xml:space="preserve">Protein Data Bank </w:t>
      </w:r>
      <w:r w:rsidR="003154AA" w:rsidRPr="00617EF0">
        <w:rPr>
          <w:lang w:val="en-GB"/>
        </w:rPr>
        <w:fldChar w:fldCharType="begin"/>
      </w:r>
      <w:r w:rsidR="003154AA" w:rsidRPr="00617EF0">
        <w:rPr>
          <w:lang w:val="en-GB"/>
        </w:rPr>
        <w:instrText xml:space="preserve"> ADDIN ZOTERO_ITEM CSL_CITATION {"citationID":"bdg7ErCw","properties":{"formattedCitation":"(Berman 2000)","plainCitation":"(Berman 2000)","noteIndex":0},"citationItems":[{"id":471,"uris":["http://zotero.org/users/local/3HvvyIsJ/items/IFDB3RYF"],"itemData":{"id":471,"type":"article-journal","container-title":"Nucleic Acids Research","DOI":"10.1093/nar/28.1.235","ISSN":"13624962","issue":"1","page":"235-242","source":"DOI.org (Crossref)","title":"The Protein Data Bank","volume":"28","author":[{"family":"Berman","given":"H. M."}],"issued":{"date-parts":[["2000",1,1]]}}}],"schema":"https://github.com/citation-style-language/schema/raw/master/csl-citation.json"} </w:instrText>
      </w:r>
      <w:r w:rsidR="003154AA" w:rsidRPr="00617EF0">
        <w:rPr>
          <w:lang w:val="en-GB"/>
        </w:rPr>
        <w:fldChar w:fldCharType="separate"/>
      </w:r>
      <w:r w:rsidR="003154AA" w:rsidRPr="00617EF0">
        <w:rPr>
          <w:noProof/>
          <w:lang w:val="en-GB"/>
        </w:rPr>
        <w:t>(Berman 2000)</w:t>
      </w:r>
      <w:r w:rsidR="003154AA" w:rsidRPr="00617EF0">
        <w:rPr>
          <w:lang w:val="en-GB"/>
        </w:rPr>
        <w:fldChar w:fldCharType="end"/>
      </w:r>
      <w:r w:rsidR="00372355" w:rsidRPr="00617EF0">
        <w:rPr>
          <w:lang w:val="en-GB"/>
        </w:rPr>
        <w:t xml:space="preserve"> </w:t>
      </w:r>
      <w:r w:rsidR="00B45D9C" w:rsidRPr="00617EF0">
        <w:rPr>
          <w:lang w:val="en-GB"/>
        </w:rPr>
        <w:t>(Table 1)</w:t>
      </w:r>
      <w:r w:rsidR="00715993" w:rsidRPr="00617EF0">
        <w:rPr>
          <w:lang w:val="en-GB"/>
        </w:rPr>
        <w:t xml:space="preserve">. </w:t>
      </w:r>
      <w:commentRangeEnd w:id="220"/>
      <w:r w:rsidR="00502AFB">
        <w:rPr>
          <w:rStyle w:val="CommentReference"/>
        </w:rPr>
        <w:commentReference w:id="220"/>
      </w:r>
      <w:r w:rsidR="0079285E" w:rsidRPr="00617EF0">
        <w:rPr>
          <w:lang w:val="en-GB"/>
        </w:rPr>
        <w:t>Next, we included the templates</w:t>
      </w:r>
      <w:ins w:id="223" w:author="Catarina Brancoi" w:date="2022-09-14T11:56:00Z">
        <w:r w:rsidR="00502AFB">
          <w:rPr>
            <w:lang w:val="en-GB"/>
          </w:rPr>
          <w:t xml:space="preserve"> of the</w:t>
        </w:r>
      </w:ins>
      <w:r w:rsidR="0079285E" w:rsidRPr="00617EF0">
        <w:rPr>
          <w:lang w:val="en-GB"/>
        </w:rPr>
        <w:t xml:space="preserve"> proteins sequences in their corresponding </w:t>
      </w:r>
      <w:r w:rsidR="00D3128F">
        <w:rPr>
          <w:lang w:val="en-GB"/>
        </w:rPr>
        <w:t>MSA</w:t>
      </w:r>
      <w:r w:rsidR="00D3128F" w:rsidRPr="00617EF0">
        <w:rPr>
          <w:lang w:val="en-GB"/>
        </w:rPr>
        <w:t xml:space="preserve"> </w:t>
      </w:r>
      <w:r w:rsidR="0079285E" w:rsidRPr="00617EF0">
        <w:rPr>
          <w:lang w:val="en-GB"/>
        </w:rPr>
        <w:t>and they were again re-aligned using MUSCL</w:t>
      </w:r>
      <w:r w:rsidR="00380CB1" w:rsidRPr="00617EF0">
        <w:rPr>
          <w:lang w:val="en-GB"/>
        </w:rPr>
        <w:t xml:space="preserve">E </w:t>
      </w:r>
      <w:r w:rsidR="00380CB1" w:rsidRPr="00617EF0">
        <w:rPr>
          <w:lang w:val="en-GB"/>
        </w:rPr>
        <w:fldChar w:fldCharType="begin"/>
      </w:r>
      <w:r w:rsidR="00380CB1" w:rsidRPr="00617EF0">
        <w:rPr>
          <w:lang w:val="en-GB"/>
        </w:rPr>
        <w:instrText xml:space="preserve"> ADDIN ZOTERO_ITEM CSL_CITATION {"citationID":"EFLajd3g","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617EF0">
        <w:rPr>
          <w:lang w:val="en-GB"/>
        </w:rPr>
        <w:fldChar w:fldCharType="separate"/>
      </w:r>
      <w:r w:rsidR="00380CB1" w:rsidRPr="00617EF0">
        <w:rPr>
          <w:noProof/>
          <w:lang w:val="en-GB"/>
        </w:rPr>
        <w:t>(Edgar 2004)</w:t>
      </w:r>
      <w:r w:rsidR="00380CB1" w:rsidRPr="00617EF0">
        <w:rPr>
          <w:lang w:val="en-GB"/>
        </w:rPr>
        <w:fldChar w:fldCharType="end"/>
      </w:r>
      <w:r w:rsidR="0079285E" w:rsidRPr="00617EF0">
        <w:rPr>
          <w:lang w:val="en-GB"/>
        </w:rPr>
        <w:t xml:space="preserve">. To </w:t>
      </w:r>
      <w:r w:rsidR="00D964F4" w:rsidRPr="00617EF0">
        <w:rPr>
          <w:lang w:val="en-GB"/>
        </w:rPr>
        <w:t xml:space="preserve">perform protein evolution </w:t>
      </w:r>
      <w:r w:rsidR="0066158D" w:rsidRPr="00617EF0">
        <w:rPr>
          <w:lang w:val="en-GB"/>
        </w:rPr>
        <w:t xml:space="preserve">simulations </w:t>
      </w:r>
      <w:r w:rsidR="00D964F4" w:rsidRPr="00617EF0">
        <w:rPr>
          <w:lang w:val="en-GB"/>
        </w:rPr>
        <w:t>under</w:t>
      </w:r>
      <w:r w:rsidR="0079285E" w:rsidRPr="00617EF0">
        <w:rPr>
          <w:lang w:val="en-GB"/>
        </w:rPr>
        <w:t xml:space="preserve"> SCS models and f</w:t>
      </w:r>
      <w:r w:rsidR="00D964F4" w:rsidRPr="00617EF0">
        <w:rPr>
          <w:lang w:val="en-GB"/>
        </w:rPr>
        <w:t>or calculate the protein free energy we need the</w:t>
      </w:r>
      <w:r w:rsidR="00815E0C" w:rsidRPr="00617EF0">
        <w:rPr>
          <w:lang w:val="en-GB"/>
        </w:rPr>
        <w:t xml:space="preserve"> sequences of the input alignment</w:t>
      </w:r>
      <w:r w:rsidR="0066158D" w:rsidRPr="00617EF0">
        <w:rPr>
          <w:lang w:val="en-GB"/>
        </w:rPr>
        <w:t xml:space="preserve"> </w:t>
      </w:r>
      <w:r w:rsidR="007961A1" w:rsidRPr="00F66F0B">
        <w:rPr>
          <w:lang w:val="en-GB"/>
        </w:rPr>
        <w:t xml:space="preserve">to </w:t>
      </w:r>
      <w:r w:rsidR="0066158D" w:rsidRPr="00617EF0">
        <w:rPr>
          <w:lang w:val="en-GB"/>
        </w:rPr>
        <w:t xml:space="preserve">have the same length as the template sequence. </w:t>
      </w:r>
      <w:del w:id="224" w:author="Catarina Brancoi" w:date="2022-09-14T11:56:00Z">
        <w:r w:rsidR="0066158D" w:rsidRPr="00617EF0" w:rsidDel="00502AFB">
          <w:rPr>
            <w:lang w:val="en-GB"/>
          </w:rPr>
          <w:delText>So</w:delText>
        </w:r>
      </w:del>
      <w:ins w:id="225" w:author="Catarina Brancoi" w:date="2022-09-14T11:56:00Z">
        <w:r w:rsidR="00502AFB">
          <w:rPr>
            <w:lang w:val="en-GB"/>
          </w:rPr>
          <w:t>Hence</w:t>
        </w:r>
      </w:ins>
      <w:r w:rsidR="0066158D" w:rsidRPr="00617EF0">
        <w:rPr>
          <w:lang w:val="en-GB"/>
        </w:rPr>
        <w:t xml:space="preserve">, we removed every position of the </w:t>
      </w:r>
      <w:r w:rsidR="00D3128F">
        <w:rPr>
          <w:lang w:val="en-GB"/>
        </w:rPr>
        <w:t>MSA</w:t>
      </w:r>
      <w:r w:rsidR="00D3128F" w:rsidRPr="00617EF0">
        <w:rPr>
          <w:lang w:val="en-GB"/>
        </w:rPr>
        <w:t xml:space="preserve"> </w:t>
      </w:r>
      <w:r w:rsidR="0066158D" w:rsidRPr="00617EF0">
        <w:rPr>
          <w:lang w:val="en-GB"/>
        </w:rPr>
        <w:t xml:space="preserve">which </w:t>
      </w:r>
      <w:r w:rsidR="007961A1" w:rsidRPr="00F66F0B">
        <w:rPr>
          <w:lang w:val="en-GB"/>
        </w:rPr>
        <w:t xml:space="preserve">did not </w:t>
      </w:r>
      <w:r w:rsidR="0066158D" w:rsidRPr="00617EF0">
        <w:rPr>
          <w:lang w:val="en-GB"/>
        </w:rPr>
        <w:t xml:space="preserve">match with the </w:t>
      </w:r>
      <w:r w:rsidR="00815E0C" w:rsidRPr="00617EF0">
        <w:rPr>
          <w:lang w:val="en-GB"/>
        </w:rPr>
        <w:t xml:space="preserve">corresponding </w:t>
      </w:r>
      <w:r w:rsidR="0066158D" w:rsidRPr="00617EF0">
        <w:rPr>
          <w:lang w:val="en-GB"/>
        </w:rPr>
        <w:t xml:space="preserve">template </w:t>
      </w:r>
      <w:commentRangeStart w:id="226"/>
      <w:r w:rsidR="0066158D" w:rsidRPr="00617EF0">
        <w:rPr>
          <w:lang w:val="en-GB"/>
        </w:rPr>
        <w:t>sequence</w:t>
      </w:r>
      <w:commentRangeEnd w:id="226"/>
      <w:r w:rsidR="00502AFB">
        <w:rPr>
          <w:rStyle w:val="CommentReference"/>
        </w:rPr>
        <w:commentReference w:id="226"/>
      </w:r>
      <w:r w:rsidR="0066158D" w:rsidRPr="00617EF0">
        <w:rPr>
          <w:lang w:val="en-GB"/>
        </w:rPr>
        <w:t>.</w:t>
      </w:r>
      <w:r w:rsidR="00372355" w:rsidRPr="00617EF0">
        <w:rPr>
          <w:lang w:val="en-GB"/>
        </w:rPr>
        <w:t xml:space="preserve"> </w:t>
      </w:r>
      <w:r w:rsidR="0066158D" w:rsidRPr="00617EF0">
        <w:rPr>
          <w:lang w:val="en-GB"/>
        </w:rPr>
        <w:t>Finally, we removed the template sequence</w:t>
      </w:r>
      <w:r w:rsidR="00815E0C" w:rsidRPr="00617EF0">
        <w:rPr>
          <w:lang w:val="en-GB"/>
        </w:rPr>
        <w:t>s</w:t>
      </w:r>
      <w:r w:rsidR="007961A1" w:rsidRPr="00F66F0B">
        <w:rPr>
          <w:lang w:val="en-GB"/>
        </w:rPr>
        <w:t xml:space="preserve"> and</w:t>
      </w:r>
      <w:r w:rsidR="0066158D" w:rsidRPr="00617EF0">
        <w:rPr>
          <w:lang w:val="en-GB"/>
        </w:rPr>
        <w:t xml:space="preserve"> obtain</w:t>
      </w:r>
      <w:r w:rsidR="007961A1" w:rsidRPr="00F66F0B">
        <w:rPr>
          <w:lang w:val="en-GB"/>
        </w:rPr>
        <w:t>ed</w:t>
      </w:r>
      <w:r w:rsidR="0066158D" w:rsidRPr="00617EF0">
        <w:rPr>
          <w:lang w:val="en-GB"/>
        </w:rPr>
        <w:t xml:space="preserve"> </w:t>
      </w:r>
      <w:r w:rsidR="00815E0C" w:rsidRPr="00617EF0">
        <w:rPr>
          <w:lang w:val="en-GB"/>
        </w:rPr>
        <w:t xml:space="preserve">the final input protein </w:t>
      </w:r>
      <w:commentRangeStart w:id="227"/>
      <w:r w:rsidR="00D3128F">
        <w:rPr>
          <w:lang w:val="en-GB"/>
        </w:rPr>
        <w:t>MSA</w:t>
      </w:r>
      <w:commentRangeEnd w:id="227"/>
      <w:r w:rsidR="002269B7">
        <w:rPr>
          <w:rStyle w:val="CommentReference"/>
        </w:rPr>
        <w:commentReference w:id="227"/>
      </w:r>
      <w:r w:rsidR="00815E0C" w:rsidRPr="00617EF0">
        <w:rPr>
          <w:lang w:val="en-GB"/>
        </w:rPr>
        <w:t>.</w:t>
      </w:r>
      <w:r w:rsidR="00B45D9C" w:rsidRPr="00617EF0">
        <w:rPr>
          <w:lang w:val="en-GB"/>
        </w:rPr>
        <w:t xml:space="preserve"> </w:t>
      </w:r>
      <w:r w:rsidR="00372355" w:rsidRPr="00617EF0">
        <w:rPr>
          <w:lang w:val="en-GB"/>
        </w:rPr>
        <w:t>These steps after the template downloa</w:t>
      </w:r>
      <w:r w:rsidR="00D3128F">
        <w:rPr>
          <w:lang w:val="en-GB"/>
        </w:rPr>
        <w:t>d</w:t>
      </w:r>
      <w:r w:rsidR="00372355" w:rsidRPr="00617EF0">
        <w:rPr>
          <w:lang w:val="en-GB"/>
        </w:rPr>
        <w:t xml:space="preserve"> can be done using the </w:t>
      </w:r>
      <w:r w:rsidR="00372355" w:rsidRPr="00617EF0">
        <w:rPr>
          <w:i/>
          <w:iCs/>
          <w:lang w:val="en-GB"/>
        </w:rPr>
        <w:t>Align.py</w:t>
      </w:r>
      <w:r w:rsidR="00372355" w:rsidRPr="00617EF0">
        <w:rPr>
          <w:lang w:val="en-GB"/>
        </w:rPr>
        <w:t xml:space="preserve"> </w:t>
      </w:r>
      <w:r w:rsidR="007961A1" w:rsidRPr="00F66F0B">
        <w:rPr>
          <w:lang w:val="en-GB"/>
        </w:rPr>
        <w:t>provided to the user, requiring only th</w:t>
      </w:r>
      <w:r w:rsidR="00D3128F">
        <w:rPr>
          <w:lang w:val="en-GB"/>
        </w:rPr>
        <w:t>at</w:t>
      </w:r>
      <w:r w:rsidR="007961A1" w:rsidRPr="00F66F0B">
        <w:rPr>
          <w:lang w:val="en-GB"/>
        </w:rPr>
        <w:t xml:space="preserve"> </w:t>
      </w:r>
      <w:r w:rsidR="00BD68DA" w:rsidRPr="00617EF0">
        <w:rPr>
          <w:lang w:val="en-GB"/>
        </w:rPr>
        <w:t>MUSCLE</w:t>
      </w:r>
      <w:r w:rsidR="00380CB1" w:rsidRPr="00617EF0">
        <w:rPr>
          <w:lang w:val="en-GB"/>
        </w:rPr>
        <w:t xml:space="preserve"> </w:t>
      </w:r>
      <w:r w:rsidR="00380CB1" w:rsidRPr="00617EF0">
        <w:rPr>
          <w:lang w:val="en-GB"/>
        </w:rPr>
        <w:fldChar w:fldCharType="begin"/>
      </w:r>
      <w:r w:rsidR="001D4C1F" w:rsidRPr="00617EF0">
        <w:rPr>
          <w:lang w:val="en-GB"/>
        </w:rPr>
        <w:instrText xml:space="preserve"> ADDIN ZOTERO_ITEM CSL_CITATION {"citationID":"1eczPsZ2","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617EF0">
        <w:rPr>
          <w:lang w:val="en-GB"/>
        </w:rPr>
        <w:fldChar w:fldCharType="separate"/>
      </w:r>
      <w:r w:rsidR="00380CB1" w:rsidRPr="00617EF0">
        <w:rPr>
          <w:noProof/>
          <w:lang w:val="en-GB"/>
        </w:rPr>
        <w:t>(Edgar 2004)</w:t>
      </w:r>
      <w:r w:rsidR="00380CB1" w:rsidRPr="00617EF0">
        <w:rPr>
          <w:lang w:val="en-GB"/>
        </w:rPr>
        <w:fldChar w:fldCharType="end"/>
      </w:r>
      <w:ins w:id="228" w:author="Catarina Brancoi" w:date="2022-09-14T12:04:00Z">
        <w:r w:rsidR="00DB2359">
          <w:rPr>
            <w:lang w:val="en-GB"/>
          </w:rPr>
          <w:t xml:space="preserve"> is</w:t>
        </w:r>
      </w:ins>
      <w:r w:rsidR="00BD68DA" w:rsidRPr="00617EF0">
        <w:rPr>
          <w:lang w:val="en-GB"/>
        </w:rPr>
        <w:t xml:space="preserve"> installed in the computer</w:t>
      </w:r>
      <w:r w:rsidR="00372355" w:rsidRPr="00617EF0">
        <w:rPr>
          <w:lang w:val="en-GB"/>
        </w:rPr>
        <w:t xml:space="preserve">. </w:t>
      </w:r>
    </w:p>
    <w:p w14:paraId="77AA849C" w14:textId="77777777" w:rsidR="00372355" w:rsidRPr="00617EF0" w:rsidRDefault="00372355" w:rsidP="005578B1">
      <w:pPr>
        <w:rPr>
          <w:lang w:val="en-GB"/>
        </w:rPr>
      </w:pPr>
    </w:p>
    <w:p w14:paraId="072BA032" w14:textId="2C0B93FF" w:rsidR="008132ED" w:rsidRPr="00F66F0B" w:rsidRDefault="00B45D9C" w:rsidP="005578B1">
      <w:pPr>
        <w:rPr>
          <w:lang w:val="en-GB"/>
        </w:rPr>
      </w:pPr>
      <w:r w:rsidRPr="00617EF0">
        <w:rPr>
          <w:lang w:val="en-GB"/>
        </w:rPr>
        <w:t xml:space="preserve">We analyzed the best-fitting substitution model of protein evolution between the best-fitting empirical substitution models according </w:t>
      </w:r>
      <w:r w:rsidRPr="00617EF0">
        <w:rPr>
          <w:i/>
          <w:iCs/>
          <w:lang w:val="en-GB"/>
        </w:rPr>
        <w:t xml:space="preserve">ProtTest </w:t>
      </w:r>
      <w:r w:rsidRPr="00617EF0">
        <w:rPr>
          <w:lang w:val="en-GB"/>
        </w:rPr>
        <w:t xml:space="preserve">framework </w:t>
      </w:r>
      <w:r w:rsidR="007961A1" w:rsidRPr="00F66F0B">
        <w:rPr>
          <w:lang w:val="en-GB"/>
        </w:rPr>
        <w:t xml:space="preserve">and the two </w:t>
      </w:r>
      <w:r w:rsidR="007961A1" w:rsidRPr="00F66F0B">
        <w:rPr>
          <w:i/>
          <w:iCs/>
          <w:lang w:val="en-GB"/>
        </w:rPr>
        <w:t>mean-field</w:t>
      </w:r>
      <w:r w:rsidR="007961A1" w:rsidRPr="00F66F0B">
        <w:rPr>
          <w:lang w:val="en-GB"/>
        </w:rPr>
        <w:t xml:space="preserve"> SCS models (Neutral and Fitness) </w:t>
      </w:r>
      <w:r w:rsidRPr="00617EF0">
        <w:rPr>
          <w:lang w:val="en-GB"/>
        </w:rPr>
        <w:t>(Table 1). We ran 10</w:t>
      </w:r>
      <w:r w:rsidR="007961A1" w:rsidRPr="00F66F0B">
        <w:rPr>
          <w:lang w:val="en-GB"/>
        </w:rPr>
        <w:t>,</w:t>
      </w:r>
      <w:r w:rsidRPr="00617EF0">
        <w:rPr>
          <w:lang w:val="en-GB"/>
        </w:rPr>
        <w:t xml:space="preserve">000 simulations per model </w:t>
      </w:r>
      <w:r w:rsidRPr="00F66F0B">
        <w:rPr>
          <w:lang w:val="en-GB"/>
        </w:rPr>
        <w:t>using</w:t>
      </w:r>
      <w:r w:rsidR="00BD68DA" w:rsidRPr="00F66F0B">
        <w:rPr>
          <w:lang w:val="en-GB"/>
        </w:rPr>
        <w:t xml:space="preserve"> different</w:t>
      </w:r>
      <w:r w:rsidRPr="00F66F0B">
        <w:rPr>
          <w:lang w:val="en-GB"/>
        </w:rPr>
        <w:t xml:space="preserve"> </w:t>
      </w:r>
      <w:r w:rsidR="007961A1" w:rsidRPr="00F66F0B">
        <w:rPr>
          <w:lang w:val="en-GB"/>
        </w:rPr>
        <w:t xml:space="preserve">prior distributions for the </w:t>
      </w:r>
      <w:r w:rsidR="00BD68DA" w:rsidRPr="00F66F0B">
        <w:rPr>
          <w:lang w:val="en-GB"/>
        </w:rPr>
        <w:t xml:space="preserve">substitution rate per site depending on the </w:t>
      </w:r>
      <w:r w:rsidR="004C55CB" w:rsidRPr="00F66F0B">
        <w:rPr>
          <w:lang w:val="en-GB"/>
        </w:rPr>
        <w:t>analysis</w:t>
      </w:r>
      <w:r w:rsidR="00BD68DA" w:rsidRPr="00F66F0B">
        <w:rPr>
          <w:lang w:val="en-GB"/>
        </w:rPr>
        <w:t xml:space="preserve"> (Table 1). </w:t>
      </w:r>
      <w:r w:rsidR="009A3B8E" w:rsidRPr="00F66F0B">
        <w:rPr>
          <w:lang w:val="en-GB"/>
        </w:rPr>
        <w:t>Choosing a prior distribution too wide or too narrow can affect the results</w:t>
      </w:r>
      <w:r w:rsidR="008945C4" w:rsidRPr="00F66F0B">
        <w:rPr>
          <w:lang w:val="en-GB"/>
        </w:rPr>
        <w:t xml:space="preserve"> </w:t>
      </w:r>
      <w:r w:rsidR="008945C4" w:rsidRPr="00F66F0B">
        <w:rPr>
          <w:lang w:val="en-GB"/>
        </w:rPr>
        <w:fldChar w:fldCharType="begin"/>
      </w:r>
      <w:r w:rsidR="008945C4" w:rsidRPr="00F66F0B">
        <w:rPr>
          <w:lang w:val="en-GB"/>
        </w:rPr>
        <w:instrText xml:space="preserve"> ADDIN ZOTERO_ITEM CSL_CITATION {"citationID":"vRpQlWWw","properties":{"formattedCitation":"(Beaumont 2010)","plainCitation":"(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schema":"https://github.com/citation-style-language/schema/raw/master/csl-citation.json"} </w:instrText>
      </w:r>
      <w:r w:rsidR="008945C4" w:rsidRPr="00F66F0B">
        <w:rPr>
          <w:lang w:val="en-GB"/>
        </w:rPr>
        <w:fldChar w:fldCharType="separate"/>
      </w:r>
      <w:r w:rsidR="008945C4" w:rsidRPr="00F66F0B">
        <w:rPr>
          <w:noProof/>
          <w:lang w:val="en-GB"/>
        </w:rPr>
        <w:t>(Beaumont 2010)</w:t>
      </w:r>
      <w:r w:rsidR="008945C4" w:rsidRPr="00F66F0B">
        <w:rPr>
          <w:lang w:val="en-GB"/>
        </w:rPr>
        <w:fldChar w:fldCharType="end"/>
      </w:r>
      <w:r w:rsidR="007961A1" w:rsidRPr="00F66F0B">
        <w:rPr>
          <w:lang w:val="en-GB"/>
        </w:rPr>
        <w:t>. In particular,</w:t>
      </w:r>
      <w:r w:rsidR="009A3B8E" w:rsidRPr="00F66F0B">
        <w:rPr>
          <w:lang w:val="en-GB"/>
        </w:rPr>
        <w:t xml:space="preserve"> </w:t>
      </w:r>
      <w:r w:rsidR="009955C1" w:rsidRPr="00F66F0B">
        <w:rPr>
          <w:lang w:val="en-GB"/>
        </w:rPr>
        <w:t xml:space="preserve">the SS related with the </w:t>
      </w:r>
      <w:r w:rsidR="009A3B8E" w:rsidRPr="00F66F0B">
        <w:rPr>
          <w:lang w:val="en-GB"/>
        </w:rPr>
        <w:t xml:space="preserve">amino </w:t>
      </w:r>
      <w:commentRangeStart w:id="229"/>
      <w:r w:rsidR="009A3B8E" w:rsidRPr="00F66F0B">
        <w:rPr>
          <w:lang w:val="en-GB"/>
        </w:rPr>
        <w:t>acids</w:t>
      </w:r>
      <w:commentRangeEnd w:id="229"/>
      <w:r w:rsidR="008B75F7">
        <w:rPr>
          <w:rStyle w:val="CommentReference"/>
        </w:rPr>
        <w:commentReference w:id="229"/>
      </w:r>
      <w:r w:rsidR="009A3B8E" w:rsidRPr="00F66F0B">
        <w:rPr>
          <w:lang w:val="en-GB"/>
        </w:rPr>
        <w:t xml:space="preserve"> replacements </w:t>
      </w:r>
      <w:r w:rsidR="009955C1" w:rsidRPr="00F66F0B">
        <w:rPr>
          <w:lang w:val="en-GB"/>
        </w:rPr>
        <w:t>will have values far from the</w:t>
      </w:r>
      <w:commentRangeStart w:id="230"/>
      <w:r w:rsidR="00D3128F">
        <w:rPr>
          <w:lang w:val="en-GB"/>
        </w:rPr>
        <w:t xml:space="preserve"> observed </w:t>
      </w:r>
      <w:commentRangeEnd w:id="230"/>
      <w:r w:rsidR="007961A1" w:rsidRPr="00617EF0">
        <w:rPr>
          <w:rStyle w:val="CommentReference"/>
          <w:lang w:val="en-GB"/>
        </w:rPr>
        <w:commentReference w:id="230"/>
      </w:r>
      <w:r w:rsidR="009955C1" w:rsidRPr="00F66F0B">
        <w:rPr>
          <w:lang w:val="en-GB"/>
        </w:rPr>
        <w:t xml:space="preserve">SS values. </w:t>
      </w:r>
      <w:r w:rsidR="007961A1" w:rsidRPr="00F66F0B">
        <w:rPr>
          <w:lang w:val="en-GB"/>
        </w:rPr>
        <w:t xml:space="preserve">The first example of the monkeypox TNF (Table 1) illustrates </w:t>
      </w:r>
      <w:r w:rsidR="009955C1" w:rsidRPr="00F66F0B">
        <w:rPr>
          <w:lang w:val="en-GB"/>
        </w:rPr>
        <w:t>th</w:t>
      </w:r>
      <w:r w:rsidR="000F1AD2" w:rsidRPr="00F66F0B">
        <w:rPr>
          <w:lang w:val="en-GB"/>
        </w:rPr>
        <w:t>e importance of choosing appropriate prior distributions. Here,</w:t>
      </w:r>
      <w:r w:rsidR="009955C1" w:rsidRPr="00F66F0B">
        <w:rPr>
          <w:lang w:val="en-GB"/>
        </w:rPr>
        <w:t xml:space="preserve"> </w:t>
      </w:r>
      <w:r w:rsidR="007961A1" w:rsidRPr="00F66F0B">
        <w:rPr>
          <w:lang w:val="en-GB"/>
        </w:rPr>
        <w:t xml:space="preserve">narrowing </w:t>
      </w:r>
      <w:r w:rsidR="009955C1" w:rsidRPr="00F66F0B">
        <w:rPr>
          <w:lang w:val="en-GB"/>
        </w:rPr>
        <w:t xml:space="preserve">the prior distribution </w:t>
      </w:r>
      <w:r w:rsidR="00352398" w:rsidRPr="00F66F0B">
        <w:rPr>
          <w:lang w:val="en-GB"/>
        </w:rPr>
        <w:t>change</w:t>
      </w:r>
      <w:r w:rsidR="0018714B" w:rsidRPr="00F66F0B">
        <w:rPr>
          <w:lang w:val="en-GB"/>
        </w:rPr>
        <w:t>d</w:t>
      </w:r>
      <w:r w:rsidR="000F1AD2" w:rsidRPr="00F66F0B">
        <w:rPr>
          <w:lang w:val="en-GB"/>
        </w:rPr>
        <w:t xml:space="preserve"> </w:t>
      </w:r>
      <w:del w:id="231" w:author="Catarina Brancoi" w:date="2022-09-14T12:19:00Z">
        <w:r w:rsidR="000F1AD2" w:rsidRPr="00F66F0B" w:rsidDel="008B75F7">
          <w:rPr>
            <w:lang w:val="en-GB"/>
          </w:rPr>
          <w:delText>completely</w:delText>
        </w:r>
        <w:r w:rsidR="009955C1" w:rsidRPr="00F66F0B" w:rsidDel="008B75F7">
          <w:rPr>
            <w:lang w:val="en-GB"/>
          </w:rPr>
          <w:delText xml:space="preserve"> </w:delText>
        </w:r>
      </w:del>
      <w:ins w:id="232" w:author="Catarina Brancoi" w:date="2022-09-14T12:19:00Z">
        <w:r w:rsidR="008B75F7">
          <w:rPr>
            <w:lang w:val="en-GB"/>
          </w:rPr>
          <w:t>the estimated</w:t>
        </w:r>
        <w:r w:rsidR="008B75F7" w:rsidRPr="00F66F0B">
          <w:rPr>
            <w:lang w:val="en-GB"/>
          </w:rPr>
          <w:t xml:space="preserve"> </w:t>
        </w:r>
      </w:ins>
      <w:del w:id="233" w:author="Catarina Brancoi" w:date="2022-09-14T12:19:00Z">
        <w:r w:rsidR="009955C1" w:rsidRPr="00F66F0B" w:rsidDel="008B75F7">
          <w:rPr>
            <w:lang w:val="en-GB"/>
          </w:rPr>
          <w:delText xml:space="preserve">the </w:delText>
        </w:r>
      </w:del>
      <w:r w:rsidR="009955C1" w:rsidRPr="00F66F0B">
        <w:rPr>
          <w:lang w:val="en-GB"/>
        </w:rPr>
        <w:t xml:space="preserve">best-fitting substitution model </w:t>
      </w:r>
      <w:del w:id="234" w:author="Catarina Brancoi" w:date="2022-09-14T12:19:00Z">
        <w:r w:rsidR="009955C1" w:rsidRPr="00F66F0B" w:rsidDel="008B75F7">
          <w:rPr>
            <w:lang w:val="en-GB"/>
          </w:rPr>
          <w:delText>estimation</w:delText>
        </w:r>
        <w:r w:rsidR="00352398" w:rsidRPr="00F66F0B" w:rsidDel="008B75F7">
          <w:rPr>
            <w:lang w:val="en-GB"/>
          </w:rPr>
          <w:delText xml:space="preserve"> </w:delText>
        </w:r>
      </w:del>
      <w:r w:rsidR="00352398" w:rsidRPr="00F66F0B">
        <w:rPr>
          <w:lang w:val="en-GB"/>
        </w:rPr>
        <w:t xml:space="preserve">and the goodness of fit </w:t>
      </w:r>
      <w:r w:rsidR="008132ED" w:rsidRPr="00F66F0B">
        <w:rPr>
          <w:lang w:val="en-GB"/>
        </w:rPr>
        <w:t>(Table S3</w:t>
      </w:r>
      <w:ins w:id="235" w:author="Catarina Brancoi" w:date="2022-09-14T12:27:00Z">
        <w:r w:rsidR="002E359E">
          <w:rPr>
            <w:lang w:val="en-GB"/>
          </w:rPr>
          <w:t>,</w:t>
        </w:r>
      </w:ins>
      <w:del w:id="236" w:author="Catarina Brancoi" w:date="2022-09-14T12:27:00Z">
        <w:r w:rsidR="0018714B" w:rsidRPr="00F66F0B" w:rsidDel="002E359E">
          <w:rPr>
            <w:lang w:val="en-GB"/>
          </w:rPr>
          <w:delText>;</w:delText>
        </w:r>
      </w:del>
      <w:r w:rsidR="0018714B" w:rsidRPr="00F66F0B">
        <w:rPr>
          <w:lang w:val="en-GB"/>
        </w:rPr>
        <w:t xml:space="preserve"> Supplementary Data</w:t>
      </w:r>
      <w:r w:rsidR="008132ED" w:rsidRPr="00F66F0B">
        <w:rPr>
          <w:lang w:val="en-GB"/>
        </w:rPr>
        <w:t>)</w:t>
      </w:r>
      <w:r w:rsidR="009955C1" w:rsidRPr="00F66F0B">
        <w:rPr>
          <w:lang w:val="en-GB"/>
        </w:rPr>
        <w:t>.</w:t>
      </w:r>
      <w:r w:rsidR="006F4CC9" w:rsidRPr="00F66F0B">
        <w:rPr>
          <w:lang w:val="en-GB"/>
        </w:rPr>
        <w:t xml:space="preserve"> Regarding the SS, we </w:t>
      </w:r>
      <w:ins w:id="237" w:author="Catarina Brancoi" w:date="2022-09-14T12:21:00Z">
        <w:r w:rsidR="00434659">
          <w:rPr>
            <w:lang w:val="en-GB"/>
          </w:rPr>
          <w:t xml:space="preserve">generally </w:t>
        </w:r>
      </w:ins>
      <w:r w:rsidR="006F4CC9" w:rsidRPr="00F66F0B">
        <w:rPr>
          <w:lang w:val="en-GB"/>
        </w:rPr>
        <w:t xml:space="preserve">recommend </w:t>
      </w:r>
      <w:ins w:id="238" w:author="Catarina Brancoi" w:date="2022-09-14T12:21:00Z">
        <w:r w:rsidR="00434659">
          <w:rPr>
            <w:lang w:val="en-GB"/>
          </w:rPr>
          <w:t xml:space="preserve">the user to </w:t>
        </w:r>
      </w:ins>
      <w:del w:id="239" w:author="Catarina Brancoi" w:date="2022-09-14T12:21:00Z">
        <w:r w:rsidR="006F4CC9" w:rsidRPr="00F66F0B" w:rsidDel="00434659">
          <w:rPr>
            <w:lang w:val="en-GB"/>
          </w:rPr>
          <w:delText xml:space="preserve">use </w:delText>
        </w:r>
      </w:del>
      <w:ins w:id="240" w:author="Catarina Brancoi" w:date="2022-09-14T12:21:00Z">
        <w:r w:rsidR="00434659">
          <w:rPr>
            <w:lang w:val="en-GB"/>
          </w:rPr>
          <w:t>calcu</w:t>
        </w:r>
      </w:ins>
      <w:ins w:id="241" w:author="Catarina Brancoi" w:date="2022-09-14T12:22:00Z">
        <w:r w:rsidR="00434659">
          <w:rPr>
            <w:lang w:val="en-GB"/>
          </w:rPr>
          <w:t>lated</w:t>
        </w:r>
      </w:ins>
      <w:ins w:id="242" w:author="Catarina Brancoi" w:date="2022-09-14T12:21:00Z">
        <w:r w:rsidR="00434659" w:rsidRPr="00F66F0B">
          <w:rPr>
            <w:lang w:val="en-GB"/>
          </w:rPr>
          <w:t xml:space="preserve"> </w:t>
        </w:r>
      </w:ins>
      <w:r w:rsidR="006F4CC9" w:rsidRPr="00F66F0B">
        <w:rPr>
          <w:lang w:val="en-GB"/>
        </w:rPr>
        <w:t>all of them, however</w:t>
      </w:r>
      <w:del w:id="243" w:author="Catarina Brancoi" w:date="2022-09-14T12:22:00Z">
        <w:r w:rsidR="006F4CC9" w:rsidRPr="00F66F0B" w:rsidDel="00434659">
          <w:rPr>
            <w:lang w:val="en-GB"/>
          </w:rPr>
          <w:delText>,</w:delText>
        </w:r>
      </w:del>
      <w:r w:rsidR="006F4CC9" w:rsidRPr="00F66F0B">
        <w:rPr>
          <w:lang w:val="en-GB"/>
        </w:rPr>
        <w:t xml:space="preserve"> the DGREM_sd (which measures the standard deviation of the sequences folding stability</w:t>
      </w:r>
      <w:r w:rsidR="00013F9F" w:rsidRPr="00F66F0B">
        <w:rPr>
          <w:lang w:val="en-GB"/>
        </w:rPr>
        <w:t xml:space="preserve"> of each </w:t>
      </w:r>
      <w:r w:rsidR="00D3128F">
        <w:rPr>
          <w:lang w:val="en-GB"/>
        </w:rPr>
        <w:t>MSA</w:t>
      </w:r>
      <w:r w:rsidR="006F4CC9" w:rsidRPr="00F66F0B">
        <w:rPr>
          <w:lang w:val="en-GB"/>
        </w:rPr>
        <w:t xml:space="preserve">) could be problematic. In some cases, the </w:t>
      </w:r>
      <w:r w:rsidR="0018714B" w:rsidRPr="00F66F0B">
        <w:rPr>
          <w:lang w:val="en-GB"/>
        </w:rPr>
        <w:t xml:space="preserve">stability of the </w:t>
      </w:r>
      <w:r w:rsidR="008132ED" w:rsidRPr="00F66F0B">
        <w:rPr>
          <w:lang w:val="en-GB"/>
        </w:rPr>
        <w:t xml:space="preserve">simulated </w:t>
      </w:r>
      <w:r w:rsidR="008132ED" w:rsidRPr="00F66F0B">
        <w:rPr>
          <w:lang w:val="en-GB"/>
        </w:rPr>
        <w:lastRenderedPageBreak/>
        <w:t xml:space="preserve">sequences could be </w:t>
      </w:r>
      <w:r w:rsidR="0018714B" w:rsidRPr="00F66F0B">
        <w:rPr>
          <w:lang w:val="en-GB"/>
        </w:rPr>
        <w:t>very</w:t>
      </w:r>
      <w:r w:rsidR="008132ED" w:rsidRPr="00F66F0B">
        <w:rPr>
          <w:lang w:val="en-GB"/>
        </w:rPr>
        <w:t xml:space="preserve"> different </w:t>
      </w:r>
      <w:r w:rsidR="0018714B" w:rsidRPr="00F66F0B">
        <w:rPr>
          <w:lang w:val="en-GB"/>
        </w:rPr>
        <w:t xml:space="preserve">among </w:t>
      </w:r>
      <w:r w:rsidR="008132ED" w:rsidRPr="00F66F0B">
        <w:rPr>
          <w:lang w:val="en-GB"/>
        </w:rPr>
        <w:t>them</w:t>
      </w:r>
      <w:r w:rsidR="0018714B" w:rsidRPr="00F66F0B">
        <w:rPr>
          <w:lang w:val="en-GB"/>
        </w:rPr>
        <w:t xml:space="preserve">, resulting in high </w:t>
      </w:r>
      <w:r w:rsidR="006F4CC9" w:rsidRPr="00F66F0B">
        <w:rPr>
          <w:lang w:val="en-GB"/>
        </w:rPr>
        <w:t>standard deviation and therefore</w:t>
      </w:r>
      <w:r w:rsidR="0018714B" w:rsidRPr="00F66F0B">
        <w:rPr>
          <w:lang w:val="en-GB"/>
        </w:rPr>
        <w:t xml:space="preserve"> </w:t>
      </w:r>
      <w:r w:rsidR="00EF19FB" w:rsidRPr="00F66F0B">
        <w:rPr>
          <w:lang w:val="en-GB"/>
        </w:rPr>
        <w:t xml:space="preserve">far from the </w:t>
      </w:r>
      <w:r w:rsidR="0018714B" w:rsidRPr="00F66F0B">
        <w:rPr>
          <w:lang w:val="en-GB"/>
        </w:rPr>
        <w:t xml:space="preserve">observed </w:t>
      </w:r>
      <w:r w:rsidR="00EF19FB" w:rsidRPr="00F66F0B">
        <w:rPr>
          <w:lang w:val="en-GB"/>
        </w:rPr>
        <w:t>SS</w:t>
      </w:r>
      <w:del w:id="244" w:author="Catarina Brancoi" w:date="2022-09-14T12:23:00Z">
        <w:r w:rsidR="00013F9F" w:rsidRPr="00F66F0B" w:rsidDel="00434659">
          <w:rPr>
            <w:lang w:val="en-GB"/>
          </w:rPr>
          <w:delText xml:space="preserve">. </w:delText>
        </w:r>
      </w:del>
      <w:del w:id="245" w:author="Catarina Brancoi" w:date="2022-09-14T12:22:00Z">
        <w:r w:rsidR="00622273" w:rsidRPr="00F66F0B" w:rsidDel="00434659">
          <w:rPr>
            <w:lang w:val="en-GB"/>
          </w:rPr>
          <w:delText xml:space="preserve">The cases in which </w:delText>
        </w:r>
        <w:r w:rsidR="00013F9F" w:rsidRPr="00F66F0B" w:rsidDel="00434659">
          <w:rPr>
            <w:lang w:val="en-GB"/>
          </w:rPr>
          <w:delText xml:space="preserve">the </w:delText>
        </w:r>
        <w:r w:rsidR="00622273" w:rsidRPr="00F66F0B" w:rsidDel="00434659">
          <w:rPr>
            <w:lang w:val="en-GB"/>
          </w:rPr>
          <w:delText xml:space="preserve">observed and the calculated </w:delText>
        </w:r>
        <w:r w:rsidR="00013F9F" w:rsidRPr="00F66F0B" w:rsidDel="00434659">
          <w:rPr>
            <w:lang w:val="en-GB"/>
          </w:rPr>
          <w:delText xml:space="preserve">SS are </w:delText>
        </w:r>
        <w:r w:rsidR="00622273" w:rsidRPr="00F66F0B" w:rsidDel="00434659">
          <w:rPr>
            <w:lang w:val="en-GB"/>
          </w:rPr>
          <w:delText>dist</w:delText>
        </w:r>
      </w:del>
      <w:ins w:id="246" w:author="Catarina Brancoi" w:date="2022-09-14T12:23:00Z">
        <w:r w:rsidR="00434659">
          <w:rPr>
            <w:lang w:val="en-GB"/>
          </w:rPr>
          <w:t xml:space="preserve">. Consequently, this </w:t>
        </w:r>
      </w:ins>
      <w:del w:id="247" w:author="Catarina Brancoi" w:date="2022-09-14T12:22:00Z">
        <w:r w:rsidR="00622273" w:rsidRPr="00F66F0B" w:rsidDel="00434659">
          <w:rPr>
            <w:lang w:val="en-GB"/>
          </w:rPr>
          <w:delText xml:space="preserve">ant </w:delText>
        </w:r>
      </w:del>
      <w:r w:rsidR="00622273" w:rsidRPr="00F66F0B">
        <w:rPr>
          <w:lang w:val="en-GB"/>
        </w:rPr>
        <w:t>may decreased the power of ABC to distinguish among the models, and cause it to lose robustness</w:t>
      </w:r>
      <w:r w:rsidR="00013F9F" w:rsidRPr="00F66F0B">
        <w:rPr>
          <w:lang w:val="en-GB"/>
        </w:rPr>
        <w:t xml:space="preserve">, affecting the </w:t>
      </w:r>
      <w:r w:rsidR="00622273" w:rsidRPr="00F66F0B">
        <w:rPr>
          <w:lang w:val="en-GB"/>
        </w:rPr>
        <w:t xml:space="preserve">estimation of the </w:t>
      </w:r>
      <w:r w:rsidR="00013F9F" w:rsidRPr="00F66F0B">
        <w:rPr>
          <w:lang w:val="en-GB"/>
        </w:rPr>
        <w:t>best-fitting substitution model</w:t>
      </w:r>
      <w:r w:rsidR="00EF19FB" w:rsidRPr="00F66F0B">
        <w:rPr>
          <w:lang w:val="en-GB"/>
        </w:rPr>
        <w:t xml:space="preserve">. </w:t>
      </w:r>
      <w:r w:rsidR="006F4CC9" w:rsidRPr="00F66F0B">
        <w:rPr>
          <w:lang w:val="en-GB"/>
        </w:rPr>
        <w:t xml:space="preserve">We exemplify this </w:t>
      </w:r>
      <w:r w:rsidR="005F1E09" w:rsidRPr="00F66F0B">
        <w:rPr>
          <w:lang w:val="en-GB"/>
        </w:rPr>
        <w:t xml:space="preserve">weakness </w:t>
      </w:r>
      <w:r w:rsidR="006F4CC9" w:rsidRPr="00F66F0B">
        <w:rPr>
          <w:lang w:val="en-GB"/>
        </w:rPr>
        <w:t xml:space="preserve">with the SARS-CoV endopeptidase C30 (Table 1), where using or not </w:t>
      </w:r>
      <w:r w:rsidR="00622273" w:rsidRPr="00F66F0B">
        <w:rPr>
          <w:lang w:val="en-GB"/>
        </w:rPr>
        <w:t>the the DGREM_sd</w:t>
      </w:r>
      <w:r w:rsidR="006F4CC9" w:rsidRPr="00F66F0B">
        <w:rPr>
          <w:lang w:val="en-GB"/>
        </w:rPr>
        <w:t xml:space="preserve"> </w:t>
      </w:r>
      <w:r w:rsidR="00622273" w:rsidRPr="00F66F0B">
        <w:rPr>
          <w:lang w:val="en-GB"/>
        </w:rPr>
        <w:t>(</w:t>
      </w:r>
      <w:r w:rsidR="00617EF0">
        <w:rPr>
          <w:lang w:val="en-GB"/>
        </w:rPr>
        <w:t>SS</w:t>
      </w:r>
      <w:r w:rsidR="00622273" w:rsidRPr="00F66F0B">
        <w:rPr>
          <w:lang w:val="en-GB"/>
        </w:rPr>
        <w:t xml:space="preserve"> ID</w:t>
      </w:r>
      <w:r w:rsidR="00622273" w:rsidRPr="00F66F0B" w:rsidDel="00622273">
        <w:rPr>
          <w:lang w:val="en-GB"/>
        </w:rPr>
        <w:t xml:space="preserve"> </w:t>
      </w:r>
      <w:r w:rsidR="00622273" w:rsidRPr="00F66F0B">
        <w:rPr>
          <w:lang w:val="en-GB"/>
        </w:rPr>
        <w:t xml:space="preserve">2) </w:t>
      </w:r>
      <w:r w:rsidR="006F4CC9" w:rsidRPr="00F66F0B">
        <w:rPr>
          <w:lang w:val="en-GB"/>
        </w:rPr>
        <w:t xml:space="preserve">dramatically </w:t>
      </w:r>
      <w:r w:rsidR="00013F9F" w:rsidRPr="00F66F0B">
        <w:rPr>
          <w:lang w:val="en-GB"/>
        </w:rPr>
        <w:t xml:space="preserve">affects </w:t>
      </w:r>
      <w:r w:rsidR="006F4CC9" w:rsidRPr="00F66F0B">
        <w:rPr>
          <w:lang w:val="en-GB"/>
        </w:rPr>
        <w:t>the estimation</w:t>
      </w:r>
      <w:r w:rsidR="00013F9F" w:rsidRPr="00F66F0B">
        <w:rPr>
          <w:lang w:val="en-GB"/>
        </w:rPr>
        <w:t xml:space="preserve"> and the goodness of fit (Table S</w:t>
      </w:r>
      <w:r w:rsidR="00352398" w:rsidRPr="00F66F0B">
        <w:rPr>
          <w:lang w:val="en-GB"/>
        </w:rPr>
        <w:t>3</w:t>
      </w:r>
      <w:r w:rsidR="00013F9F" w:rsidRPr="00F66F0B">
        <w:rPr>
          <w:lang w:val="en-GB"/>
        </w:rPr>
        <w:t>)</w:t>
      </w:r>
      <w:r w:rsidR="006F4CC9" w:rsidRPr="00F66F0B">
        <w:rPr>
          <w:lang w:val="en-GB"/>
        </w:rPr>
        <w:t>.</w:t>
      </w:r>
      <w:r w:rsidR="009955C1" w:rsidRPr="00F66F0B">
        <w:rPr>
          <w:lang w:val="en-GB"/>
        </w:rPr>
        <w:t xml:space="preserve"> </w:t>
      </w:r>
      <w:r w:rsidR="004C55CB" w:rsidRPr="00F66F0B">
        <w:rPr>
          <w:lang w:val="en-GB"/>
        </w:rPr>
        <w:t xml:space="preserve">Finally, </w:t>
      </w:r>
      <w:r w:rsidR="00D3128F">
        <w:rPr>
          <w:lang w:val="en-GB"/>
        </w:rPr>
        <w:t xml:space="preserve">we also tested of </w:t>
      </w:r>
      <w:r w:rsidR="00D3128F">
        <w:rPr>
          <w:i/>
          <w:iCs/>
          <w:lang w:val="en-GB"/>
        </w:rPr>
        <w:t xml:space="preserve">mnlogistic </w:t>
      </w:r>
      <w:r w:rsidR="00D3128F">
        <w:rPr>
          <w:lang w:val="en-GB"/>
        </w:rPr>
        <w:t>and</w:t>
      </w:r>
      <w:r w:rsidR="00D3128F">
        <w:rPr>
          <w:i/>
          <w:iCs/>
          <w:lang w:val="en-GB"/>
        </w:rPr>
        <w:t xml:space="preserve"> neuralnet </w:t>
      </w:r>
      <w:r w:rsidR="00D3128F">
        <w:rPr>
          <w:lang w:val="en-GB"/>
        </w:rPr>
        <w:t xml:space="preserve">methods using TNF family. In this case, we were able to run the framework without any error and we obtain the same best-fitting substitution model with the three methods. For all these analyses we used </w:t>
      </w:r>
      <w:r w:rsidR="00D3128F" w:rsidRPr="00F66F0B">
        <w:rPr>
          <w:lang w:val="en-GB"/>
        </w:rPr>
        <w:t xml:space="preserve">a tolerance value of </w:t>
      </w:r>
      <w:del w:id="248" w:author="Catarina Brancoi" w:date="2022-09-14T12:26:00Z">
        <w:r w:rsidR="00D3128F" w:rsidRPr="00F66F0B" w:rsidDel="002E359E">
          <w:rPr>
            <w:lang w:val="en-GB"/>
          </w:rPr>
          <w:delText>0.0</w:delText>
        </w:r>
      </w:del>
      <w:r w:rsidR="00D3128F" w:rsidRPr="00F66F0B">
        <w:rPr>
          <w:lang w:val="en-GB"/>
        </w:rPr>
        <w:t>0</w:t>
      </w:r>
      <w:ins w:id="249" w:author="Catarina Brancoi" w:date="2022-09-14T12:26:00Z">
        <w:r w:rsidR="002E359E">
          <w:rPr>
            <w:lang w:val="en-GB"/>
          </w:rPr>
          <w:t>.</w:t>
        </w:r>
      </w:ins>
      <w:r w:rsidR="00D3128F" w:rsidRPr="00F66F0B">
        <w:rPr>
          <w:lang w:val="en-GB"/>
        </w:rPr>
        <w:t>5</w:t>
      </w:r>
      <w:ins w:id="250" w:author="Catarina Brancoi" w:date="2022-09-14T12:26:00Z">
        <w:r w:rsidR="002E359E">
          <w:rPr>
            <w:lang w:val="en-GB"/>
          </w:rPr>
          <w:t>%</w:t>
        </w:r>
      </w:ins>
      <w:r w:rsidR="00D3128F">
        <w:rPr>
          <w:lang w:val="en-GB"/>
        </w:rPr>
        <w:t xml:space="preserve"> or </w:t>
      </w:r>
      <w:del w:id="251" w:author="Catarina Brancoi" w:date="2022-09-14T12:26:00Z">
        <w:r w:rsidR="00D3128F" w:rsidDel="002E359E">
          <w:rPr>
            <w:lang w:val="en-GB"/>
          </w:rPr>
          <w:delText>0.</w:delText>
        </w:r>
      </w:del>
      <w:ins w:id="252" w:author="Catarina Brancoi" w:date="2022-09-14T12:26:00Z">
        <w:r w:rsidR="002E359E">
          <w:rPr>
            <w:lang w:val="en-GB"/>
          </w:rPr>
          <w:t>10</w:t>
        </w:r>
      </w:ins>
      <w:commentRangeStart w:id="253"/>
      <w:del w:id="254" w:author="Catarina Brancoi" w:date="2022-09-14T12:26:00Z">
        <w:r w:rsidR="00D3128F" w:rsidDel="002E359E">
          <w:rPr>
            <w:lang w:val="en-GB"/>
          </w:rPr>
          <w:delText>1</w:delText>
        </w:r>
      </w:del>
      <w:commentRangeEnd w:id="253"/>
      <w:ins w:id="255" w:author="Catarina Brancoi" w:date="2022-09-14T12:26:00Z">
        <w:r w:rsidR="002E359E">
          <w:rPr>
            <w:lang w:val="en-GB"/>
          </w:rPr>
          <w:t>%,</w:t>
        </w:r>
      </w:ins>
      <w:r w:rsidR="002E359E">
        <w:rPr>
          <w:rStyle w:val="CommentReference"/>
        </w:rPr>
        <w:commentReference w:id="253"/>
      </w:r>
      <w:r w:rsidR="00D3128F">
        <w:rPr>
          <w:lang w:val="en-GB"/>
        </w:rPr>
        <w:t xml:space="preserve"> and</w:t>
      </w:r>
      <w:r w:rsidR="00D3128F" w:rsidRPr="00F66F0B">
        <w:rPr>
          <w:lang w:val="en-GB"/>
        </w:rPr>
        <w:t xml:space="preserve"> 100 pseudo-observed simulations </w:t>
      </w:r>
      <w:r w:rsidR="00D3128F">
        <w:rPr>
          <w:lang w:val="en-GB"/>
        </w:rPr>
        <w:t>for cross-validation</w:t>
      </w:r>
      <w:r w:rsidR="004C55CB" w:rsidRPr="00F66F0B">
        <w:rPr>
          <w:lang w:val="en-GB"/>
        </w:rPr>
        <w:t xml:space="preserve">. </w:t>
      </w:r>
      <w:r w:rsidR="008132ED" w:rsidRPr="00F66F0B">
        <w:rPr>
          <w:lang w:val="en-GB"/>
        </w:rPr>
        <w:t>We</w:t>
      </w:r>
      <w:r w:rsidR="00D3128F">
        <w:rPr>
          <w:lang w:val="en-GB"/>
        </w:rPr>
        <w:t xml:space="preserve"> consider that we</w:t>
      </w:r>
      <w:r w:rsidR="008132ED" w:rsidRPr="00F66F0B">
        <w:rPr>
          <w:lang w:val="en-GB"/>
        </w:rPr>
        <w:t xml:space="preserve"> obtained good </w:t>
      </w:r>
      <w:r w:rsidR="008D3F7F" w:rsidRPr="00F66F0B">
        <w:rPr>
          <w:lang w:val="en-GB"/>
        </w:rPr>
        <w:t>predictions</w:t>
      </w:r>
      <w:r w:rsidR="0065336A" w:rsidRPr="00F66F0B">
        <w:rPr>
          <w:lang w:val="en-GB"/>
        </w:rPr>
        <w:t xml:space="preserve"> about the best-fitting substitution models for the different protein families (Table 1) supported by </w:t>
      </w:r>
      <w:r w:rsidR="00612CE0" w:rsidRPr="00F66F0B">
        <w:rPr>
          <w:lang w:val="en-GB"/>
        </w:rPr>
        <w:t xml:space="preserve">the p-values of the </w:t>
      </w:r>
      <w:r w:rsidR="0065336A" w:rsidRPr="00F66F0B">
        <w:rPr>
          <w:lang w:val="en-GB"/>
        </w:rPr>
        <w:t>goodness</w:t>
      </w:r>
      <w:r w:rsidR="00D3128F">
        <w:rPr>
          <w:lang w:val="en-GB"/>
        </w:rPr>
        <w:t xml:space="preserve"> </w:t>
      </w:r>
      <w:r w:rsidR="0065336A" w:rsidRPr="00F66F0B">
        <w:rPr>
          <w:lang w:val="en-GB"/>
        </w:rPr>
        <w:t>of</w:t>
      </w:r>
      <w:r w:rsidR="00D3128F">
        <w:rPr>
          <w:lang w:val="en-GB"/>
        </w:rPr>
        <w:t xml:space="preserve"> </w:t>
      </w:r>
      <w:r w:rsidR="0065336A" w:rsidRPr="00F66F0B">
        <w:rPr>
          <w:lang w:val="en-GB"/>
        </w:rPr>
        <w:t xml:space="preserve">fit (Table S3). </w:t>
      </w:r>
    </w:p>
    <w:p w14:paraId="45FC5CB7" w14:textId="77777777" w:rsidR="004C55CB" w:rsidRPr="00F66F0B" w:rsidRDefault="004C55CB" w:rsidP="005578B1">
      <w:pPr>
        <w:rPr>
          <w:lang w:val="en-GB"/>
        </w:rPr>
      </w:pPr>
    </w:p>
    <w:p w14:paraId="32A37BA3" w14:textId="4401D1D1" w:rsidR="005578B1" w:rsidRPr="00F66F0B" w:rsidRDefault="00D3128F" w:rsidP="005578B1">
      <w:pPr>
        <w:rPr>
          <w:lang w:val="en-GB"/>
        </w:rPr>
      </w:pPr>
      <w:r>
        <w:rPr>
          <w:lang w:val="en-GB"/>
        </w:rPr>
        <w:t>Users</w:t>
      </w:r>
      <w:r w:rsidRPr="00F66F0B">
        <w:rPr>
          <w:lang w:val="en-GB"/>
        </w:rPr>
        <w:t xml:space="preserve"> </w:t>
      </w:r>
      <w:r w:rsidR="00BD68DA" w:rsidRPr="00F66F0B">
        <w:rPr>
          <w:lang w:val="en-GB"/>
        </w:rPr>
        <w:t xml:space="preserve">can run </w:t>
      </w:r>
      <w:r w:rsidR="00622010" w:rsidRPr="00F66F0B">
        <w:rPr>
          <w:i/>
          <w:iCs/>
          <w:lang w:val="en-GB"/>
        </w:rPr>
        <w:t>ProtModel</w:t>
      </w:r>
      <w:r w:rsidR="001C27EF" w:rsidRPr="00F66F0B">
        <w:rPr>
          <w:lang w:val="en-GB"/>
        </w:rPr>
        <w:t xml:space="preserve"> using the command line, the GUI or the cluster version. </w:t>
      </w:r>
      <w:r w:rsidR="00BB0E6B" w:rsidRPr="00F66F0B">
        <w:rPr>
          <w:lang w:val="en-GB"/>
        </w:rPr>
        <w:t>Simulations under</w:t>
      </w:r>
      <w:r w:rsidR="00771BD7" w:rsidRPr="00F66F0B">
        <w:rPr>
          <w:lang w:val="en-GB"/>
        </w:rPr>
        <w:t xml:space="preserve"> a</w:t>
      </w:r>
      <w:r w:rsidR="00BB0E6B" w:rsidRPr="00F66F0B">
        <w:rPr>
          <w:lang w:val="en-GB"/>
        </w:rPr>
        <w:t xml:space="preserve"> SCS model</w:t>
      </w:r>
      <w:r w:rsidR="00771BD7" w:rsidRPr="00F66F0B">
        <w:rPr>
          <w:lang w:val="en-GB"/>
        </w:rPr>
        <w:t xml:space="preserve"> and the </w:t>
      </w:r>
      <w:ins w:id="256" w:author="Catarina Brancoi" w:date="2022-09-14T12:29:00Z">
        <w:r w:rsidR="002E359E" w:rsidRPr="00F66F0B">
          <w:rPr>
            <w:lang w:val="en-GB"/>
          </w:rPr>
          <w:t xml:space="preserve">calculation </w:t>
        </w:r>
        <w:r w:rsidR="002E359E">
          <w:rPr>
            <w:lang w:val="en-GB"/>
          </w:rPr>
          <w:t xml:space="preserve">of the </w:t>
        </w:r>
      </w:ins>
      <w:r w:rsidR="00771BD7" w:rsidRPr="00F66F0B">
        <w:rPr>
          <w:lang w:val="en-GB"/>
        </w:rPr>
        <w:t xml:space="preserve">free energy </w:t>
      </w:r>
      <w:del w:id="257" w:author="Catarina Brancoi" w:date="2022-09-14T12:29:00Z">
        <w:r w:rsidR="00771BD7" w:rsidRPr="00F66F0B" w:rsidDel="002E359E">
          <w:rPr>
            <w:lang w:val="en-GB"/>
          </w:rPr>
          <w:delText xml:space="preserve">calculation </w:delText>
        </w:r>
      </w:del>
      <w:r w:rsidR="00612CE0" w:rsidRPr="00F66F0B">
        <w:rPr>
          <w:lang w:val="en-GB"/>
        </w:rPr>
        <w:t xml:space="preserve">may take </w:t>
      </w:r>
      <w:r w:rsidR="00BB0E6B" w:rsidRPr="00F66F0B">
        <w:rPr>
          <w:lang w:val="en-GB"/>
        </w:rPr>
        <w:t>several hours</w:t>
      </w:r>
      <w:ins w:id="258" w:author="Catarina Brancoi" w:date="2022-09-14T12:29:00Z">
        <w:r w:rsidR="002E359E">
          <w:rPr>
            <w:lang w:val="en-GB"/>
          </w:rPr>
          <w:t>,</w:t>
        </w:r>
      </w:ins>
      <w:r w:rsidR="00BB0E6B" w:rsidRPr="00F66F0B">
        <w:rPr>
          <w:lang w:val="en-GB"/>
        </w:rPr>
        <w:t xml:space="preserve"> </w:t>
      </w:r>
      <w:del w:id="259" w:author="Catarina Brancoi" w:date="2022-09-14T12:29:00Z">
        <w:r w:rsidR="00BB0E6B" w:rsidRPr="00F66F0B" w:rsidDel="002E359E">
          <w:rPr>
            <w:lang w:val="en-GB"/>
          </w:rPr>
          <w:delText>so</w:delText>
        </w:r>
        <w:r w:rsidR="00612CE0" w:rsidRPr="00F66F0B" w:rsidDel="002E359E">
          <w:rPr>
            <w:lang w:val="en-GB"/>
          </w:rPr>
          <w:delText xml:space="preserve"> </w:delText>
        </w:r>
      </w:del>
      <w:ins w:id="260" w:author="Catarina Brancoi" w:date="2022-09-14T12:29:00Z">
        <w:r w:rsidR="002E359E">
          <w:rPr>
            <w:lang w:val="en-GB"/>
          </w:rPr>
          <w:t>thus</w:t>
        </w:r>
        <w:r w:rsidR="002E359E" w:rsidRPr="00F66F0B">
          <w:rPr>
            <w:lang w:val="en-GB"/>
          </w:rPr>
          <w:t xml:space="preserve"> </w:t>
        </w:r>
      </w:ins>
      <w:r w:rsidR="00612CE0" w:rsidRPr="00F66F0B">
        <w:rPr>
          <w:lang w:val="en-GB"/>
        </w:rPr>
        <w:t xml:space="preserve">we recommend </w:t>
      </w:r>
      <w:del w:id="261" w:author="Catarina Brancoi" w:date="2022-09-14T12:27:00Z">
        <w:r w:rsidR="00612CE0" w:rsidRPr="00F66F0B" w:rsidDel="002E359E">
          <w:rPr>
            <w:lang w:val="en-GB"/>
          </w:rPr>
          <w:delText xml:space="preserve">to </w:delText>
        </w:r>
        <w:r w:rsidR="00BB0E6B" w:rsidRPr="00F66F0B" w:rsidDel="002E359E">
          <w:rPr>
            <w:lang w:val="en-GB"/>
          </w:rPr>
          <w:delText>choose</w:delText>
        </w:r>
      </w:del>
      <w:ins w:id="262" w:author="Catarina Brancoi" w:date="2022-09-14T12:27:00Z">
        <w:r w:rsidR="002E359E" w:rsidRPr="00F66F0B">
          <w:rPr>
            <w:lang w:val="en-GB"/>
          </w:rPr>
          <w:t>choosing</w:t>
        </w:r>
      </w:ins>
      <w:r w:rsidR="00BB0E6B" w:rsidRPr="00F66F0B">
        <w:rPr>
          <w:lang w:val="en-GB"/>
        </w:rPr>
        <w:t xml:space="preserve"> the lowest number of simulations. </w:t>
      </w:r>
      <w:r w:rsidR="00BA620F" w:rsidRPr="00F66F0B">
        <w:rPr>
          <w:lang w:val="en-GB"/>
        </w:rPr>
        <w:t>However, simulation</w:t>
      </w:r>
      <w:del w:id="263" w:author="Catarina Brancoi" w:date="2022-09-14T12:28:00Z">
        <w:r w:rsidR="00BA620F" w:rsidRPr="00F66F0B" w:rsidDel="002E359E">
          <w:rPr>
            <w:lang w:val="en-GB"/>
          </w:rPr>
          <w:delText>s</w:delText>
        </w:r>
      </w:del>
      <w:r w:rsidR="00BA620F" w:rsidRPr="00F66F0B">
        <w:rPr>
          <w:lang w:val="en-GB"/>
        </w:rPr>
        <w:t xml:space="preserve"> time </w:t>
      </w:r>
      <w:del w:id="264" w:author="Catarina Brancoi" w:date="2022-09-14T12:29:00Z">
        <w:r w:rsidR="00BA620F" w:rsidRPr="00F66F0B" w:rsidDel="002E359E">
          <w:rPr>
            <w:lang w:val="en-GB"/>
          </w:rPr>
          <w:delText xml:space="preserve">do not </w:delText>
        </w:r>
        <w:r w:rsidR="004A6F93" w:rsidRPr="00F66F0B" w:rsidDel="002E359E">
          <w:rPr>
            <w:lang w:val="en-GB"/>
          </w:rPr>
          <w:delText>depend</w:delText>
        </w:r>
        <w:r w:rsidR="00BA620F" w:rsidRPr="00F66F0B" w:rsidDel="002E359E">
          <w:rPr>
            <w:lang w:val="en-GB"/>
          </w:rPr>
          <w:delText xml:space="preserve"> </w:delText>
        </w:r>
        <w:r w:rsidR="00612CE0" w:rsidRPr="00F66F0B" w:rsidDel="002E359E">
          <w:rPr>
            <w:lang w:val="en-GB"/>
          </w:rPr>
          <w:delText xml:space="preserve">only </w:delText>
        </w:r>
        <w:r w:rsidR="00BA620F" w:rsidRPr="00F66F0B" w:rsidDel="002E359E">
          <w:rPr>
            <w:lang w:val="en-GB"/>
          </w:rPr>
          <w:delText xml:space="preserve">on the number of simulations but </w:delText>
        </w:r>
      </w:del>
      <w:r w:rsidR="00BA620F" w:rsidRPr="00F66F0B">
        <w:rPr>
          <w:lang w:val="en-GB"/>
        </w:rPr>
        <w:t xml:space="preserve">also </w:t>
      </w:r>
      <w:ins w:id="265" w:author="Catarina Brancoi" w:date="2022-09-14T12:29:00Z">
        <w:r w:rsidR="002E359E">
          <w:rPr>
            <w:lang w:val="en-GB"/>
          </w:rPr>
          <w:t xml:space="preserve">depends </w:t>
        </w:r>
      </w:ins>
      <w:r w:rsidR="004A6F93" w:rsidRPr="00F66F0B">
        <w:rPr>
          <w:lang w:val="en-GB"/>
        </w:rPr>
        <w:t xml:space="preserve">on </w:t>
      </w:r>
      <w:r w:rsidR="00BA620F" w:rsidRPr="00F66F0B">
        <w:rPr>
          <w:lang w:val="en-GB"/>
        </w:rPr>
        <w:t>the length and the number of the protein sequence</w:t>
      </w:r>
      <w:r w:rsidR="004A6F93" w:rsidRPr="00F66F0B">
        <w:rPr>
          <w:lang w:val="en-GB"/>
        </w:rPr>
        <w:t>s.</w:t>
      </w:r>
      <w:r w:rsidR="00BA620F" w:rsidRPr="00F66F0B">
        <w:rPr>
          <w:lang w:val="en-GB"/>
        </w:rPr>
        <w:t xml:space="preserve"> </w:t>
      </w:r>
      <w:commentRangeStart w:id="266"/>
      <w:commentRangeStart w:id="267"/>
      <w:r w:rsidR="006E7957" w:rsidRPr="00F66F0B">
        <w:rPr>
          <w:lang w:val="en-GB"/>
        </w:rPr>
        <w:t xml:space="preserve">Concerning </w:t>
      </w:r>
      <w:r w:rsidR="00612CE0" w:rsidRPr="00F66F0B">
        <w:rPr>
          <w:lang w:val="en-GB"/>
        </w:rPr>
        <w:t xml:space="preserve">the </w:t>
      </w:r>
      <w:r w:rsidR="006E7957" w:rsidRPr="00F66F0B">
        <w:rPr>
          <w:lang w:val="en-GB"/>
        </w:rPr>
        <w:t>substitution models, the computer time does not depend on which empirical or SCS model of protein evolution is used</w:t>
      </w:r>
      <w:commentRangeEnd w:id="266"/>
      <w:r w:rsidR="00774932">
        <w:rPr>
          <w:rStyle w:val="CommentReference"/>
        </w:rPr>
        <w:commentReference w:id="266"/>
      </w:r>
      <w:commentRangeEnd w:id="267"/>
      <w:r w:rsidR="00774932">
        <w:rPr>
          <w:rStyle w:val="CommentReference"/>
        </w:rPr>
        <w:commentReference w:id="267"/>
      </w:r>
      <w:r w:rsidR="006E7957" w:rsidRPr="00F66F0B">
        <w:rPr>
          <w:lang w:val="en-GB"/>
        </w:rPr>
        <w:t xml:space="preserve">. All of the empirical </w:t>
      </w:r>
      <w:r w:rsidR="00612CE0" w:rsidRPr="00F66F0B">
        <w:rPr>
          <w:lang w:val="en-GB"/>
        </w:rPr>
        <w:t xml:space="preserve">models </w:t>
      </w:r>
      <w:r w:rsidR="006E7957" w:rsidRPr="00F66F0B">
        <w:rPr>
          <w:lang w:val="en-GB"/>
        </w:rPr>
        <w:t>have the sam</w:t>
      </w:r>
      <w:r w:rsidR="00612CE0" w:rsidRPr="00F66F0B">
        <w:rPr>
          <w:lang w:val="en-GB"/>
        </w:rPr>
        <w:t xml:space="preserve">e </w:t>
      </w:r>
      <w:r w:rsidR="006E7957" w:rsidRPr="00F66F0B">
        <w:rPr>
          <w:lang w:val="en-GB"/>
        </w:rPr>
        <w:t xml:space="preserve">dimension (20 </w:t>
      </w:r>
      <w:r w:rsidR="00612CE0" w:rsidRPr="00F66F0B">
        <w:rPr>
          <w:lang w:val="en-GB"/>
        </w:rPr>
        <w:t>×</w:t>
      </w:r>
      <w:r w:rsidR="006E7957" w:rsidRPr="00F66F0B">
        <w:rPr>
          <w:lang w:val="en-GB"/>
        </w:rPr>
        <w:t xml:space="preserve">20) (Arenas, 2015; Yang, 2006) and the two SCS models will </w:t>
      </w:r>
      <w:r w:rsidR="00612CE0" w:rsidRPr="00F66F0B">
        <w:rPr>
          <w:lang w:val="en-GB"/>
        </w:rPr>
        <w:t xml:space="preserve">both </w:t>
      </w:r>
      <w:r w:rsidR="006E7957" w:rsidRPr="00F66F0B">
        <w:rPr>
          <w:lang w:val="en-GB"/>
        </w:rPr>
        <w:t xml:space="preserve">have as </w:t>
      </w:r>
      <w:r w:rsidR="00612CE0" w:rsidRPr="00F66F0B">
        <w:rPr>
          <w:lang w:val="en-GB"/>
        </w:rPr>
        <w:t xml:space="preserve">many </w:t>
      </w:r>
      <w:r w:rsidR="006E7957" w:rsidRPr="00F66F0B">
        <w:rPr>
          <w:lang w:val="en-GB"/>
        </w:rPr>
        <w:t>matri</w:t>
      </w:r>
      <w:r w:rsidR="00612CE0" w:rsidRPr="00F66F0B">
        <w:rPr>
          <w:lang w:val="en-GB"/>
        </w:rPr>
        <w:t>ces</w:t>
      </w:r>
      <w:r w:rsidR="006E7957" w:rsidRPr="00F66F0B">
        <w:rPr>
          <w:lang w:val="en-GB"/>
        </w:rPr>
        <w:t xml:space="preserve"> as </w:t>
      </w:r>
      <w:r w:rsidR="00612CE0" w:rsidRPr="00F66F0B">
        <w:rPr>
          <w:lang w:val="en-GB"/>
        </w:rPr>
        <w:t xml:space="preserve">number of </w:t>
      </w:r>
      <w:r w:rsidR="006E7957" w:rsidRPr="00F66F0B">
        <w:rPr>
          <w:lang w:val="en-GB"/>
        </w:rPr>
        <w:t xml:space="preserve">sites </w:t>
      </w:r>
      <w:r w:rsidR="00612CE0" w:rsidRPr="00F66F0B">
        <w:rPr>
          <w:lang w:val="en-GB"/>
        </w:rPr>
        <w:t xml:space="preserve">along the </w:t>
      </w:r>
      <w:r w:rsidR="006E7957" w:rsidRPr="00F66F0B">
        <w:rPr>
          <w:lang w:val="en-GB"/>
        </w:rPr>
        <w:t>sequences</w:t>
      </w:r>
      <w:r w:rsidR="00612CE0" w:rsidRPr="00F66F0B">
        <w:rPr>
          <w:lang w:val="en-GB"/>
        </w:rPr>
        <w:t>.</w:t>
      </w:r>
      <w:r w:rsidR="006E7957" w:rsidRPr="00F66F0B">
        <w:rPr>
          <w:lang w:val="en-GB"/>
        </w:rPr>
        <w:t xml:space="preserve"> </w:t>
      </w:r>
      <w:r w:rsidR="00612CE0" w:rsidRPr="00F66F0B">
        <w:rPr>
          <w:lang w:val="en-GB"/>
        </w:rPr>
        <w:t xml:space="preserve">Still, </w:t>
      </w:r>
      <w:r w:rsidR="006E7957" w:rsidRPr="00F66F0B">
        <w:rPr>
          <w:lang w:val="en-GB"/>
        </w:rPr>
        <w:t>of course the execution time will increase with the number of substitution models.</w:t>
      </w:r>
      <w:r w:rsidR="00E81C73" w:rsidRPr="00F66F0B">
        <w:rPr>
          <w:lang w:val="en-GB"/>
        </w:rPr>
        <w:t xml:space="preserve"> </w:t>
      </w:r>
      <w:r w:rsidR="00BB0E6B" w:rsidRPr="00F66F0B">
        <w:rPr>
          <w:lang w:val="en-GB"/>
        </w:rPr>
        <w:t xml:space="preserve">Both </w:t>
      </w:r>
      <w:r w:rsidR="001C27EF" w:rsidRPr="00F66F0B">
        <w:rPr>
          <w:lang w:val="en-GB"/>
        </w:rPr>
        <w:t xml:space="preserve">command line and GUI version </w:t>
      </w:r>
      <w:r w:rsidR="00BB0E6B" w:rsidRPr="00F66F0B">
        <w:rPr>
          <w:lang w:val="en-GB"/>
        </w:rPr>
        <w:t xml:space="preserve">can use more than one computer core, running the simulations in a parallelized way but sharing computer memory. </w:t>
      </w:r>
      <w:r w:rsidR="00F917DF" w:rsidRPr="00F66F0B">
        <w:rPr>
          <w:lang w:val="en-GB"/>
        </w:rPr>
        <w:t>Thus, even though using</w:t>
      </w:r>
      <w:r w:rsidR="00BA620F" w:rsidRPr="00F66F0B">
        <w:rPr>
          <w:lang w:val="en-GB"/>
        </w:rPr>
        <w:t xml:space="preserve"> more than one </w:t>
      </w:r>
      <w:r w:rsidR="00BA620F" w:rsidRPr="00F66F0B">
        <w:rPr>
          <w:lang w:val="en-GB"/>
        </w:rPr>
        <w:lastRenderedPageBreak/>
        <w:t>core</w:t>
      </w:r>
      <w:r w:rsidR="00BB0E6B" w:rsidRPr="00F66F0B">
        <w:rPr>
          <w:lang w:val="en-GB"/>
        </w:rPr>
        <w:t xml:space="preserve"> </w:t>
      </w:r>
      <w:r w:rsidR="00F917DF" w:rsidRPr="00F66F0B">
        <w:rPr>
          <w:lang w:val="en-GB"/>
        </w:rPr>
        <w:t xml:space="preserve">may </w:t>
      </w:r>
      <w:r w:rsidR="00BB0E6B" w:rsidRPr="00F66F0B">
        <w:rPr>
          <w:lang w:val="en-GB"/>
        </w:rPr>
        <w:t xml:space="preserve">reduce the computer time, </w:t>
      </w:r>
      <w:r w:rsidR="00F917DF" w:rsidRPr="00F66F0B">
        <w:rPr>
          <w:lang w:val="en-GB"/>
        </w:rPr>
        <w:t xml:space="preserve">it will </w:t>
      </w:r>
      <w:r w:rsidR="00BB0E6B" w:rsidRPr="00F66F0B">
        <w:rPr>
          <w:lang w:val="en-GB"/>
        </w:rPr>
        <w:t>not</w:t>
      </w:r>
      <w:r w:rsidR="00BA620F" w:rsidRPr="00F66F0B">
        <w:rPr>
          <w:lang w:val="en-GB"/>
        </w:rPr>
        <w:t xml:space="preserve"> follo</w:t>
      </w:r>
      <w:r w:rsidR="00F917DF" w:rsidRPr="00F66F0B">
        <w:rPr>
          <w:lang w:val="en-GB"/>
        </w:rPr>
        <w:t>w</w:t>
      </w:r>
      <w:r w:rsidR="00BA620F" w:rsidRPr="00F66F0B">
        <w:rPr>
          <w:lang w:val="en-GB"/>
        </w:rPr>
        <w:t xml:space="preserve"> a linear function </w:t>
      </w:r>
      <w:r w:rsidR="00CE6DC2" w:rsidRPr="00F66F0B">
        <w:rPr>
          <w:lang w:val="en-GB"/>
        </w:rPr>
        <w:t xml:space="preserve">(Figure </w:t>
      </w:r>
      <w:commentRangeStart w:id="268"/>
      <w:r w:rsidR="00CE6DC2" w:rsidRPr="00F66F0B">
        <w:rPr>
          <w:lang w:val="en-GB"/>
        </w:rPr>
        <w:t>S1</w:t>
      </w:r>
      <w:commentRangeEnd w:id="268"/>
      <w:r w:rsidR="00774932">
        <w:rPr>
          <w:rStyle w:val="CommentReference"/>
        </w:rPr>
        <w:commentReference w:id="268"/>
      </w:r>
      <w:r w:rsidR="00CE6DC2" w:rsidRPr="00F66F0B">
        <w:rPr>
          <w:lang w:val="en-GB"/>
        </w:rPr>
        <w:t>; Supplementary Data)</w:t>
      </w:r>
      <w:r w:rsidR="00BA620F" w:rsidRPr="00F66F0B">
        <w:rPr>
          <w:lang w:val="en-GB"/>
        </w:rPr>
        <w:t>.</w:t>
      </w:r>
      <w:r w:rsidR="004A6F93" w:rsidRPr="00F66F0B">
        <w:rPr>
          <w:lang w:val="en-GB"/>
        </w:rPr>
        <w:t xml:space="preserve"> </w:t>
      </w:r>
      <w:r w:rsidR="0066214A" w:rsidRPr="00F66F0B">
        <w:rPr>
          <w:lang w:val="en-GB"/>
        </w:rPr>
        <w:t xml:space="preserve">Indeed, the execution time will </w:t>
      </w:r>
      <w:r w:rsidR="00F917DF" w:rsidRPr="00F66F0B">
        <w:rPr>
          <w:lang w:val="en-GB"/>
        </w:rPr>
        <w:t xml:space="preserve">mainly </w:t>
      </w:r>
      <w:r w:rsidR="0066214A" w:rsidRPr="00F66F0B">
        <w:rPr>
          <w:lang w:val="en-GB"/>
        </w:rPr>
        <w:t xml:space="preserve">depend on the computer activity while the program is running. </w:t>
      </w:r>
      <w:r w:rsidR="004A6F93" w:rsidRPr="00F66F0B">
        <w:rPr>
          <w:lang w:val="en-GB"/>
        </w:rPr>
        <w:t xml:space="preserve">By contrast, cluster version </w:t>
      </w:r>
      <w:r w:rsidR="00F917DF" w:rsidRPr="00F66F0B">
        <w:rPr>
          <w:lang w:val="en-GB"/>
        </w:rPr>
        <w:t>can</w:t>
      </w:r>
      <w:r w:rsidR="004A6F93" w:rsidRPr="00F66F0B">
        <w:rPr>
          <w:lang w:val="en-GB"/>
        </w:rPr>
        <w:t xml:space="preserve"> wor</w:t>
      </w:r>
      <w:r w:rsidR="00F917DF" w:rsidRPr="00F66F0B">
        <w:rPr>
          <w:lang w:val="en-GB"/>
        </w:rPr>
        <w:t>k</w:t>
      </w:r>
      <w:r w:rsidR="004A6F93" w:rsidRPr="00F66F0B">
        <w:rPr>
          <w:lang w:val="en-GB"/>
        </w:rPr>
        <w:t xml:space="preserve"> with a large number of cores without sharing computer memory, </w:t>
      </w:r>
      <w:r w:rsidR="00EA049B" w:rsidRPr="00F66F0B">
        <w:rPr>
          <w:lang w:val="en-GB"/>
        </w:rPr>
        <w:t xml:space="preserve">but </w:t>
      </w:r>
      <w:r w:rsidR="004A6F93" w:rsidRPr="00F66F0B">
        <w:rPr>
          <w:lang w:val="en-GB"/>
        </w:rPr>
        <w:t>the computer time and the number of processor</w:t>
      </w:r>
      <w:r w:rsidR="004E410A" w:rsidRPr="00F66F0B">
        <w:rPr>
          <w:lang w:val="en-GB"/>
        </w:rPr>
        <w:t>s</w:t>
      </w:r>
      <w:r w:rsidR="00C3063F" w:rsidRPr="00F66F0B">
        <w:rPr>
          <w:lang w:val="en-GB"/>
        </w:rPr>
        <w:t xml:space="preserve"> </w:t>
      </w:r>
      <w:ins w:id="269" w:author="Catarina Brancoi" w:date="2022-09-14T12:33:00Z">
        <w:r w:rsidR="00774932">
          <w:rPr>
            <w:lang w:val="en-GB"/>
          </w:rPr>
          <w:t xml:space="preserve">also </w:t>
        </w:r>
      </w:ins>
      <w:r w:rsidR="00E54A15" w:rsidRPr="00F66F0B">
        <w:rPr>
          <w:lang w:val="en-GB"/>
        </w:rPr>
        <w:t>does</w:t>
      </w:r>
      <w:r w:rsidR="00C3063F" w:rsidRPr="00F66F0B">
        <w:rPr>
          <w:lang w:val="en-GB"/>
        </w:rPr>
        <w:t xml:space="preserve"> not</w:t>
      </w:r>
      <w:r w:rsidR="004A6F93" w:rsidRPr="00F66F0B">
        <w:rPr>
          <w:lang w:val="en-GB"/>
        </w:rPr>
        <w:t xml:space="preserve"> </w:t>
      </w:r>
      <w:r w:rsidR="00EA049B" w:rsidRPr="00F66F0B">
        <w:rPr>
          <w:lang w:val="en-GB"/>
        </w:rPr>
        <w:t>follow</w:t>
      </w:r>
      <w:r w:rsidR="00C3063F" w:rsidRPr="00F66F0B">
        <w:rPr>
          <w:lang w:val="en-GB"/>
        </w:rPr>
        <w:t xml:space="preserve"> </w:t>
      </w:r>
      <w:del w:id="270" w:author="Catarina Brancoi" w:date="2022-09-14T12:33:00Z">
        <w:r w:rsidR="00C3063F" w:rsidRPr="00F66F0B" w:rsidDel="00774932">
          <w:rPr>
            <w:lang w:val="en-GB"/>
          </w:rPr>
          <w:delText>either</w:delText>
        </w:r>
        <w:r w:rsidR="00EA049B" w:rsidRPr="00F66F0B" w:rsidDel="00774932">
          <w:rPr>
            <w:lang w:val="en-GB"/>
          </w:rPr>
          <w:delText xml:space="preserve"> </w:delText>
        </w:r>
      </w:del>
      <w:r w:rsidR="004A6F93" w:rsidRPr="00F66F0B">
        <w:rPr>
          <w:lang w:val="en-GB"/>
        </w:rPr>
        <w:t>a linear function</w:t>
      </w:r>
      <w:r w:rsidR="0066214A" w:rsidRPr="00F66F0B">
        <w:rPr>
          <w:lang w:val="en-GB"/>
        </w:rPr>
        <w:t xml:space="preserve"> </w:t>
      </w:r>
      <w:r w:rsidR="00CE6DC2" w:rsidRPr="00F66F0B">
        <w:rPr>
          <w:lang w:val="en-GB"/>
        </w:rPr>
        <w:t>(Figure S1)</w:t>
      </w:r>
      <w:ins w:id="271" w:author="Catarina Brancoi" w:date="2022-09-14T12:33:00Z">
        <w:r w:rsidR="00774932">
          <w:rPr>
            <w:lang w:val="en-GB"/>
          </w:rPr>
          <w:t xml:space="preserve"> since</w:t>
        </w:r>
      </w:ins>
      <w:r w:rsidR="00CE6DC2" w:rsidRPr="00F66F0B">
        <w:rPr>
          <w:lang w:val="en-GB"/>
        </w:rPr>
        <w:t xml:space="preserve"> </w:t>
      </w:r>
      <w:del w:id="272" w:author="Catarina Brancoi" w:date="2022-09-14T12:33:00Z">
        <w:r w:rsidR="00C3063F" w:rsidRPr="00F66F0B" w:rsidDel="00774932">
          <w:rPr>
            <w:lang w:val="en-GB"/>
          </w:rPr>
          <w:delText xml:space="preserve">because </w:delText>
        </w:r>
      </w:del>
      <w:r w:rsidR="00C3063F" w:rsidRPr="00F66F0B">
        <w:rPr>
          <w:lang w:val="en-GB"/>
        </w:rPr>
        <w:t xml:space="preserve">a new process </w:t>
      </w:r>
      <w:r w:rsidR="00F917DF" w:rsidRPr="00F66F0B">
        <w:rPr>
          <w:lang w:val="en-GB"/>
        </w:rPr>
        <w:t>only</w:t>
      </w:r>
      <w:r w:rsidR="00C3063F" w:rsidRPr="00F66F0B">
        <w:rPr>
          <w:lang w:val="en-GB"/>
        </w:rPr>
        <w:t xml:space="preserve"> start</w:t>
      </w:r>
      <w:r w:rsidR="00F917DF" w:rsidRPr="00F66F0B">
        <w:rPr>
          <w:lang w:val="en-GB"/>
        </w:rPr>
        <w:t>s</w:t>
      </w:r>
      <w:r w:rsidR="00C3063F" w:rsidRPr="00F66F0B">
        <w:rPr>
          <w:lang w:val="en-GB"/>
        </w:rPr>
        <w:t xml:space="preserve"> </w:t>
      </w:r>
      <w:del w:id="273" w:author="Catarina Brancoi" w:date="2022-09-14T12:33:00Z">
        <w:r w:rsidR="00F917DF" w:rsidRPr="00F66F0B" w:rsidDel="00774932">
          <w:rPr>
            <w:lang w:val="en-GB"/>
          </w:rPr>
          <w:delText>when</w:delText>
        </w:r>
        <w:r w:rsidR="00C3063F" w:rsidRPr="00F66F0B" w:rsidDel="00774932">
          <w:rPr>
            <w:lang w:val="en-GB"/>
          </w:rPr>
          <w:delText xml:space="preserve"> all</w:delText>
        </w:r>
      </w:del>
      <w:ins w:id="274" w:author="Catarina Brancoi" w:date="2022-09-14T12:33:00Z">
        <w:r w:rsidR="00774932">
          <w:rPr>
            <w:lang w:val="en-GB"/>
          </w:rPr>
          <w:t>after</w:t>
        </w:r>
      </w:ins>
      <w:r w:rsidR="00C3063F" w:rsidRPr="00F66F0B">
        <w:rPr>
          <w:lang w:val="en-GB"/>
        </w:rPr>
        <w:t xml:space="preserve"> the </w:t>
      </w:r>
      <w:commentRangeStart w:id="275"/>
      <w:del w:id="276" w:author="Catarina Brancoi" w:date="2022-09-14T12:34:00Z">
        <w:r w:rsidR="00C3063F" w:rsidRPr="00F66F0B" w:rsidDel="00774932">
          <w:rPr>
            <w:lang w:val="en-GB"/>
          </w:rPr>
          <w:delText xml:space="preserve">previous </w:delText>
        </w:r>
      </w:del>
      <w:r w:rsidR="00C3063F" w:rsidRPr="00F66F0B">
        <w:rPr>
          <w:lang w:val="en-GB"/>
        </w:rPr>
        <w:t xml:space="preserve">cores </w:t>
      </w:r>
      <w:commentRangeEnd w:id="275"/>
      <w:r w:rsidR="00966501">
        <w:rPr>
          <w:rStyle w:val="CommentReference"/>
        </w:rPr>
        <w:commentReference w:id="275"/>
      </w:r>
      <w:r w:rsidR="00C3063F" w:rsidRPr="00F66F0B">
        <w:rPr>
          <w:lang w:val="en-GB"/>
        </w:rPr>
        <w:t>have finished their process</w:t>
      </w:r>
      <w:r w:rsidR="004E410A" w:rsidRPr="00F66F0B">
        <w:rPr>
          <w:lang w:val="en-GB"/>
        </w:rPr>
        <w:t>.</w:t>
      </w:r>
      <w:r w:rsidR="007E2535" w:rsidRPr="00F66F0B">
        <w:rPr>
          <w:lang w:val="en-GB"/>
        </w:rPr>
        <w:t xml:space="preserve"> </w:t>
      </w:r>
      <w:r w:rsidR="00E81C73" w:rsidRPr="00F66F0B">
        <w:rPr>
          <w:lang w:val="en-GB"/>
        </w:rPr>
        <w:t xml:space="preserve">Finally, the </w:t>
      </w:r>
      <w:r w:rsidR="00F917DF" w:rsidRPr="00F66F0B">
        <w:rPr>
          <w:lang w:val="en-GB"/>
        </w:rPr>
        <w:t xml:space="preserve">time of </w:t>
      </w:r>
      <w:r w:rsidR="00E81C73" w:rsidRPr="00F66F0B">
        <w:rPr>
          <w:lang w:val="en-GB"/>
        </w:rPr>
        <w:t xml:space="preserve">ABC estimation </w:t>
      </w:r>
      <w:r w:rsidR="00F917DF" w:rsidRPr="00F66F0B">
        <w:rPr>
          <w:lang w:val="en-GB"/>
        </w:rPr>
        <w:t>depends</w:t>
      </w:r>
      <w:r w:rsidR="00E81C73" w:rsidRPr="00F66F0B">
        <w:rPr>
          <w:lang w:val="en-GB"/>
        </w:rPr>
        <w:t xml:space="preserve"> on the number of simulations per model</w:t>
      </w:r>
      <w:del w:id="277" w:author="Catarina Brancoi" w:date="2022-09-14T12:35:00Z">
        <w:r w:rsidR="00E81C73" w:rsidRPr="00F66F0B" w:rsidDel="00966501">
          <w:rPr>
            <w:lang w:val="en-GB"/>
          </w:rPr>
          <w:delText>, but it should not be a long time</w:delText>
        </w:r>
      </w:del>
      <w:r w:rsidR="00E81C73" w:rsidRPr="00F66F0B">
        <w:rPr>
          <w:lang w:val="en-GB"/>
        </w:rPr>
        <w:t>.</w:t>
      </w:r>
    </w:p>
    <w:p w14:paraId="42F189E2" w14:textId="77777777" w:rsidR="003B3530" w:rsidRPr="00F66F0B" w:rsidRDefault="003B3530" w:rsidP="00997E4D">
      <w:pPr>
        <w:rPr>
          <w:lang w:val="en-GB"/>
        </w:rPr>
      </w:pPr>
    </w:p>
    <w:p w14:paraId="0CFE627C" w14:textId="77777777" w:rsidR="003B3530" w:rsidRPr="00F66F0B" w:rsidRDefault="00E81C73" w:rsidP="00997E4D">
      <w:pPr>
        <w:rPr>
          <w:b/>
          <w:bCs/>
          <w:sz w:val="28"/>
          <w:szCs w:val="28"/>
          <w:lang w:val="en-GB"/>
        </w:rPr>
      </w:pPr>
      <w:r w:rsidRPr="00F66F0B">
        <w:rPr>
          <w:b/>
          <w:bCs/>
          <w:sz w:val="28"/>
          <w:szCs w:val="28"/>
          <w:lang w:val="en-GB"/>
        </w:rPr>
        <w:t>Discussion</w:t>
      </w:r>
    </w:p>
    <w:p w14:paraId="64B69FB8" w14:textId="7EEAE6F8" w:rsidR="00AE1B27" w:rsidRPr="00617EF0" w:rsidRDefault="00443B7B" w:rsidP="00AE1B27">
      <w:pPr>
        <w:rPr>
          <w:lang w:val="en-GB"/>
        </w:rPr>
      </w:pPr>
      <w:r w:rsidRPr="00F66F0B">
        <w:rPr>
          <w:lang w:val="en-GB"/>
        </w:rPr>
        <w:t>T</w:t>
      </w:r>
      <w:r w:rsidRPr="00617EF0">
        <w:rPr>
          <w:lang w:val="en-GB"/>
        </w:rPr>
        <w:t xml:space="preserve">he first SCS model was proposed in 2001 by </w:t>
      </w:r>
      <w:commentRangeStart w:id="278"/>
      <w:r w:rsidRPr="00617EF0">
        <w:rPr>
          <w:lang w:val="en-GB"/>
        </w:rPr>
        <w:fldChar w:fldCharType="begin"/>
      </w:r>
      <w:r w:rsidRPr="00617EF0">
        <w:rPr>
          <w:lang w:val="en-GB"/>
        </w:rPr>
        <w:instrText xml:space="preserve"> ADDIN ZOTERO_ITEM CSL_CITATION {"citationID":"vdR4yO9w","properties":{"formattedCitation":"(Parisi &amp; Echave 2001)","plainCitation":"(Parisi &amp; Echave 2001)","noteIndex":0},"citationItems":[{"id":804,"uris":["http://zotero.org/users/local/3HvvyIsJ/items/AUJISMVI"],"itemData":{"id":804,"type":"article-journal","container-title":"Molecular Biology and Evolution","DOI":"10.1093/oxfordjournals.molbev.a003857","ISSN":"1537-1719, 0737-4038","issue":"5","language":"en","page":"750-756","source":"DOI.org (Crossref)","title":"Structural Constraints and Emergence of Sequence Patterns in Protein Evolution","volume":"18","author":[{"family":"Parisi","given":"Gustavo"},{"family":"Echave","given":"Julián"}],"issued":{"date-parts":[["2001",5,1]]}}}],"schema":"https://github.com/citation-style-language/schema/raw/master/csl-citation.json"} </w:instrText>
      </w:r>
      <w:r w:rsidRPr="00617EF0">
        <w:rPr>
          <w:lang w:val="en-GB"/>
        </w:rPr>
        <w:fldChar w:fldCharType="separate"/>
      </w:r>
      <w:r w:rsidRPr="00617EF0">
        <w:rPr>
          <w:noProof/>
          <w:lang w:val="en-GB"/>
        </w:rPr>
        <w:t>Parisi &amp; Echave (2001)</w:t>
      </w:r>
      <w:r w:rsidRPr="00617EF0">
        <w:rPr>
          <w:lang w:val="en-GB"/>
        </w:rPr>
        <w:fldChar w:fldCharType="end"/>
      </w:r>
      <w:commentRangeEnd w:id="278"/>
      <w:r w:rsidR="00966501">
        <w:rPr>
          <w:rStyle w:val="CommentReference"/>
        </w:rPr>
        <w:commentReference w:id="278"/>
      </w:r>
      <w:r w:rsidRPr="00617EF0">
        <w:rPr>
          <w:lang w:val="en-GB"/>
        </w:rPr>
        <w:t>. Since then, updates</w:t>
      </w:r>
      <w:r w:rsidR="005F1E09" w:rsidRPr="00617EF0">
        <w:rPr>
          <w:lang w:val="en-GB"/>
        </w:rPr>
        <w:t xml:space="preserve"> and models</w:t>
      </w:r>
      <w:r w:rsidRPr="00617EF0">
        <w:rPr>
          <w:lang w:val="en-GB"/>
        </w:rPr>
        <w:t xml:space="preserve"> were proposed to overcome the limitations of </w:t>
      </w:r>
      <w:del w:id="279" w:author="Catarina Brancoi" w:date="2022-09-14T12:35:00Z">
        <w:r w:rsidR="00262B99" w:rsidRPr="00F66F0B" w:rsidDel="00966501">
          <w:rPr>
            <w:lang w:val="en-GB"/>
          </w:rPr>
          <w:delText>their</w:delText>
        </w:r>
        <w:r w:rsidR="00262B99" w:rsidRPr="00617EF0" w:rsidDel="00966501">
          <w:rPr>
            <w:lang w:val="en-GB"/>
          </w:rPr>
          <w:delText xml:space="preserve"> </w:delText>
        </w:r>
      </w:del>
      <w:ins w:id="280" w:author="Catarina Brancoi" w:date="2022-09-14T12:35:00Z">
        <w:r w:rsidR="00966501">
          <w:rPr>
            <w:lang w:val="en-GB"/>
          </w:rPr>
          <w:t>the</w:t>
        </w:r>
        <w:r w:rsidR="00966501" w:rsidRPr="00617EF0">
          <w:rPr>
            <w:lang w:val="en-GB"/>
          </w:rPr>
          <w:t xml:space="preserve"> </w:t>
        </w:r>
      </w:ins>
      <w:r w:rsidRPr="00617EF0">
        <w:rPr>
          <w:lang w:val="en-GB"/>
        </w:rPr>
        <w:t xml:space="preserve">first model </w:t>
      </w:r>
      <w:r w:rsidRPr="00617EF0">
        <w:rPr>
          <w:lang w:val="en-GB"/>
        </w:rPr>
        <w:fldChar w:fldCharType="begin"/>
      </w:r>
      <w:r w:rsidRPr="00617EF0">
        <w:rPr>
          <w:lang w:val="en-GB"/>
        </w:rPr>
        <w:instrText xml:space="preserve"> ADDIN ZOTERO_ITEM CSL_CITATION {"citationID":"qlQhl7Vr","properties":{"formattedCitation":"(Robinson 2003; Rodrigue et al. 2009; Bonnard et al. 2009)","plainCitation":"(Robinson 2003; Rodrigue et al. 2009; Bonnard et al. 2009)","noteIndex":0},"citationItems":[{"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issued":{"date-parts":[["2003",6,27]]}}},{"id":809,"uris":["http://zotero.org/users/local/3HvvyIsJ/items/VCD9RLJ9"],"itemData":{"id":809,"type":"article-journal","container-title":"Molecular Biology and Evolution","DOI":"10.1093/molbev/msp078","ISSN":"0737-4038, 1537-1719","issue":"7","journalAbbreviation":"Molecular Biology and Evolution","language":"en","page":"1663-1676","source":"DOI.org (Crossref)","title":"Computational Methods for Evaluating Phylogenetic Models of Coding Sequence Evolution with Dependence between Codons","volume":"26","author":[{"family":"Rodrigue","given":"N."},{"family":"Kleinman","given":"C. L."},{"family":"Philippe","given":"H."},{"family":"Lartillot","given":"N."}],"issued":{"date-parts":[["2009",7,1]]}}},{"id":807,"uris":["http://zotero.org/users/local/3HvvyIsJ/items/KXYZUWWB"],"itemData":{"id":807,"type":"article-journal","abstract":"Background: Statistical approaches for protein design are relevant in the field of molecular evolutionary studies. In recent years, new, so-called structurally constrained (SC) models of protein-coding sequence evolution have been proposed, which use statistical potentials to assess sequence-structure compatibility. In a previous work, we defined a statistical framework for optimizing knowledge-based potentials especially suited to SC models. Our method used the maximum likelihood principle and provided what we call the joint potentials. However, the method required numerical estimations by the use of computationally heavy Markov Chain Monte Carlo sampling algorithms.\nResults: Here, we develop an alternative optimization procedure, based on a leave-one-out argument coupled to fast gradient descent algorithms. We assess that the leave-one-out potential yields very similar results to the joint approach developed previously, both in terms of the resulting potential parameters, and by Bayes factor evaluation in a phylogenetic context. On the other hand, the leave-one-out approach results in a considerable computational benefit (up to a 1,000 fold decrease in computational time for the optimization procedure).\nConclusion: Due to its computational speed, the optimization method we propose offers an attractive alternative for the design and empirical evaluation of alternative forms of potentials, using large data sets and high-dimensional parameterizations.","container-title":"BMC Evolutionary Biology","DOI":"10.1186/1471-2148-9-227","ISSN":"1471-2148","issue":"1","journalAbbreviation":"BMC Evol Biol","language":"en","page":"227","source":"DOI.org (Crossref)","title":"Fast optimization of statistical potentials for structurally constrained phylogenetic models","volume":"9","author":[{"family":"Bonnard","given":"Cécile"},{"family":"Kleinman","given":"Claudia L"},{"family":"Rodrigue","given":"Nicolas"},{"family":"Lartillot","given":"Nicolas"}],"issued":{"date-parts":[["2009"]]}}}],"schema":"https://github.com/citation-style-language/schema/raw/master/csl-citation.json"} </w:instrText>
      </w:r>
      <w:r w:rsidRPr="00617EF0">
        <w:rPr>
          <w:lang w:val="en-GB"/>
        </w:rPr>
        <w:fldChar w:fldCharType="separate"/>
      </w:r>
      <w:r w:rsidRPr="00617EF0">
        <w:rPr>
          <w:noProof/>
          <w:lang w:val="en-GB"/>
        </w:rPr>
        <w:t>(Robinson 2003; Rodrigue et al. 2009; Bonnard et al. 2009)</w:t>
      </w:r>
      <w:r w:rsidRPr="00617EF0">
        <w:rPr>
          <w:lang w:val="en-GB"/>
        </w:rPr>
        <w:fldChar w:fldCharType="end"/>
      </w:r>
      <w:ins w:id="281" w:author="Catarina Brancoi" w:date="2022-09-14T12:36:00Z">
        <w:r w:rsidR="00966501">
          <w:rPr>
            <w:lang w:val="en-GB"/>
          </w:rPr>
          <w:t>,</w:t>
        </w:r>
      </w:ins>
      <w:r w:rsidR="00663956" w:rsidRPr="00F66F0B">
        <w:rPr>
          <w:lang w:val="en-GB"/>
        </w:rPr>
        <w:t xml:space="preserve"> </w:t>
      </w:r>
      <w:del w:id="282" w:author="Catarina Brancoi" w:date="2022-09-14T12:36:00Z">
        <w:r w:rsidR="00D3128F" w:rsidDel="00966501">
          <w:rPr>
            <w:lang w:val="en-GB"/>
          </w:rPr>
          <w:delText>but</w:delText>
        </w:r>
        <w:r w:rsidR="00922D7F" w:rsidRPr="00617EF0" w:rsidDel="00966501">
          <w:rPr>
            <w:lang w:val="en-GB"/>
          </w:rPr>
          <w:delText xml:space="preserve"> </w:delText>
        </w:r>
      </w:del>
      <w:ins w:id="283" w:author="Catarina Brancoi" w:date="2022-09-14T12:36:00Z">
        <w:r w:rsidR="00966501">
          <w:rPr>
            <w:lang w:val="en-GB"/>
          </w:rPr>
          <w:t>yet</w:t>
        </w:r>
        <w:r w:rsidR="00966501" w:rsidRPr="00617EF0">
          <w:rPr>
            <w:lang w:val="en-GB"/>
          </w:rPr>
          <w:t xml:space="preserve"> </w:t>
        </w:r>
      </w:ins>
      <w:r w:rsidR="00922D7F" w:rsidRPr="00617EF0">
        <w:rPr>
          <w:lang w:val="en-GB"/>
        </w:rPr>
        <w:t>their implementation in evolutionary frameworks</w:t>
      </w:r>
      <w:r w:rsidR="00D3128F">
        <w:rPr>
          <w:lang w:val="en-GB"/>
        </w:rPr>
        <w:t xml:space="preserve"> </w:t>
      </w:r>
      <w:del w:id="284" w:author="Catarina Brancoi" w:date="2022-09-14T12:36:00Z">
        <w:r w:rsidR="00D3128F" w:rsidDel="00966501">
          <w:rPr>
            <w:lang w:val="en-GB"/>
          </w:rPr>
          <w:delText>still</w:delText>
        </w:r>
        <w:r w:rsidR="00922D7F" w:rsidRPr="00617EF0" w:rsidDel="00966501">
          <w:rPr>
            <w:lang w:val="en-GB"/>
          </w:rPr>
          <w:delText xml:space="preserve"> </w:delText>
        </w:r>
      </w:del>
      <w:r w:rsidR="00922D7F" w:rsidRPr="00617EF0">
        <w:rPr>
          <w:lang w:val="en-GB"/>
        </w:rPr>
        <w:t xml:space="preserve">remains a </w:t>
      </w:r>
      <w:r w:rsidR="00961C2B" w:rsidRPr="00617EF0">
        <w:rPr>
          <w:lang w:val="en-GB"/>
        </w:rPr>
        <w:t>difficult</w:t>
      </w:r>
      <w:r w:rsidR="005F1E09" w:rsidRPr="00617EF0">
        <w:rPr>
          <w:lang w:val="en-GB"/>
        </w:rPr>
        <w:t xml:space="preserve"> task</w:t>
      </w:r>
      <w:r w:rsidR="00961C2B" w:rsidRPr="00617EF0">
        <w:rPr>
          <w:lang w:val="en-GB"/>
        </w:rPr>
        <w:t xml:space="preserve"> </w:t>
      </w:r>
      <w:r w:rsidR="00663956" w:rsidRPr="00F66F0B">
        <w:rPr>
          <w:lang w:val="en-GB"/>
        </w:rPr>
        <w:t>due to</w:t>
      </w:r>
      <w:r w:rsidR="00663956" w:rsidRPr="00617EF0">
        <w:rPr>
          <w:lang w:val="en-GB"/>
        </w:rPr>
        <w:t xml:space="preserve"> </w:t>
      </w:r>
      <w:r w:rsidR="00663956" w:rsidRPr="00F66F0B">
        <w:rPr>
          <w:lang w:val="en-GB"/>
        </w:rPr>
        <w:t xml:space="preserve">the </w:t>
      </w:r>
      <w:ins w:id="285" w:author="Catarina Brancoi" w:date="2022-09-14T12:36:00Z">
        <w:r w:rsidR="00966501" w:rsidRPr="00F66F0B">
          <w:rPr>
            <w:lang w:val="en-GB"/>
          </w:rPr>
          <w:t>involved</w:t>
        </w:r>
        <w:r w:rsidR="00966501" w:rsidRPr="00F66F0B">
          <w:rPr>
            <w:lang w:val="en-GB"/>
          </w:rPr>
          <w:t xml:space="preserve"> </w:t>
        </w:r>
      </w:ins>
      <w:r w:rsidR="00663956" w:rsidRPr="00F66F0B">
        <w:rPr>
          <w:lang w:val="en-GB"/>
        </w:rPr>
        <w:t>complex mathematics</w:t>
      </w:r>
      <w:del w:id="286" w:author="Catarina Brancoi" w:date="2022-09-14T12:36:00Z">
        <w:r w:rsidR="00663956" w:rsidRPr="00F66F0B" w:rsidDel="00966501">
          <w:rPr>
            <w:lang w:val="en-GB"/>
          </w:rPr>
          <w:delText xml:space="preserve"> involved</w:delText>
        </w:r>
      </w:del>
      <w:r w:rsidR="002D0985" w:rsidRPr="00617EF0">
        <w:rPr>
          <w:lang w:val="en-GB"/>
        </w:rPr>
        <w:t xml:space="preserve">. </w:t>
      </w:r>
      <w:del w:id="287" w:author="Catarina Brancoi" w:date="2022-09-14T12:36:00Z">
        <w:r w:rsidR="00663956" w:rsidRPr="00F66F0B" w:rsidDel="00966501">
          <w:rPr>
            <w:lang w:val="en-GB"/>
          </w:rPr>
          <w:delText>In particular</w:delText>
        </w:r>
      </w:del>
      <w:ins w:id="288" w:author="Catarina Brancoi" w:date="2022-09-14T12:36:00Z">
        <w:r w:rsidR="00966501">
          <w:rPr>
            <w:lang w:val="en-GB"/>
          </w:rPr>
          <w:t>Particularly</w:t>
        </w:r>
      </w:ins>
      <w:r w:rsidR="00663956" w:rsidRPr="00F66F0B">
        <w:rPr>
          <w:lang w:val="en-GB"/>
        </w:rPr>
        <w:t xml:space="preserve">, it is unfeasible to </w:t>
      </w:r>
      <w:r w:rsidR="00165FEE" w:rsidRPr="00F66F0B">
        <w:rPr>
          <w:lang w:val="en-GB"/>
        </w:rPr>
        <w:t xml:space="preserve">apply </w:t>
      </w:r>
      <w:ins w:id="289" w:author="Catarina Brancoi" w:date="2022-09-14T12:36:00Z">
        <w:r w:rsidR="00966501">
          <w:rPr>
            <w:lang w:val="en-GB"/>
          </w:rPr>
          <w:t xml:space="preserve">the </w:t>
        </w:r>
      </w:ins>
      <w:r w:rsidR="00663956" w:rsidRPr="00F66F0B">
        <w:rPr>
          <w:lang w:val="en-GB"/>
        </w:rPr>
        <w:t>likelihood function</w:t>
      </w:r>
      <w:del w:id="290" w:author="Catarina Brancoi" w:date="2022-09-14T12:36:00Z">
        <w:r w:rsidR="00663956" w:rsidRPr="00F66F0B" w:rsidDel="00966501">
          <w:rPr>
            <w:lang w:val="en-GB"/>
          </w:rPr>
          <w:delText>s</w:delText>
        </w:r>
      </w:del>
      <w:r w:rsidR="00663956" w:rsidRPr="00F66F0B">
        <w:rPr>
          <w:lang w:val="en-GB"/>
        </w:rPr>
        <w:t xml:space="preserve"> </w:t>
      </w:r>
      <w:r w:rsidR="00165FEE" w:rsidRPr="00F66F0B">
        <w:rPr>
          <w:lang w:val="en-GB"/>
        </w:rPr>
        <w:t xml:space="preserve">in an evolutionary framework to </w:t>
      </w:r>
      <w:r w:rsidR="00663956" w:rsidRPr="00F66F0B">
        <w:rPr>
          <w:lang w:val="en-GB"/>
        </w:rPr>
        <w:t>estimate the best-fitting substitution model</w:t>
      </w:r>
      <w:r w:rsidR="00165FEE" w:rsidRPr="00F66F0B">
        <w:rPr>
          <w:lang w:val="en-GB"/>
        </w:rPr>
        <w:t xml:space="preserve"> considering these models</w:t>
      </w:r>
      <w:r w:rsidR="00663956" w:rsidRPr="00F66F0B">
        <w:rPr>
          <w:lang w:val="en-GB"/>
        </w:rPr>
        <w:t xml:space="preserve">. </w:t>
      </w:r>
      <w:r w:rsidR="00D3128F">
        <w:rPr>
          <w:lang w:val="en-GB"/>
        </w:rPr>
        <w:t>Even so</w:t>
      </w:r>
      <w:r w:rsidR="008C1820" w:rsidRPr="00617EF0">
        <w:rPr>
          <w:lang w:val="en-GB"/>
        </w:rPr>
        <w:t>, w</w:t>
      </w:r>
      <w:r w:rsidR="00966B5A" w:rsidRPr="00617EF0">
        <w:rPr>
          <w:lang w:val="en-GB"/>
        </w:rPr>
        <w:t xml:space="preserve">e </w:t>
      </w:r>
      <w:r w:rsidR="00165FEE" w:rsidRPr="00F66F0B">
        <w:rPr>
          <w:lang w:val="en-GB"/>
        </w:rPr>
        <w:t>consider</w:t>
      </w:r>
      <w:r w:rsidR="00663956" w:rsidRPr="00617EF0">
        <w:rPr>
          <w:lang w:val="en-GB"/>
        </w:rPr>
        <w:t xml:space="preserve"> </w:t>
      </w:r>
      <w:r w:rsidR="00966B5A" w:rsidRPr="00617EF0">
        <w:rPr>
          <w:lang w:val="en-GB"/>
        </w:rPr>
        <w:t xml:space="preserve">that there is a need </w:t>
      </w:r>
      <w:r w:rsidR="00165FEE" w:rsidRPr="00F66F0B">
        <w:rPr>
          <w:lang w:val="en-GB"/>
        </w:rPr>
        <w:t xml:space="preserve">for such </w:t>
      </w:r>
      <w:ins w:id="291" w:author="Catarina Brancoi" w:date="2022-09-14T12:36:00Z">
        <w:r w:rsidR="00966501">
          <w:rPr>
            <w:lang w:val="en-GB"/>
          </w:rPr>
          <w:t xml:space="preserve">a </w:t>
        </w:r>
      </w:ins>
      <w:r w:rsidR="00165FEE" w:rsidRPr="00F66F0B">
        <w:rPr>
          <w:lang w:val="en-GB"/>
        </w:rPr>
        <w:t>framework</w:t>
      </w:r>
      <w:r w:rsidR="008C1820" w:rsidRPr="00617EF0">
        <w:rPr>
          <w:lang w:val="en-GB"/>
        </w:rPr>
        <w:t xml:space="preserve">. </w:t>
      </w:r>
      <w:r w:rsidR="00165FEE" w:rsidRPr="00F66F0B">
        <w:rPr>
          <w:lang w:val="en-GB"/>
        </w:rPr>
        <w:t xml:space="preserve">Aside from the importance of </w:t>
      </w:r>
      <w:r w:rsidR="00663956" w:rsidRPr="00F66F0B">
        <w:rPr>
          <w:lang w:val="en-GB"/>
        </w:rPr>
        <w:t>applying</w:t>
      </w:r>
      <w:r w:rsidR="00663956" w:rsidRPr="00617EF0">
        <w:rPr>
          <w:lang w:val="en-GB"/>
        </w:rPr>
        <w:t xml:space="preserve"> </w:t>
      </w:r>
      <w:r w:rsidR="008C1820" w:rsidRPr="00617EF0">
        <w:rPr>
          <w:lang w:val="en-GB"/>
        </w:rPr>
        <w:t>a</w:t>
      </w:r>
      <w:r w:rsidR="00165FEE" w:rsidRPr="00F66F0B">
        <w:rPr>
          <w:lang w:val="en-GB"/>
        </w:rPr>
        <w:t>n</w:t>
      </w:r>
      <w:r w:rsidR="008C1820" w:rsidRPr="00617EF0">
        <w:rPr>
          <w:lang w:val="en-GB"/>
        </w:rPr>
        <w:t xml:space="preserve"> accurate substitution model </w:t>
      </w:r>
      <w:r w:rsidR="00165FEE" w:rsidRPr="00F66F0B">
        <w:rPr>
          <w:lang w:val="en-GB"/>
        </w:rPr>
        <w:t>in</w:t>
      </w:r>
      <w:r w:rsidR="00663956" w:rsidRPr="00F66F0B">
        <w:rPr>
          <w:lang w:val="en-GB"/>
        </w:rPr>
        <w:t xml:space="preserve"> an </w:t>
      </w:r>
      <w:r w:rsidR="008C1820" w:rsidRPr="00617EF0">
        <w:rPr>
          <w:lang w:val="en-GB"/>
        </w:rPr>
        <w:t>evolutionary analysis</w:t>
      </w:r>
      <w:r w:rsidR="00817821" w:rsidRPr="00617EF0">
        <w:rPr>
          <w:lang w:val="en-GB"/>
        </w:rPr>
        <w:t xml:space="preserve"> </w:t>
      </w:r>
      <w:r w:rsidR="00165FEE" w:rsidRPr="00F66F0B">
        <w:rPr>
          <w:lang w:val="en-GB"/>
        </w:rPr>
        <w:t xml:space="preserve">to obtain realistic </w:t>
      </w:r>
      <w:r w:rsidR="00663956" w:rsidRPr="00F66F0B">
        <w:rPr>
          <w:lang w:val="en-GB"/>
        </w:rPr>
        <w:t xml:space="preserve">results </w:t>
      </w:r>
      <w:r w:rsidR="00817821" w:rsidRPr="00617EF0">
        <w:rPr>
          <w:lang w:val="en-GB"/>
        </w:rPr>
        <w:fldChar w:fldCharType="begin"/>
      </w:r>
      <w:r w:rsidR="00817821" w:rsidRPr="00617EF0">
        <w:rPr>
          <w:lang w:val="en-GB"/>
        </w:rPr>
        <w:instrText xml:space="preserve"> ADDIN ZOTERO_ITEM CSL_CITATION {"citationID":"wxhDsm85","properties":{"formattedCitation":"(Del Amparo &amp; Arenas 2022)","plainCitation":"(Del Amparo &amp; Arenas 2022)","noteIndex":0},"citationItems":[{"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schema":"https://github.com/citation-style-language/schema/raw/master/csl-citation.json"} </w:instrText>
      </w:r>
      <w:r w:rsidR="00817821" w:rsidRPr="00617EF0">
        <w:rPr>
          <w:lang w:val="en-GB"/>
        </w:rPr>
        <w:fldChar w:fldCharType="separate"/>
      </w:r>
      <w:r w:rsidR="00817821" w:rsidRPr="00617EF0">
        <w:rPr>
          <w:noProof/>
          <w:lang w:val="en-GB"/>
        </w:rPr>
        <w:t>(Del Amparo &amp; Arenas 2022)</w:t>
      </w:r>
      <w:r w:rsidR="00817821" w:rsidRPr="00617EF0">
        <w:rPr>
          <w:lang w:val="en-GB"/>
        </w:rPr>
        <w:fldChar w:fldCharType="end"/>
      </w:r>
      <w:r w:rsidR="00663956" w:rsidRPr="00F66F0B">
        <w:rPr>
          <w:lang w:val="en-GB"/>
        </w:rPr>
        <w:t>,</w:t>
      </w:r>
      <w:r w:rsidR="008C1820" w:rsidRPr="00617EF0">
        <w:rPr>
          <w:lang w:val="en-GB"/>
        </w:rPr>
        <w:t xml:space="preserve"> </w:t>
      </w:r>
      <w:ins w:id="292" w:author="Catarina Brancoi" w:date="2022-09-14T12:37:00Z">
        <w:r w:rsidR="00966501">
          <w:rPr>
            <w:lang w:val="en-GB"/>
          </w:rPr>
          <w:t xml:space="preserve">to </w:t>
        </w:r>
      </w:ins>
      <w:r w:rsidR="00165FEE" w:rsidRPr="00F66F0B">
        <w:rPr>
          <w:lang w:val="en-GB"/>
        </w:rPr>
        <w:t xml:space="preserve">consider </w:t>
      </w:r>
      <w:r w:rsidR="008C1820" w:rsidRPr="00617EF0">
        <w:rPr>
          <w:lang w:val="en-GB"/>
        </w:rPr>
        <w:t>SCS model</w:t>
      </w:r>
      <w:r w:rsidR="00961C2B" w:rsidRPr="00617EF0">
        <w:rPr>
          <w:lang w:val="en-GB"/>
        </w:rPr>
        <w:t>s</w:t>
      </w:r>
      <w:r w:rsidR="008C1820" w:rsidRPr="00617EF0">
        <w:rPr>
          <w:lang w:val="en-GB"/>
        </w:rPr>
        <w:t xml:space="preserve"> </w:t>
      </w:r>
      <w:r w:rsidR="00165FEE" w:rsidRPr="00F66F0B">
        <w:rPr>
          <w:lang w:val="en-GB"/>
        </w:rPr>
        <w:t xml:space="preserve">increases the </w:t>
      </w:r>
      <w:r w:rsidR="006E7164" w:rsidRPr="00F66F0B">
        <w:rPr>
          <w:lang w:val="en-GB"/>
        </w:rPr>
        <w:t>veracity</w:t>
      </w:r>
      <w:r w:rsidR="008C1820" w:rsidRPr="00617EF0">
        <w:rPr>
          <w:lang w:val="en-GB"/>
        </w:rPr>
        <w:t xml:space="preserve"> </w:t>
      </w:r>
      <w:r w:rsidR="00165FEE" w:rsidRPr="00F66F0B">
        <w:rPr>
          <w:lang w:val="en-GB"/>
        </w:rPr>
        <w:t>of</w:t>
      </w:r>
      <w:r w:rsidR="008C1820" w:rsidRPr="00617EF0">
        <w:rPr>
          <w:lang w:val="en-GB"/>
        </w:rPr>
        <w:t xml:space="preserve"> evolutionary studies</w:t>
      </w:r>
      <w:r w:rsidR="00817821" w:rsidRPr="00617EF0">
        <w:rPr>
          <w:lang w:val="en-GB"/>
        </w:rPr>
        <w:t xml:space="preserve"> </w:t>
      </w:r>
      <w:r w:rsidR="006E7164" w:rsidRPr="00F66F0B">
        <w:rPr>
          <w:lang w:val="en-GB"/>
        </w:rPr>
        <w:t xml:space="preserve">and their outcome </w:t>
      </w:r>
      <w:r w:rsidR="00FF161C" w:rsidRPr="00617EF0">
        <w:rPr>
          <w:lang w:val="en-GB"/>
        </w:rPr>
        <w:t>(</w:t>
      </w:r>
      <w:r w:rsidR="00C61564" w:rsidRPr="00617EF0">
        <w:rPr>
          <w:lang w:val="en-GB"/>
        </w:rPr>
        <w:t>e.g.,</w:t>
      </w:r>
      <w:r w:rsidR="00FF161C" w:rsidRPr="00617EF0">
        <w:rPr>
          <w:lang w:val="en-GB"/>
        </w:rPr>
        <w:t xml:space="preserve"> </w:t>
      </w:r>
      <w:r w:rsidR="00817821" w:rsidRPr="00617EF0">
        <w:rPr>
          <w:color w:val="000000"/>
          <w:lang w:val="en-GB"/>
        </w:rPr>
        <w:t>Arenas &amp; Bastolla 2019; Arenas et al. 2017, 2015, 2013; García-Portugués et al. 2018; Challis &amp; Schmidler 2012; Golden et al. 2017; Herman et al. 2014; Perron et al. 2019; Norn et al. 2021)</w:t>
      </w:r>
      <w:r w:rsidR="008C1820" w:rsidRPr="00617EF0">
        <w:rPr>
          <w:lang w:val="en-GB"/>
        </w:rPr>
        <w:t xml:space="preserve">. </w:t>
      </w:r>
      <w:del w:id="293" w:author="Catarina Brancoi" w:date="2022-09-14T12:37:00Z">
        <w:r w:rsidR="00961C2B" w:rsidRPr="00617EF0" w:rsidDel="00966501">
          <w:rPr>
            <w:lang w:val="en-GB"/>
          </w:rPr>
          <w:delText>A</w:delText>
        </w:r>
        <w:r w:rsidR="00E1156A" w:rsidRPr="00617EF0" w:rsidDel="00966501">
          <w:rPr>
            <w:lang w:val="en-GB"/>
          </w:rPr>
          <w:delText>s an alternative</w:delText>
        </w:r>
      </w:del>
      <w:ins w:id="294" w:author="Catarina Brancoi" w:date="2022-09-14T12:37:00Z">
        <w:r w:rsidR="00966501">
          <w:rPr>
            <w:lang w:val="en-GB"/>
          </w:rPr>
          <w:t>In that concern</w:t>
        </w:r>
      </w:ins>
      <w:r w:rsidR="00E1156A" w:rsidRPr="00617EF0">
        <w:rPr>
          <w:lang w:val="en-GB"/>
        </w:rPr>
        <w:t xml:space="preserve">, we </w:t>
      </w:r>
      <w:r w:rsidR="00AC2C98" w:rsidRPr="00617EF0">
        <w:rPr>
          <w:lang w:val="en-GB"/>
        </w:rPr>
        <w:t xml:space="preserve">implement in our framework an </w:t>
      </w:r>
      <w:r w:rsidR="00E1156A" w:rsidRPr="00617EF0">
        <w:rPr>
          <w:lang w:val="en-GB"/>
        </w:rPr>
        <w:t>ABC procedure</w:t>
      </w:r>
      <w:ins w:id="295" w:author="Catarina Brancoi" w:date="2022-09-14T12:38:00Z">
        <w:r w:rsidR="00966501">
          <w:rPr>
            <w:lang w:val="en-GB"/>
          </w:rPr>
          <w:t xml:space="preserve"> as</w:t>
        </w:r>
      </w:ins>
      <w:del w:id="296" w:author="Catarina Brancoi" w:date="2022-09-14T12:38:00Z">
        <w:r w:rsidR="00E1156A" w:rsidRPr="00617EF0" w:rsidDel="00966501">
          <w:rPr>
            <w:lang w:val="en-GB"/>
          </w:rPr>
          <w:delText>,</w:delText>
        </w:r>
      </w:del>
      <w:r w:rsidR="00E1156A" w:rsidRPr="00617EF0">
        <w:rPr>
          <w:lang w:val="en-GB"/>
        </w:rPr>
        <w:t xml:space="preserve"> a trustworthy alternative to select between evolutionary models using simulations</w:t>
      </w:r>
      <w:r w:rsidR="006E7164" w:rsidRPr="00F66F0B">
        <w:rPr>
          <w:lang w:val="en-GB"/>
        </w:rPr>
        <w:t xml:space="preserve"> and the derived SS</w:t>
      </w:r>
      <w:r w:rsidR="00817821" w:rsidRPr="00F66F0B">
        <w:rPr>
          <w:lang w:val="en-GB"/>
        </w:rPr>
        <w:t xml:space="preserve"> (</w:t>
      </w:r>
      <w:r w:rsidR="00C61564" w:rsidRPr="00F66F0B">
        <w:rPr>
          <w:lang w:val="en-GB"/>
        </w:rPr>
        <w:t>e.g.,</w:t>
      </w:r>
      <w:r w:rsidR="00817821" w:rsidRPr="00F66F0B">
        <w:rPr>
          <w:lang w:val="en-GB"/>
        </w:rPr>
        <w:t xml:space="preserve"> </w:t>
      </w:r>
      <w:r w:rsidR="00817821" w:rsidRPr="00F66F0B">
        <w:rPr>
          <w:lang w:val="en-GB"/>
        </w:rPr>
        <w:fldChar w:fldCharType="begin"/>
      </w:r>
      <w:r w:rsidR="00D3128F">
        <w:rPr>
          <w:lang w:val="en-GB"/>
        </w:rPr>
        <w:instrText xml:space="preserve"> ADDIN ZOTERO_ITEM CSL_CITATION {"citationID":"ezxIsCIw","properties":{"formattedCitation":"(Bemmels et al. 2016; Arenas et al. 2020; Leuenberger &amp; Wegmann 2010; Branco et al. 2022)","plainCitation":"(Bemmels et al. 2016; Arenas et al. 2020; Leuenberger &amp; Wegmann 2010; Branco et al. 2022)","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w:instrText>
      </w:r>
      <w:r w:rsidR="00D3128F" w:rsidRPr="00D3128F">
        <w:instrText xml:space="preserve">urrent SEA populations. Here, we applied approximate Bayesian computation, based on extensive spatially explicit computer simulations, to evaluate the </w:instrText>
      </w:r>
      <w:r w:rsidR="00D3128F">
        <w:rPr>
          <w:lang w:val="en-GB"/>
        </w:rPr>
        <w:instrText>ﬁ</w:instrText>
      </w:r>
      <w:r w:rsidR="00D3128F" w:rsidRPr="00D3128F">
        <w:instrText xml:space="preserve">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w:instrText>
      </w:r>
      <w:r w:rsidR="00D3128F">
        <w:rPr>
          <w:lang w:val="en-GB"/>
        </w:rPr>
        <w:instrText>ﬁ</w:instrText>
      </w:r>
      <w:r w:rsidR="00D3128F" w:rsidRPr="00D3128F">
        <w:instrText xml:space="preserve">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w:instrText>
      </w:r>
      <w:r w:rsidR="00D3128F">
        <w:rPr>
          <w:lang w:val="en-GB"/>
        </w:rPr>
        <w:instrText>ﬁ</w:instrText>
      </w:r>
      <w:r w:rsidR="00D3128F" w:rsidRPr="00D3128F">
        <w:instrText xml:space="preserve">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schema":"https://github.com/citation-style-language/schema/raw/master/csl-citation.json"} </w:instrText>
      </w:r>
      <w:r w:rsidR="00817821" w:rsidRPr="00F66F0B">
        <w:rPr>
          <w:lang w:val="en-GB"/>
        </w:rPr>
        <w:fldChar w:fldCharType="separate"/>
      </w:r>
      <w:r w:rsidR="00D3128F" w:rsidRPr="00D3128F">
        <w:rPr>
          <w:noProof/>
        </w:rPr>
        <w:t>Bemmels et al. 2016; Arenas et al. 2020; Leuenberger &amp; Wegmann 2010; Branco et al. 2022)</w:t>
      </w:r>
      <w:r w:rsidR="00817821" w:rsidRPr="00F66F0B">
        <w:rPr>
          <w:lang w:val="en-GB"/>
        </w:rPr>
        <w:fldChar w:fldCharType="end"/>
      </w:r>
      <w:r w:rsidR="00E1156A" w:rsidRPr="00D3128F">
        <w:t xml:space="preserve">. </w:t>
      </w:r>
      <w:r w:rsidR="009E0888" w:rsidRPr="00617EF0">
        <w:rPr>
          <w:lang w:val="en-GB"/>
        </w:rPr>
        <w:t xml:space="preserve">Indeed, to estimate the best-fitting substitution model with ABC we need </w:t>
      </w:r>
      <w:r w:rsidR="009E0888" w:rsidRPr="00617EF0">
        <w:rPr>
          <w:lang w:val="en-GB"/>
        </w:rPr>
        <w:lastRenderedPageBreak/>
        <w:t>simulations</w:t>
      </w:r>
      <w:r w:rsidR="006E7164" w:rsidRPr="00F66F0B">
        <w:rPr>
          <w:lang w:val="en-GB"/>
        </w:rPr>
        <w:t xml:space="preserve">, which we performed </w:t>
      </w:r>
      <w:r w:rsidR="009E0888" w:rsidRPr="00617EF0">
        <w:rPr>
          <w:lang w:val="en-GB"/>
        </w:rPr>
        <w:t xml:space="preserve">under </w:t>
      </w:r>
      <w:r w:rsidR="00234A34" w:rsidRPr="00617EF0">
        <w:rPr>
          <w:lang w:val="en-GB"/>
        </w:rPr>
        <w:t xml:space="preserve">empirical and </w:t>
      </w:r>
      <w:r w:rsidR="009E0888" w:rsidRPr="00617EF0">
        <w:rPr>
          <w:lang w:val="en-GB"/>
        </w:rPr>
        <w:t>SCS models using</w:t>
      </w:r>
      <w:r w:rsidR="009E0888" w:rsidRPr="00617EF0">
        <w:rPr>
          <w:i/>
          <w:iCs/>
          <w:lang w:val="en-GB"/>
        </w:rPr>
        <w:t xml:space="preserve"> ProteinEvolver</w:t>
      </w:r>
      <w:r w:rsidR="009E0888" w:rsidRPr="00617EF0">
        <w:rPr>
          <w:lang w:val="en-GB"/>
        </w:rPr>
        <w:t xml:space="preserve"> simulator </w:t>
      </w:r>
      <w:r w:rsidR="009E0888" w:rsidRPr="00617EF0">
        <w:rPr>
          <w:lang w:val="en-GB"/>
        </w:rPr>
        <w:fldChar w:fldCharType="begin"/>
      </w:r>
      <w:r w:rsidR="009E0888" w:rsidRPr="00617EF0">
        <w:rPr>
          <w:lang w:val="en-GB"/>
        </w:rPr>
        <w:instrText xml:space="preserve"> ADDIN ZOTERO_ITEM CSL_CITATION {"citationID":"UhDcmiD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E0888" w:rsidRPr="00617EF0">
        <w:rPr>
          <w:lang w:val="en-GB"/>
        </w:rPr>
        <w:fldChar w:fldCharType="separate"/>
      </w:r>
      <w:r w:rsidR="009E0888" w:rsidRPr="00617EF0">
        <w:rPr>
          <w:noProof/>
          <w:lang w:val="en-GB"/>
        </w:rPr>
        <w:t>(Arenas et al. 2013)</w:t>
      </w:r>
      <w:r w:rsidR="009E0888" w:rsidRPr="00617EF0">
        <w:rPr>
          <w:lang w:val="en-GB"/>
        </w:rPr>
        <w:fldChar w:fldCharType="end"/>
      </w:r>
      <w:r w:rsidR="00234A34" w:rsidRPr="00617EF0">
        <w:rPr>
          <w:lang w:val="en-GB"/>
        </w:rPr>
        <w:t>.</w:t>
      </w:r>
      <w:r w:rsidR="00E1156A" w:rsidRPr="00617EF0">
        <w:rPr>
          <w:lang w:val="en-GB"/>
        </w:rPr>
        <w:t xml:space="preserve"> Th</w:t>
      </w:r>
      <w:r w:rsidR="006E7164" w:rsidRPr="00F66F0B">
        <w:rPr>
          <w:lang w:val="en-GB"/>
        </w:rPr>
        <w:t xml:space="preserve">e usefulness of this </w:t>
      </w:r>
      <w:r w:rsidR="00E1156A" w:rsidRPr="00617EF0">
        <w:rPr>
          <w:lang w:val="en-GB"/>
        </w:rPr>
        <w:t xml:space="preserve">simulator was </w:t>
      </w:r>
      <w:r w:rsidR="006E7164" w:rsidRPr="00F66F0B">
        <w:rPr>
          <w:lang w:val="en-GB"/>
        </w:rPr>
        <w:t>previously</w:t>
      </w:r>
      <w:r w:rsidR="006E7164" w:rsidRPr="00617EF0">
        <w:rPr>
          <w:lang w:val="en-GB"/>
        </w:rPr>
        <w:t xml:space="preserve"> </w:t>
      </w:r>
      <w:r w:rsidR="006E7164" w:rsidRPr="00F66F0B">
        <w:rPr>
          <w:lang w:val="en-GB"/>
        </w:rPr>
        <w:t xml:space="preserve">validated in </w:t>
      </w:r>
      <w:del w:id="297" w:author="Catarina Brancoi" w:date="2022-09-14T12:39:00Z">
        <w:r w:rsidR="006E7164" w:rsidRPr="00617EF0" w:rsidDel="00966501">
          <w:rPr>
            <w:lang w:val="en-GB"/>
          </w:rPr>
          <w:delText xml:space="preserve"> </w:delText>
        </w:r>
      </w:del>
      <w:r w:rsidR="006E7164" w:rsidRPr="00F66F0B">
        <w:rPr>
          <w:lang w:val="en-GB"/>
        </w:rPr>
        <w:t xml:space="preserve">estimations of </w:t>
      </w:r>
      <w:r w:rsidR="00817821" w:rsidRPr="00617EF0">
        <w:rPr>
          <w:lang w:val="en-GB"/>
        </w:rPr>
        <w:t xml:space="preserve">recombination and substitution rate for protein </w:t>
      </w:r>
      <w:r w:rsidR="00D3128F">
        <w:rPr>
          <w:lang w:val="en-GB"/>
        </w:rPr>
        <w:t>MSA</w:t>
      </w:r>
      <w:r w:rsidR="00D3128F" w:rsidRPr="00617EF0">
        <w:rPr>
          <w:lang w:val="en-GB"/>
        </w:rPr>
        <w:t xml:space="preserve"> </w:t>
      </w:r>
      <w:r w:rsidR="00817821" w:rsidRPr="00617EF0">
        <w:rPr>
          <w:lang w:val="en-GB"/>
        </w:rPr>
        <w:fldChar w:fldCharType="begin"/>
      </w:r>
      <w:r w:rsidR="00817821" w:rsidRPr="00617EF0">
        <w:rPr>
          <w:lang w:val="en-GB"/>
        </w:rPr>
        <w:instrText xml:space="preserve"> ADDIN ZOTERO_ITEM CSL_CITATION {"citationID":"wdIaIlhq","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00817821" w:rsidRPr="00617EF0">
        <w:rPr>
          <w:lang w:val="en-GB"/>
        </w:rPr>
        <w:fldChar w:fldCharType="separate"/>
      </w:r>
      <w:r w:rsidR="00817821" w:rsidRPr="00617EF0">
        <w:rPr>
          <w:noProof/>
          <w:lang w:val="en-GB"/>
        </w:rPr>
        <w:t>(Arenas 2021)</w:t>
      </w:r>
      <w:r w:rsidR="00817821" w:rsidRPr="00617EF0">
        <w:rPr>
          <w:lang w:val="en-GB"/>
        </w:rPr>
        <w:fldChar w:fldCharType="end"/>
      </w:r>
      <w:r w:rsidR="00234A34" w:rsidRPr="00617EF0">
        <w:rPr>
          <w:lang w:val="en-GB"/>
        </w:rPr>
        <w:t xml:space="preserve">. However, </w:t>
      </w:r>
      <w:r w:rsidR="00234A34" w:rsidRPr="00F66F0B">
        <w:rPr>
          <w:lang w:val="en-GB"/>
        </w:rPr>
        <w:t>u</w:t>
      </w:r>
      <w:r w:rsidR="009F2435" w:rsidRPr="00F66F0B">
        <w:rPr>
          <w:lang w:val="en-GB"/>
        </w:rPr>
        <w:t xml:space="preserve">nlike classic best-substitution model estimators which only require the </w:t>
      </w:r>
      <w:r w:rsidR="00D3128F">
        <w:rPr>
          <w:lang w:val="en-GB"/>
        </w:rPr>
        <w:t>MSA</w:t>
      </w:r>
      <w:r w:rsidR="009F2435" w:rsidRPr="00F66F0B">
        <w:rPr>
          <w:lang w:val="en-GB"/>
        </w:rPr>
        <w:t xml:space="preserve">, to run </w:t>
      </w:r>
      <w:r w:rsidR="009F2435" w:rsidRPr="00F66F0B">
        <w:rPr>
          <w:i/>
          <w:iCs/>
          <w:lang w:val="en-GB"/>
        </w:rPr>
        <w:t>ProtModel</w:t>
      </w:r>
      <w:r w:rsidR="009F2435" w:rsidRPr="00F66F0B">
        <w:rPr>
          <w:lang w:val="en-GB"/>
        </w:rPr>
        <w:t xml:space="preserve"> the user has to provide </w:t>
      </w:r>
      <w:r w:rsidR="006E7164" w:rsidRPr="00F66F0B">
        <w:rPr>
          <w:lang w:val="en-GB"/>
        </w:rPr>
        <w:t xml:space="preserve">some </w:t>
      </w:r>
      <w:r w:rsidR="009F2435" w:rsidRPr="00F66F0B">
        <w:rPr>
          <w:lang w:val="en-GB"/>
        </w:rPr>
        <w:t xml:space="preserve">information </w:t>
      </w:r>
      <w:r w:rsidR="009F2435" w:rsidRPr="00617EF0">
        <w:rPr>
          <w:lang w:val="en-GB"/>
        </w:rPr>
        <w:t>(Table S1)</w:t>
      </w:r>
      <w:r w:rsidR="009F2435" w:rsidRPr="00F66F0B">
        <w:rPr>
          <w:lang w:val="en-GB"/>
        </w:rPr>
        <w:t xml:space="preserve">. </w:t>
      </w:r>
      <w:r w:rsidR="0002499F" w:rsidRPr="00F66F0B">
        <w:rPr>
          <w:lang w:val="en-GB"/>
        </w:rPr>
        <w:t>Combining s</w:t>
      </w:r>
      <w:r w:rsidR="00E9263F" w:rsidRPr="00F66F0B">
        <w:rPr>
          <w:lang w:val="en-GB"/>
        </w:rPr>
        <w:t xml:space="preserve">ome mandatory </w:t>
      </w:r>
      <w:r w:rsidR="0002499F" w:rsidRPr="00F66F0B">
        <w:rPr>
          <w:lang w:val="en-GB"/>
        </w:rPr>
        <w:t xml:space="preserve">details </w:t>
      </w:r>
      <w:r w:rsidR="00E9263F" w:rsidRPr="00F66F0B">
        <w:rPr>
          <w:lang w:val="en-GB"/>
        </w:rPr>
        <w:t>(</w:t>
      </w:r>
      <w:r w:rsidR="00C61564" w:rsidRPr="00F66F0B">
        <w:rPr>
          <w:lang w:val="en-GB"/>
        </w:rPr>
        <w:t>e.g.,</w:t>
      </w:r>
      <w:r w:rsidR="00E9263F" w:rsidRPr="00617EF0">
        <w:rPr>
          <w:lang w:val="en-GB"/>
        </w:rPr>
        <w:t xml:space="preserve"> the substitution models to analyze, the SS to consider or the substitution rate) </w:t>
      </w:r>
      <w:r w:rsidR="0002499F" w:rsidRPr="00F66F0B">
        <w:rPr>
          <w:lang w:val="en-GB"/>
        </w:rPr>
        <w:t>and</w:t>
      </w:r>
      <w:r w:rsidR="0002499F" w:rsidRPr="00617EF0">
        <w:rPr>
          <w:lang w:val="en-GB"/>
        </w:rPr>
        <w:t xml:space="preserve"> </w:t>
      </w:r>
      <w:r w:rsidR="0002499F" w:rsidRPr="00F66F0B">
        <w:rPr>
          <w:lang w:val="en-GB"/>
        </w:rPr>
        <w:t>a</w:t>
      </w:r>
      <w:r w:rsidR="0002499F" w:rsidRPr="00617EF0">
        <w:rPr>
          <w:lang w:val="en-GB"/>
        </w:rPr>
        <w:t xml:space="preserve"> </w:t>
      </w:r>
      <w:r w:rsidR="00E9263F" w:rsidRPr="00617EF0">
        <w:rPr>
          <w:lang w:val="en-GB"/>
        </w:rPr>
        <w:t xml:space="preserve">wide range of optional parameters </w:t>
      </w:r>
      <w:r w:rsidR="0002499F" w:rsidRPr="00F66F0B">
        <w:rPr>
          <w:lang w:val="en-GB"/>
        </w:rPr>
        <w:t xml:space="preserve">the user </w:t>
      </w:r>
      <w:r w:rsidR="00E9263F" w:rsidRPr="00617EF0">
        <w:rPr>
          <w:lang w:val="en-GB"/>
        </w:rPr>
        <w:t xml:space="preserve">can produce </w:t>
      </w:r>
      <w:r w:rsidR="002D3E3D" w:rsidRPr="00617EF0">
        <w:rPr>
          <w:lang w:val="en-GB"/>
        </w:rPr>
        <w:t>realistic</w:t>
      </w:r>
      <w:r w:rsidR="00E9263F" w:rsidRPr="00617EF0">
        <w:rPr>
          <w:lang w:val="en-GB"/>
        </w:rPr>
        <w:t xml:space="preserve"> estimations (Table S1).</w:t>
      </w:r>
      <w:r w:rsidR="00E9263F" w:rsidRPr="00F66F0B">
        <w:rPr>
          <w:lang w:val="en-GB"/>
        </w:rPr>
        <w:t xml:space="preserve"> </w:t>
      </w:r>
      <w:r w:rsidR="00F76193" w:rsidRPr="00F66F0B">
        <w:rPr>
          <w:lang w:val="en-GB"/>
        </w:rPr>
        <w:t xml:space="preserve">To simplify </w:t>
      </w:r>
      <w:r w:rsidR="0002499F" w:rsidRPr="00F66F0B">
        <w:rPr>
          <w:lang w:val="en-GB"/>
        </w:rPr>
        <w:t xml:space="preserve">the required </w:t>
      </w:r>
      <w:r w:rsidR="00F76193" w:rsidRPr="00F66F0B">
        <w:rPr>
          <w:lang w:val="en-GB"/>
        </w:rPr>
        <w:t>input information</w:t>
      </w:r>
      <w:r w:rsidR="00617EF0">
        <w:rPr>
          <w:lang w:val="en-GB"/>
        </w:rPr>
        <w:t>,</w:t>
      </w:r>
      <w:r w:rsidR="00F76193" w:rsidRPr="00F66F0B">
        <w:rPr>
          <w:lang w:val="en-GB"/>
        </w:rPr>
        <w:t xml:space="preserve"> we recommend </w:t>
      </w:r>
      <w:ins w:id="298" w:author="Catarina Brancoi" w:date="2022-09-14T12:46:00Z">
        <w:r w:rsidR="001C467E">
          <w:rPr>
            <w:lang w:val="en-GB"/>
          </w:rPr>
          <w:t xml:space="preserve">to </w:t>
        </w:r>
        <w:r w:rsidR="001C467E" w:rsidRPr="00F66F0B">
          <w:rPr>
            <w:lang w:val="en-GB"/>
          </w:rPr>
          <w:t xml:space="preserve">carefully </w:t>
        </w:r>
      </w:ins>
      <w:r w:rsidR="0002499F" w:rsidRPr="00F66F0B">
        <w:rPr>
          <w:lang w:val="en-GB"/>
        </w:rPr>
        <w:t>read</w:t>
      </w:r>
      <w:del w:id="299" w:author="Catarina Brancoi" w:date="2022-09-14T12:46:00Z">
        <w:r w:rsidR="0002499F" w:rsidRPr="00F66F0B" w:rsidDel="001C467E">
          <w:rPr>
            <w:lang w:val="en-GB"/>
          </w:rPr>
          <w:delText>ing</w:delText>
        </w:r>
      </w:del>
      <w:r w:rsidR="00F76193" w:rsidRPr="00F66F0B">
        <w:rPr>
          <w:lang w:val="en-GB"/>
        </w:rPr>
        <w:t xml:space="preserve"> the </w:t>
      </w:r>
      <w:del w:id="300" w:author="Catarina Brancoi" w:date="2022-09-14T12:46:00Z">
        <w:r w:rsidR="00F76193" w:rsidRPr="00F66F0B" w:rsidDel="001C467E">
          <w:rPr>
            <w:lang w:val="en-GB"/>
          </w:rPr>
          <w:delText xml:space="preserve">framework </w:delText>
        </w:r>
      </w:del>
      <w:r w:rsidR="00F76193" w:rsidRPr="00F66F0B">
        <w:rPr>
          <w:lang w:val="en-GB"/>
        </w:rPr>
        <w:t xml:space="preserve">manual </w:t>
      </w:r>
      <w:ins w:id="301" w:author="Catarina Brancoi" w:date="2022-09-14T12:46:00Z">
        <w:r w:rsidR="001C467E">
          <w:rPr>
            <w:lang w:val="en-GB"/>
          </w:rPr>
          <w:t xml:space="preserve">of the </w:t>
        </w:r>
        <w:r w:rsidR="001C467E" w:rsidRPr="00F66F0B">
          <w:rPr>
            <w:lang w:val="en-GB"/>
          </w:rPr>
          <w:t xml:space="preserve">framework </w:t>
        </w:r>
      </w:ins>
      <w:del w:id="302" w:author="Catarina Brancoi" w:date="2022-09-14T12:46:00Z">
        <w:r w:rsidR="00F76193" w:rsidRPr="00F66F0B" w:rsidDel="001C467E">
          <w:rPr>
            <w:lang w:val="en-GB"/>
          </w:rPr>
          <w:delText xml:space="preserve">carefully </w:delText>
        </w:r>
      </w:del>
      <w:r w:rsidR="00F76193" w:rsidRPr="00F66F0B">
        <w:rPr>
          <w:lang w:val="en-GB"/>
        </w:rPr>
        <w:t xml:space="preserve">and to modify the examples input files or to use GUI. </w:t>
      </w:r>
      <w:del w:id="303" w:author="Catarina Brancoi" w:date="2022-09-14T12:47:00Z">
        <w:r w:rsidR="009F2435" w:rsidRPr="00F66F0B" w:rsidDel="001C467E">
          <w:rPr>
            <w:lang w:val="en-GB"/>
          </w:rPr>
          <w:delText>A n</w:delText>
        </w:r>
      </w:del>
      <w:ins w:id="304" w:author="Catarina Brancoi" w:date="2022-09-14T12:47:00Z">
        <w:r w:rsidR="001C467E">
          <w:rPr>
            <w:lang w:val="en-GB"/>
          </w:rPr>
          <w:t>N</w:t>
        </w:r>
      </w:ins>
      <w:r w:rsidR="009F2435" w:rsidRPr="00F66F0B">
        <w:rPr>
          <w:lang w:val="en-GB"/>
        </w:rPr>
        <w:t>onsense or not accurate input information may bias the coalescent evolutionary history of the simulations (</w:t>
      </w:r>
      <w:r w:rsidR="0002499F" w:rsidRPr="00F66F0B">
        <w:rPr>
          <w:lang w:val="en-GB"/>
        </w:rPr>
        <w:t>e</w:t>
      </w:r>
      <w:r w:rsidR="00C61564" w:rsidRPr="00F66F0B">
        <w:rPr>
          <w:lang w:val="en-GB"/>
        </w:rPr>
        <w:t>.</w:t>
      </w:r>
      <w:r w:rsidR="00D3128F">
        <w:rPr>
          <w:lang w:val="en-GB"/>
        </w:rPr>
        <w:t>g.</w:t>
      </w:r>
      <w:r w:rsidR="009F2435" w:rsidRPr="00617EF0">
        <w:rPr>
          <w:lang w:val="en-GB"/>
        </w:rPr>
        <w:t xml:space="preserve"> provide unrealistic substitution rates or not consider enough simulations), affecting the framework </w:t>
      </w:r>
      <w:r w:rsidR="00803424" w:rsidRPr="00617EF0">
        <w:rPr>
          <w:lang w:val="en-GB"/>
        </w:rPr>
        <w:t>efficiency</w:t>
      </w:r>
      <w:r w:rsidR="009F2435" w:rsidRPr="00617EF0">
        <w:rPr>
          <w:lang w:val="en-GB"/>
        </w:rPr>
        <w:t xml:space="preserve">. For some parameters, </w:t>
      </w:r>
      <w:r w:rsidR="0002499F" w:rsidRPr="00F66F0B">
        <w:rPr>
          <w:lang w:val="en-GB"/>
        </w:rPr>
        <w:t xml:space="preserve">such </w:t>
      </w:r>
      <w:r w:rsidR="009F2435" w:rsidRPr="00F66F0B">
        <w:rPr>
          <w:lang w:val="en-GB"/>
        </w:rPr>
        <w:t xml:space="preserve">as the substitution rate per site, </w:t>
      </w:r>
      <w:ins w:id="305" w:author="Catarina Brancoi" w:date="2022-09-14T12:47:00Z">
        <w:r w:rsidR="001C467E">
          <w:rPr>
            <w:lang w:val="en-GB"/>
          </w:rPr>
          <w:t xml:space="preserve">it </w:t>
        </w:r>
      </w:ins>
      <w:r w:rsidR="009F2435" w:rsidRPr="00F66F0B">
        <w:rPr>
          <w:lang w:val="en-GB"/>
        </w:rPr>
        <w:t>could</w:t>
      </w:r>
      <w:r w:rsidR="009F2435" w:rsidRPr="00617EF0">
        <w:rPr>
          <w:lang w:val="en-GB"/>
        </w:rPr>
        <w:t xml:space="preserve"> be difficult </w:t>
      </w:r>
      <w:r w:rsidR="0002499F" w:rsidRPr="00F66F0B">
        <w:rPr>
          <w:lang w:val="en-GB"/>
        </w:rPr>
        <w:t xml:space="preserve">to </w:t>
      </w:r>
      <w:r w:rsidR="009F2435" w:rsidRPr="00617EF0">
        <w:rPr>
          <w:lang w:val="en-GB"/>
        </w:rPr>
        <w:t>obtain discrete accurate values</w:t>
      </w:r>
      <w:r w:rsidR="00E9263F" w:rsidRPr="00617EF0">
        <w:rPr>
          <w:lang w:val="en-GB"/>
        </w:rPr>
        <w:t xml:space="preserve">, </w:t>
      </w:r>
      <w:r w:rsidR="0002499F" w:rsidRPr="00F66F0B">
        <w:rPr>
          <w:lang w:val="en-GB"/>
        </w:rPr>
        <w:t xml:space="preserve">in which case </w:t>
      </w:r>
      <w:r w:rsidR="009F2435" w:rsidRPr="00617EF0">
        <w:rPr>
          <w:i/>
          <w:iCs/>
          <w:lang w:val="en-GB"/>
        </w:rPr>
        <w:t>ProtModel</w:t>
      </w:r>
      <w:r w:rsidR="009F2435" w:rsidRPr="00617EF0">
        <w:rPr>
          <w:lang w:val="en-GB"/>
        </w:rPr>
        <w:t xml:space="preserve"> includes the substitution rate prior distribution and some </w:t>
      </w:r>
      <w:r w:rsidR="003972C1" w:rsidRPr="00F66F0B">
        <w:rPr>
          <w:lang w:val="en-GB"/>
        </w:rPr>
        <w:t>nuisance</w:t>
      </w:r>
      <w:r w:rsidR="009F2435" w:rsidRPr="00617EF0">
        <w:rPr>
          <w:lang w:val="en-GB"/>
        </w:rPr>
        <w:t xml:space="preserve"> parameters. Concerning the prior distribution, we recommend </w:t>
      </w:r>
      <w:r w:rsidR="0002499F" w:rsidRPr="00F66F0B">
        <w:rPr>
          <w:lang w:val="en-GB"/>
        </w:rPr>
        <w:t>using</w:t>
      </w:r>
      <w:r w:rsidR="009F2435" w:rsidRPr="00617EF0">
        <w:rPr>
          <w:lang w:val="en-GB"/>
        </w:rPr>
        <w:t xml:space="preserve"> uniform distribution</w:t>
      </w:r>
      <w:r w:rsidR="0002499F" w:rsidRPr="00F66F0B">
        <w:rPr>
          <w:lang w:val="en-GB"/>
        </w:rPr>
        <w:t>s</w:t>
      </w:r>
      <w:r w:rsidR="009F2435" w:rsidRPr="00617EF0">
        <w:rPr>
          <w:lang w:val="en-GB"/>
        </w:rPr>
        <w:t xml:space="preserve"> with</w:t>
      </w:r>
      <w:r w:rsidR="0002499F" w:rsidRPr="00F66F0B">
        <w:rPr>
          <w:lang w:val="en-GB"/>
        </w:rPr>
        <w:t>in</w:t>
      </w:r>
      <w:r w:rsidR="009F2435" w:rsidRPr="00617EF0">
        <w:rPr>
          <w:lang w:val="en-GB"/>
        </w:rPr>
        <w:t xml:space="preserve"> biologically reasonable values when the user </w:t>
      </w:r>
      <w:r w:rsidR="0002499F" w:rsidRPr="00F66F0B">
        <w:rPr>
          <w:lang w:val="en-GB"/>
        </w:rPr>
        <w:t xml:space="preserve">does not </w:t>
      </w:r>
      <w:r w:rsidR="009F2435" w:rsidRPr="00617EF0">
        <w:rPr>
          <w:lang w:val="en-GB"/>
        </w:rPr>
        <w:t xml:space="preserve">have previous knowledge. </w:t>
      </w:r>
      <w:r w:rsidR="00AE1B27" w:rsidRPr="00617EF0">
        <w:rPr>
          <w:lang w:val="en-GB"/>
        </w:rPr>
        <w:t xml:space="preserve">As in any other evolutionary framework, we recommend cautious dealing with the results </w:t>
      </w:r>
      <w:r w:rsidR="00AE1B27" w:rsidRPr="00F66F0B">
        <w:rPr>
          <w:lang w:val="en-GB"/>
        </w:rPr>
        <w:t>and to check the outputs files for the estimations</w:t>
      </w:r>
      <w:r w:rsidR="00AE1B27" w:rsidRPr="00617EF0">
        <w:rPr>
          <w:lang w:val="en-GB"/>
        </w:rPr>
        <w:t xml:space="preserve">. </w:t>
      </w:r>
      <w:r w:rsidR="00E9263F" w:rsidRPr="00617EF0">
        <w:rPr>
          <w:lang w:val="en-GB"/>
        </w:rPr>
        <w:t>Indeed, we observed in the first example</w:t>
      </w:r>
      <w:r w:rsidR="0002499F" w:rsidRPr="00F66F0B">
        <w:rPr>
          <w:lang w:val="en-GB"/>
        </w:rPr>
        <w:t xml:space="preserve"> of</w:t>
      </w:r>
      <w:r w:rsidR="004B6756" w:rsidRPr="00617EF0">
        <w:rPr>
          <w:lang w:val="en-GB"/>
        </w:rPr>
        <w:t xml:space="preserve"> the monkeypox TNF factor</w:t>
      </w:r>
      <w:r w:rsidR="00E9263F" w:rsidRPr="00617EF0">
        <w:rPr>
          <w:lang w:val="en-GB"/>
        </w:rPr>
        <w:t xml:space="preserve"> (Table 1)</w:t>
      </w:r>
      <w:r w:rsidR="004B6756" w:rsidRPr="00617EF0">
        <w:rPr>
          <w:lang w:val="en-GB"/>
        </w:rPr>
        <w:t xml:space="preserve"> </w:t>
      </w:r>
      <w:r w:rsidR="00AE1B27" w:rsidRPr="00617EF0">
        <w:rPr>
          <w:lang w:val="en-GB"/>
        </w:rPr>
        <w:t xml:space="preserve">that </w:t>
      </w:r>
      <w:r w:rsidR="00E9263F" w:rsidRPr="00F66F0B">
        <w:rPr>
          <w:lang w:val="en-GB"/>
        </w:rPr>
        <w:t xml:space="preserve">choosing an </w:t>
      </w:r>
      <w:r w:rsidR="004B6756" w:rsidRPr="00F66F0B">
        <w:rPr>
          <w:lang w:val="en-GB"/>
        </w:rPr>
        <w:t>in</w:t>
      </w:r>
      <w:r w:rsidR="00E9263F" w:rsidRPr="00F66F0B">
        <w:rPr>
          <w:lang w:val="en-GB"/>
        </w:rPr>
        <w:t xml:space="preserve">appropriate prior distribution </w:t>
      </w:r>
      <w:r w:rsidR="004B6756" w:rsidRPr="00F66F0B">
        <w:rPr>
          <w:lang w:val="en-GB"/>
        </w:rPr>
        <w:t>produce</w:t>
      </w:r>
      <w:r w:rsidR="0002499F" w:rsidRPr="00F66F0B">
        <w:rPr>
          <w:lang w:val="en-GB"/>
        </w:rPr>
        <w:t>d</w:t>
      </w:r>
      <w:r w:rsidR="004B6756" w:rsidRPr="00F66F0B">
        <w:rPr>
          <w:lang w:val="en-GB"/>
        </w:rPr>
        <w:t xml:space="preserve"> a wide deviation on the best-fitting substitution model estimation (Table 1</w:t>
      </w:r>
      <w:r w:rsidR="002D3E3D" w:rsidRPr="00F66F0B">
        <w:rPr>
          <w:lang w:val="en-GB"/>
        </w:rPr>
        <w:t>; Table S3)</w:t>
      </w:r>
      <w:r w:rsidR="004B6756" w:rsidRPr="00F66F0B">
        <w:rPr>
          <w:lang w:val="en-GB"/>
        </w:rPr>
        <w:t xml:space="preserve">. </w:t>
      </w:r>
      <w:r w:rsidR="00AE1B27" w:rsidRPr="00F66F0B">
        <w:rPr>
          <w:lang w:val="en-GB"/>
        </w:rPr>
        <w:t xml:space="preserve">We also recommend attention on the ABC settings and </w:t>
      </w:r>
      <w:r w:rsidR="0002499F" w:rsidRPr="00F66F0B">
        <w:rPr>
          <w:lang w:val="en-GB"/>
        </w:rPr>
        <w:t xml:space="preserve">to </w:t>
      </w:r>
      <w:r w:rsidR="00AE1B27" w:rsidRPr="00F66F0B">
        <w:rPr>
          <w:lang w:val="en-GB"/>
        </w:rPr>
        <w:t xml:space="preserve">repeat the analyses with </w:t>
      </w:r>
      <w:del w:id="306" w:author="Catarina Brancoi" w:date="2022-09-14T12:48:00Z">
        <w:r w:rsidR="00AE1B27" w:rsidRPr="00F66F0B" w:rsidDel="001C467E">
          <w:rPr>
            <w:lang w:val="en-GB"/>
          </w:rPr>
          <w:delText xml:space="preserve">other </w:delText>
        </w:r>
      </w:del>
      <w:ins w:id="307" w:author="Catarina Brancoi" w:date="2022-09-14T12:48:00Z">
        <w:r w:rsidR="001C467E">
          <w:rPr>
            <w:lang w:val="en-GB"/>
          </w:rPr>
          <w:t>multiple</w:t>
        </w:r>
        <w:r w:rsidR="001C467E" w:rsidRPr="00F66F0B">
          <w:rPr>
            <w:lang w:val="en-GB"/>
          </w:rPr>
          <w:t xml:space="preserve"> </w:t>
        </w:r>
      </w:ins>
      <w:r w:rsidR="0090792D" w:rsidRPr="00F66F0B">
        <w:rPr>
          <w:lang w:val="en-GB"/>
        </w:rPr>
        <w:t>ABC method</w:t>
      </w:r>
      <w:ins w:id="308" w:author="Catarina Brancoi" w:date="2022-09-14T12:48:00Z">
        <w:r w:rsidR="001C467E">
          <w:rPr>
            <w:lang w:val="en-GB"/>
          </w:rPr>
          <w:t>s</w:t>
        </w:r>
      </w:ins>
      <w:r w:rsidR="0090792D" w:rsidRPr="00F66F0B">
        <w:rPr>
          <w:lang w:val="en-GB"/>
        </w:rPr>
        <w:t xml:space="preserve">, </w:t>
      </w:r>
      <w:r w:rsidR="00AE1B27" w:rsidRPr="00F66F0B">
        <w:rPr>
          <w:lang w:val="en-GB"/>
        </w:rPr>
        <w:t xml:space="preserve">tolerance </w:t>
      </w:r>
      <w:r w:rsidR="0090792D" w:rsidRPr="00F66F0B">
        <w:rPr>
          <w:lang w:val="en-GB"/>
        </w:rPr>
        <w:t xml:space="preserve">or number of iterations. Indeed, in some cases it </w:t>
      </w:r>
      <w:r w:rsidR="004A769A" w:rsidRPr="00F66F0B">
        <w:rPr>
          <w:lang w:val="en-GB"/>
        </w:rPr>
        <w:t xml:space="preserve">can </w:t>
      </w:r>
      <w:r w:rsidR="0090792D" w:rsidRPr="00F66F0B">
        <w:rPr>
          <w:lang w:val="en-GB"/>
        </w:rPr>
        <w:t xml:space="preserve">be </w:t>
      </w:r>
      <w:r w:rsidR="004A769A" w:rsidRPr="00F66F0B">
        <w:rPr>
          <w:lang w:val="en-GB"/>
        </w:rPr>
        <w:t xml:space="preserve">necessary </w:t>
      </w:r>
      <w:r w:rsidR="0090792D" w:rsidRPr="00F66F0B">
        <w:rPr>
          <w:lang w:val="en-GB"/>
        </w:rPr>
        <w:t xml:space="preserve">to repeat the analysis considering a higher number of simulations or different SS to obtain reliable results. </w:t>
      </w:r>
      <w:r w:rsidR="004A769A" w:rsidRPr="00F66F0B">
        <w:rPr>
          <w:lang w:val="en-GB"/>
        </w:rPr>
        <w:t xml:space="preserve">In the provided example </w:t>
      </w:r>
      <w:r w:rsidR="0090792D" w:rsidRPr="00F66F0B">
        <w:rPr>
          <w:lang w:val="en-GB"/>
        </w:rPr>
        <w:t xml:space="preserve">of the SARS-CoV </w:t>
      </w:r>
      <w:r w:rsidR="0090792D" w:rsidRPr="00F66F0B">
        <w:rPr>
          <w:lang w:val="en-GB"/>
        </w:rPr>
        <w:lastRenderedPageBreak/>
        <w:t>endopeptidase C30 (Table 1) we observe that considering the protein stability standard deviation SS (D</w:t>
      </w:r>
      <w:r w:rsidR="00FC082F" w:rsidRPr="00F66F0B">
        <w:rPr>
          <w:lang w:val="en-GB"/>
        </w:rPr>
        <w:t>G</w:t>
      </w:r>
      <w:r w:rsidR="0090792D" w:rsidRPr="00F66F0B">
        <w:rPr>
          <w:lang w:val="en-GB"/>
        </w:rPr>
        <w:t>REM_sd) affects drastically the estimation (Table 1; TableS3)</w:t>
      </w:r>
      <w:r w:rsidR="00FC082F" w:rsidRPr="00F66F0B">
        <w:rPr>
          <w:lang w:val="en-GB"/>
        </w:rPr>
        <w:t xml:space="preserve">. </w:t>
      </w:r>
    </w:p>
    <w:p w14:paraId="1C645D25" w14:textId="0288ACDC" w:rsidR="00FC082F" w:rsidRPr="00F66F0B" w:rsidRDefault="00FC082F" w:rsidP="00AE1B27">
      <w:pPr>
        <w:rPr>
          <w:lang w:val="en-GB"/>
        </w:rPr>
      </w:pPr>
    </w:p>
    <w:p w14:paraId="1D189334" w14:textId="5E645FDA" w:rsidR="00F71950" w:rsidRPr="00D3128F" w:rsidRDefault="00FC082F" w:rsidP="00BB5F1C">
      <w:pPr>
        <w:rPr>
          <w:lang w:val="en-GB"/>
        </w:rPr>
      </w:pPr>
      <w:r w:rsidRPr="00F66F0B">
        <w:rPr>
          <w:lang w:val="en-GB"/>
        </w:rPr>
        <w:t xml:space="preserve">We are aware </w:t>
      </w:r>
      <w:r w:rsidR="004A769A" w:rsidRPr="00F66F0B">
        <w:rPr>
          <w:lang w:val="en-GB"/>
        </w:rPr>
        <w:t xml:space="preserve">that </w:t>
      </w:r>
      <w:r w:rsidRPr="00F66F0B">
        <w:rPr>
          <w:lang w:val="en-GB"/>
        </w:rPr>
        <w:t>ABC analysis require high computational efforts</w:t>
      </w:r>
      <w:r w:rsidR="00AD3AE2" w:rsidRPr="00F66F0B">
        <w:rPr>
          <w:lang w:val="en-GB"/>
        </w:rPr>
        <w:t xml:space="preserve"> and sometimes </w:t>
      </w:r>
      <w:del w:id="309" w:author="Catarina Brancoi" w:date="2022-09-14T12:49:00Z">
        <w:r w:rsidR="00AD3AE2" w:rsidRPr="00F66F0B" w:rsidDel="001C467E">
          <w:rPr>
            <w:lang w:val="en-GB"/>
          </w:rPr>
          <w:delText xml:space="preserve">the user </w:delText>
        </w:r>
        <w:r w:rsidR="004A769A" w:rsidRPr="00F66F0B" w:rsidDel="001C467E">
          <w:rPr>
            <w:lang w:val="en-GB"/>
          </w:rPr>
          <w:delText xml:space="preserve">may have to </w:delText>
        </w:r>
        <w:r w:rsidR="00AD3AE2" w:rsidRPr="00F66F0B" w:rsidDel="001C467E">
          <w:rPr>
            <w:lang w:val="en-GB"/>
          </w:rPr>
          <w:delText xml:space="preserve">repeat some </w:delText>
        </w:r>
      </w:del>
      <w:ins w:id="310" w:author="Catarina Brancoi" w:date="2022-09-14T12:49:00Z">
        <w:r w:rsidR="001C467E">
          <w:rPr>
            <w:lang w:val="en-GB"/>
          </w:rPr>
          <w:t xml:space="preserve">multiple </w:t>
        </w:r>
      </w:ins>
      <w:r w:rsidR="00AD3AE2" w:rsidRPr="00F66F0B">
        <w:rPr>
          <w:lang w:val="en-GB"/>
        </w:rPr>
        <w:t>analysis</w:t>
      </w:r>
      <w:r w:rsidR="004A769A" w:rsidRPr="00F66F0B">
        <w:rPr>
          <w:lang w:val="en-GB"/>
        </w:rPr>
        <w:t>,</w:t>
      </w:r>
      <w:r w:rsidR="00AD3AE2" w:rsidRPr="00F66F0B">
        <w:rPr>
          <w:lang w:val="en-GB"/>
        </w:rPr>
        <w:t xml:space="preserve"> </w:t>
      </w:r>
      <w:r w:rsidR="004A769A" w:rsidRPr="00F66F0B">
        <w:rPr>
          <w:lang w:val="en-GB"/>
        </w:rPr>
        <w:t>thus</w:t>
      </w:r>
      <w:r w:rsidR="00AD3AE2" w:rsidRPr="00F66F0B">
        <w:rPr>
          <w:lang w:val="en-GB"/>
        </w:rPr>
        <w:t xml:space="preserve"> we develop a cluster version which decrease</w:t>
      </w:r>
      <w:r w:rsidR="004A769A" w:rsidRPr="00F66F0B">
        <w:rPr>
          <w:lang w:val="en-GB"/>
        </w:rPr>
        <w:t>s</w:t>
      </w:r>
      <w:r w:rsidR="00AD3AE2" w:rsidRPr="00F66F0B">
        <w:rPr>
          <w:lang w:val="en-GB"/>
        </w:rPr>
        <w:t xml:space="preserve"> drastically (more than 10 times) the execution time (Figure S1). </w:t>
      </w:r>
      <w:del w:id="311" w:author="Catarina Brancoi" w:date="2022-09-14T12:49:00Z">
        <w:r w:rsidR="00AD3AE2" w:rsidRPr="00F66F0B" w:rsidDel="001C467E">
          <w:rPr>
            <w:lang w:val="en-GB"/>
          </w:rPr>
          <w:delText>But</w:delText>
        </w:r>
      </w:del>
      <w:ins w:id="312" w:author="Catarina Brancoi" w:date="2022-09-14T12:49:00Z">
        <w:r w:rsidR="001C467E">
          <w:rPr>
            <w:lang w:val="en-GB"/>
          </w:rPr>
          <w:t>Still</w:t>
        </w:r>
      </w:ins>
      <w:r w:rsidR="00586ADF" w:rsidRPr="00F66F0B">
        <w:rPr>
          <w:lang w:val="en-GB"/>
        </w:rPr>
        <w:t>,</w:t>
      </w:r>
      <w:r w:rsidR="00AD3AE2" w:rsidRPr="00F66F0B">
        <w:rPr>
          <w:lang w:val="en-GB"/>
        </w:rPr>
        <w:t xml:space="preserve"> even </w:t>
      </w:r>
      <w:r w:rsidR="004A769A" w:rsidRPr="00F66F0B">
        <w:rPr>
          <w:lang w:val="en-GB"/>
        </w:rPr>
        <w:t xml:space="preserve">when </w:t>
      </w:r>
      <w:r w:rsidR="00AD3AE2" w:rsidRPr="00F66F0B">
        <w:rPr>
          <w:lang w:val="en-GB"/>
        </w:rPr>
        <w:t xml:space="preserve">the user </w:t>
      </w:r>
      <w:r w:rsidR="004A769A" w:rsidRPr="00F66F0B">
        <w:rPr>
          <w:lang w:val="en-GB"/>
        </w:rPr>
        <w:t>cannot</w:t>
      </w:r>
      <w:r w:rsidR="00AD3AE2" w:rsidRPr="00F66F0B">
        <w:rPr>
          <w:lang w:val="en-GB"/>
        </w:rPr>
        <w:t xml:space="preserve"> </w:t>
      </w:r>
      <w:r w:rsidR="009E254A" w:rsidRPr="00F66F0B">
        <w:rPr>
          <w:lang w:val="en-GB"/>
        </w:rPr>
        <w:t>access</w:t>
      </w:r>
      <w:r w:rsidR="00AD3AE2" w:rsidRPr="00F66F0B">
        <w:rPr>
          <w:lang w:val="en-GB"/>
        </w:rPr>
        <w:t xml:space="preserve"> to a cluster, we strongly </w:t>
      </w:r>
      <w:r w:rsidR="004A769A" w:rsidRPr="00F66F0B">
        <w:rPr>
          <w:lang w:val="en-GB"/>
        </w:rPr>
        <w:t xml:space="preserve">believe </w:t>
      </w:r>
      <w:r w:rsidR="00AD3AE2" w:rsidRPr="00F66F0B">
        <w:rPr>
          <w:lang w:val="en-GB"/>
        </w:rPr>
        <w:t xml:space="preserve">that the accuracy of the estimations and the </w:t>
      </w:r>
      <w:r w:rsidR="009E254A" w:rsidRPr="00F66F0B">
        <w:rPr>
          <w:lang w:val="en-GB"/>
        </w:rPr>
        <w:t>improvements</w:t>
      </w:r>
      <w:r w:rsidR="00586ADF" w:rsidRPr="00F66F0B">
        <w:rPr>
          <w:lang w:val="en-GB"/>
        </w:rPr>
        <w:t xml:space="preserve"> that</w:t>
      </w:r>
      <w:r w:rsidR="009E254A" w:rsidRPr="00F66F0B">
        <w:rPr>
          <w:lang w:val="en-GB"/>
        </w:rPr>
        <w:t xml:space="preserve"> SCS models </w:t>
      </w:r>
      <w:r w:rsidR="00586ADF" w:rsidRPr="00F66F0B">
        <w:rPr>
          <w:lang w:val="en-GB"/>
        </w:rPr>
        <w:t xml:space="preserve">yield </w:t>
      </w:r>
      <w:r w:rsidR="009E254A" w:rsidRPr="00F66F0B">
        <w:rPr>
          <w:lang w:val="en-GB"/>
        </w:rPr>
        <w:t>on the evolutionary analysis justify the comput</w:t>
      </w:r>
      <w:r w:rsidR="00586ADF" w:rsidRPr="00F66F0B">
        <w:rPr>
          <w:lang w:val="en-GB"/>
        </w:rPr>
        <w:t>ing</w:t>
      </w:r>
      <w:r w:rsidR="009E254A" w:rsidRPr="00F66F0B">
        <w:rPr>
          <w:lang w:val="en-GB"/>
        </w:rPr>
        <w:t xml:space="preserve"> time. </w:t>
      </w:r>
      <w:r w:rsidR="004A769A" w:rsidRPr="00F66F0B">
        <w:rPr>
          <w:lang w:val="en-GB"/>
        </w:rPr>
        <w:t xml:space="preserve">For the </w:t>
      </w:r>
      <w:r w:rsidR="009E254A" w:rsidRPr="00F66F0B">
        <w:rPr>
          <w:lang w:val="en-GB"/>
        </w:rPr>
        <w:t>illustrative examples we selected some interesting protein</w:t>
      </w:r>
      <w:r w:rsidR="00EE133A" w:rsidRPr="00F66F0B">
        <w:rPr>
          <w:lang w:val="en-GB"/>
        </w:rPr>
        <w:t xml:space="preserve"> families. </w:t>
      </w:r>
      <w:r w:rsidR="00EE133A" w:rsidRPr="00D3128F">
        <w:rPr>
          <w:lang w:val="en-GB"/>
        </w:rPr>
        <w:t xml:space="preserve">First, we </w:t>
      </w:r>
      <w:r w:rsidR="002F29E1" w:rsidRPr="00D3128F">
        <w:rPr>
          <w:lang w:val="en-GB"/>
        </w:rPr>
        <w:t>analyze</w:t>
      </w:r>
      <w:r w:rsidR="004A769A" w:rsidRPr="00D3128F">
        <w:rPr>
          <w:lang w:val="en-GB"/>
        </w:rPr>
        <w:t>d</w:t>
      </w:r>
      <w:r w:rsidR="009071EC" w:rsidRPr="00D3128F">
        <w:rPr>
          <w:lang w:val="en-GB"/>
        </w:rPr>
        <w:t xml:space="preserve"> the monkeypox TNF receptor </w:t>
      </w:r>
      <w:r w:rsidR="006A3B06" w:rsidRPr="00D3128F">
        <w:rPr>
          <w:lang w:val="en-GB"/>
        </w:rPr>
        <w:t xml:space="preserve">which </w:t>
      </w:r>
      <w:r w:rsidR="002F29E1" w:rsidRPr="00D3128F">
        <w:rPr>
          <w:lang w:val="en-GB"/>
        </w:rPr>
        <w:t>is involve in</w:t>
      </w:r>
      <w:r w:rsidR="006A3B06" w:rsidRPr="00D3128F">
        <w:rPr>
          <w:lang w:val="en-GB"/>
        </w:rPr>
        <w:t xml:space="preserve"> tumorigenesis and viral replication</w:t>
      </w:r>
      <w:r w:rsidR="002F29E1" w:rsidRPr="00D3128F">
        <w:rPr>
          <w:lang w:val="en-GB"/>
        </w:rPr>
        <w:t xml:space="preserve"> inhibition</w:t>
      </w:r>
      <w:r w:rsidR="006A3B06" w:rsidRPr="00D3128F">
        <w:rPr>
          <w:lang w:val="en-GB"/>
        </w:rPr>
        <w:t xml:space="preserve"> </w:t>
      </w:r>
      <w:r w:rsidR="002F29E1" w:rsidRPr="00D3128F">
        <w:rPr>
          <w:lang w:val="en-GB"/>
        </w:rPr>
        <w:fldChar w:fldCharType="begin"/>
      </w:r>
      <w:r w:rsidR="002F29E1" w:rsidRPr="00D3128F">
        <w:rPr>
          <w:lang w:val="en-GB"/>
        </w:rPr>
        <w:instrText xml:space="preserve"> ADDIN ZOTERO_ITEM CSL_CITATION {"citationID":"tmjfQqjD","properties":{"formattedCitation":"(Al Rumaih et al. 2020)","plainCitation":"(Al Rumaih et al. 2020)","noteIndex":0},"citationItems":[{"id":813,"uris":["http://zotero.org/users/local/3HvvyIsJ/items/KL8UJT6Y"],"itemData":{"id":813,"type":"article-journal","abstract":"Significance\n            Viruses have coevolved with their hosts and developed strategies to dampen, evade, or subvert the host immune response to provide an advantage to the virus. We show that ectromelia virus (ECTV) encodes a TNF receptor (TNFR) homolog, which provides an advantage to the host and virus by dampening TNF levels and inflammation. Infection of ECTV-resistant mice with a mutant virus lacking viral TNFR (vTNFR) caused significant lung pathology and death due to secretion of excessive levels of TNF and other inflammatory cytokines. In vitro, recombinant vTNFR from ECTV and other orthopoxviruses bound to membrane-associated TNF and down-regulated inflammatory gene expression through reverse signaling. vTNFR benefits the host by enabling survival, potentially facilitating virus spread, which should advantage the virus.\n          , \n            Ectromelia virus (ECTV) causes mousepox, a surrogate mouse model for smallpox caused by variola virus in humans. Both orthopoxviruses encode tumor necrosis factor receptor (TNFR) homologs or viral TNFR (vTNFR). These homologs are termed cytokine response modifier (Crm) proteins, containing a TNF-binding domain and a chemokine-binding domain called smallpox virus-encoded chemokine receptor (SECRET) domain. ECTV encodes one vTNFR known as CrmD. Infection of ECTV-resistant C57BL/6 mice with a CrmD deletion mutant virus resulted in uniform mortality due to excessive TNF secretion and dysregulated inflammatory cytokine production. CrmD dampened pathology, leukocyte recruitment, and inflammatory cytokine production in lungs including TNF, IL-6, IL-10, and IFN-γ. Blockade of TNF, IL-6, or IL-10R function with monoclonal antibodies reduced lung pathology and provided 60 to 100% protection from otherwise lethal infection. IFN-γ caused lung pathology only when both the TNF-binding and SECRET domains were absent. Presence of the SECRET domain alone induced significantly higher levels of IL-1β, IL-6, and IL-10, likely overcoming any protective effects that might have been afforded by anti–IFN-γ treatment. The use of TNF-deficient mice and those that express only membrane-associated but not secreted TNF revealed that CrmD is critically dependent on host TNF for its function. In vitro, recombinant Crm proteins from different orthopoxviruses bound to membrane-associated TNF and dampened inflammatory gene expression through reverse signaling. CrmD does not affect virus replication; however, it provides the host advantage by enabling survival. Host survival would facilitate virus spread, which would also provide an advantage to the virus.","container-title":"Proceedings of the National Academy of Sciences","DOI":"10.1073/pnas.2004688117","ISSN":"0027-8424, 1091-6490","issue":"43","journalAbbreviation":"Proc. Natl. Acad. Sci. U.S.A.","language":"en","page":"26885-26894","source":"DOI.org (Crossref)","title":"Poxvirus-encoded TNF receptor homolog dampens inflammation and protects from uncontrolled lung pathology during respiratory infection","volume":"117","author":[{"family":"Al Rumaih","given":"Zahrah"},{"family":"Tuazon Kels","given":"Ma. Junaliah"},{"family":"Ng","given":"Esther"},{"family":"Pandey","given":"Pratikshya"},{"family":"Pontejo","given":"Sergio M."},{"family":"Alejo","given":"Alí"},{"family":"Alcamí","given":"Antonio"},{"family":"Chaudhri","given":"Geeta"},{"family":"Karupiah","given":"Gunasegaran"}],"issued":{"date-parts":[["2020",10,27]]}}}],"schema":"https://github.com/citation-style-language/schema/raw/master/csl-citation.json"} </w:instrText>
      </w:r>
      <w:r w:rsidR="002F29E1" w:rsidRPr="00D3128F">
        <w:rPr>
          <w:lang w:val="en-GB"/>
        </w:rPr>
        <w:fldChar w:fldCharType="separate"/>
      </w:r>
      <w:r w:rsidR="002F29E1" w:rsidRPr="00D3128F">
        <w:rPr>
          <w:noProof/>
          <w:lang w:val="en-GB"/>
        </w:rPr>
        <w:t>(Al Rumaih et al. 2020)</w:t>
      </w:r>
      <w:r w:rsidR="002F29E1" w:rsidRPr="00D3128F">
        <w:rPr>
          <w:lang w:val="en-GB"/>
        </w:rPr>
        <w:fldChar w:fldCharType="end"/>
      </w:r>
      <w:r w:rsidR="002F29E1" w:rsidRPr="00D3128F">
        <w:rPr>
          <w:lang w:val="en-GB"/>
        </w:rPr>
        <w:t xml:space="preserve">. Recent studies found that this receptor </w:t>
      </w:r>
      <w:r w:rsidR="000C6A91" w:rsidRPr="00D3128F">
        <w:rPr>
          <w:lang w:val="en-GB"/>
        </w:rPr>
        <w:t xml:space="preserve">is able to maintain its structure despite mutation </w:t>
      </w:r>
      <w:r w:rsidR="00394218" w:rsidRPr="00D3128F">
        <w:rPr>
          <w:lang w:val="en-GB"/>
        </w:rPr>
        <w:fldChar w:fldCharType="begin"/>
      </w:r>
      <w:r w:rsidR="00394218" w:rsidRPr="00D3128F">
        <w:rPr>
          <w:lang w:val="en-GB"/>
        </w:rPr>
        <w:instrText xml:space="preserve"> ADDIN ZOTERO_ITEM CSL_CITATION {"citationID":"N5TjnCfm","properties":{"formattedCitation":"(Benvenuto et al. 2022)","plainCitation":"(Benvenuto et al. 2022)","noteIndex":0},"citationItems":[{"id":815,"uris":["http://zotero.org/users/local/3HvvyIsJ/items/VGNVQYHZ"],"itemData":{"id":815,"type":"report","abstract":"Background Over the past few months, we have witnessed a new outbreak of a MPXV that has been detected without a clear link to Africa and has quickly spread globally.","genre":"preprint","language":"en","note":"DOI: 10.1101/2022.06.22.497195","publisher":"Bioinformatics","source":"DOI.org (Crossref)","title":"The evolution of Monkeypox virus: a genetic and structural analysis reveals mutations in proteins involved in host-pathogen interaction","title-short":"The evolution of Monkeypox virus","URL":"http://biorxiv.org/lookup/doi/10.1101/2022.06.22.497195","author":[{"family":"Benvenuto","given":"Domenico"},{"family":"Vita","given":"Serena"},{"family":"Pascarella","given":"Stefano"},{"family":"Bianchi","given":"Martina"},{"family":"Giovanetti","given":"Marta"},{"family":"Cauda","given":"Roberto"},{"family":"Nicastri","given":"Emanuele"},{"family":"Cassone","given":"Antonio"},{"family":"Ciccozzi","given":"Massimo"}],"accessed":{"date-parts":[["2022",7,8]]},"issued":{"date-parts":[["2022",6,22]]}}}],"schema":"https://github.com/citation-style-language/schema/raw/master/csl-citation.json"} </w:instrText>
      </w:r>
      <w:r w:rsidR="00394218" w:rsidRPr="00D3128F">
        <w:rPr>
          <w:lang w:val="en-GB"/>
        </w:rPr>
        <w:fldChar w:fldCharType="separate"/>
      </w:r>
      <w:r w:rsidR="00394218" w:rsidRPr="00D3128F">
        <w:rPr>
          <w:noProof/>
          <w:lang w:val="en-GB"/>
        </w:rPr>
        <w:t>(Benvenuto et al. 2022)</w:t>
      </w:r>
      <w:r w:rsidR="00394218" w:rsidRPr="00D3128F">
        <w:rPr>
          <w:lang w:val="en-GB"/>
        </w:rPr>
        <w:fldChar w:fldCharType="end"/>
      </w:r>
      <w:r w:rsidR="00586ADF" w:rsidRPr="00D3128F">
        <w:rPr>
          <w:lang w:val="en-GB"/>
        </w:rPr>
        <w:t xml:space="preserve"> </w:t>
      </w:r>
      <w:r w:rsidR="000C6A91" w:rsidRPr="00D3128F">
        <w:rPr>
          <w:lang w:val="en-GB"/>
        </w:rPr>
        <w:t>(preprint</w:t>
      </w:r>
      <w:r w:rsidR="00A51F1A" w:rsidRPr="00D3128F">
        <w:rPr>
          <w:lang w:val="en-GB"/>
        </w:rPr>
        <w:t xml:space="preserve">, maybe </w:t>
      </w:r>
      <w:commentRangeStart w:id="313"/>
      <w:commentRangeStart w:id="314"/>
      <w:commentRangeStart w:id="315"/>
      <w:r w:rsidR="00A51F1A" w:rsidRPr="00D3128F">
        <w:rPr>
          <w:lang w:val="en-GB"/>
        </w:rPr>
        <w:t>herbet</w:t>
      </w:r>
      <w:commentRangeEnd w:id="313"/>
      <w:r w:rsidR="004A769A" w:rsidRPr="00D3128F">
        <w:rPr>
          <w:rStyle w:val="CommentReference"/>
          <w:lang w:val="en-GB"/>
        </w:rPr>
        <w:commentReference w:id="313"/>
      </w:r>
      <w:commentRangeEnd w:id="314"/>
      <w:r w:rsidR="00D3128F">
        <w:rPr>
          <w:rStyle w:val="CommentReference"/>
        </w:rPr>
        <w:commentReference w:id="314"/>
      </w:r>
      <w:commentRangeEnd w:id="315"/>
      <w:r w:rsidR="001C467E">
        <w:rPr>
          <w:rStyle w:val="CommentReference"/>
        </w:rPr>
        <w:commentReference w:id="315"/>
      </w:r>
      <w:r w:rsidR="000C6A91" w:rsidRPr="00D3128F">
        <w:rPr>
          <w:lang w:val="en-GB"/>
        </w:rPr>
        <w:t xml:space="preserve">), so we </w:t>
      </w:r>
      <w:r w:rsidR="00D11FD9" w:rsidRPr="00D3128F">
        <w:rPr>
          <w:lang w:val="en-GB"/>
        </w:rPr>
        <w:t>expected that a SCS model</w:t>
      </w:r>
      <w:r w:rsidR="00D11FD9" w:rsidRPr="00D3128F" w:rsidDel="00D11FD9">
        <w:rPr>
          <w:lang w:val="en-GB"/>
        </w:rPr>
        <w:t xml:space="preserve"> </w:t>
      </w:r>
      <w:r w:rsidR="00D11FD9" w:rsidRPr="00D3128F">
        <w:rPr>
          <w:lang w:val="en-GB"/>
        </w:rPr>
        <w:t xml:space="preserve">would be </w:t>
      </w:r>
      <w:r w:rsidR="000C6A91" w:rsidRPr="00D3128F">
        <w:rPr>
          <w:lang w:val="en-GB"/>
        </w:rPr>
        <w:t xml:space="preserve">the best-fitting substitution model </w:t>
      </w:r>
      <w:r w:rsidR="00D11FD9" w:rsidRPr="00D3128F">
        <w:rPr>
          <w:lang w:val="en-GB"/>
        </w:rPr>
        <w:t>for the data</w:t>
      </w:r>
      <w:r w:rsidR="000C6A91" w:rsidRPr="00D3128F">
        <w:rPr>
          <w:lang w:val="en-GB"/>
        </w:rPr>
        <w:t xml:space="preserve">. Indeed, we found that the </w:t>
      </w:r>
      <w:r w:rsidR="00D11FD9" w:rsidRPr="00D3128F">
        <w:rPr>
          <w:lang w:val="en-GB"/>
        </w:rPr>
        <w:t xml:space="preserve">empirical </w:t>
      </w:r>
      <w:r w:rsidR="000C6A91" w:rsidRPr="00D3128F">
        <w:rPr>
          <w:lang w:val="en-GB"/>
        </w:rPr>
        <w:t xml:space="preserve">substitution model </w:t>
      </w:r>
      <w:r w:rsidR="00D11FD9" w:rsidRPr="00D3128F">
        <w:rPr>
          <w:lang w:val="en-GB"/>
        </w:rPr>
        <w:t xml:space="preserve">HIVw </w:t>
      </w:r>
      <w:r w:rsidR="000C6A91" w:rsidRPr="00D3128F">
        <w:rPr>
          <w:lang w:val="en-GB"/>
        </w:rPr>
        <w:t>is quite far from the real data</w:t>
      </w:r>
      <w:r w:rsidR="00D11FD9" w:rsidRPr="00D3128F">
        <w:rPr>
          <w:lang w:val="en-GB"/>
        </w:rPr>
        <w:t xml:space="preserve"> (Table 1)</w:t>
      </w:r>
      <w:r w:rsidR="000C6A91" w:rsidRPr="00D3128F">
        <w:rPr>
          <w:lang w:val="en-GB"/>
        </w:rPr>
        <w:t>, supporting the use of SCS model</w:t>
      </w:r>
      <w:r w:rsidR="00394218" w:rsidRPr="00D3128F">
        <w:rPr>
          <w:lang w:val="en-GB"/>
        </w:rPr>
        <w:t>s</w:t>
      </w:r>
      <w:r w:rsidR="000C6A91" w:rsidRPr="00D3128F">
        <w:rPr>
          <w:lang w:val="en-GB"/>
        </w:rPr>
        <w:t xml:space="preserve"> </w:t>
      </w:r>
      <w:r w:rsidR="00394218" w:rsidRPr="00D3128F">
        <w:rPr>
          <w:lang w:val="en-GB"/>
        </w:rPr>
        <w:t>in TNF evolutionary analysis.</w:t>
      </w:r>
      <w:r w:rsidR="00A51F1A" w:rsidRPr="00D3128F">
        <w:rPr>
          <w:lang w:val="en-GB"/>
        </w:rPr>
        <w:t xml:space="preserve"> </w:t>
      </w:r>
      <w:r w:rsidR="001D7ED5" w:rsidRPr="00D3128F">
        <w:rPr>
          <w:lang w:val="en-GB"/>
        </w:rPr>
        <w:t>In addition,</w:t>
      </w:r>
      <w:r w:rsidR="001D4C63" w:rsidRPr="00D3128F">
        <w:rPr>
          <w:lang w:val="en-GB"/>
        </w:rPr>
        <w:t xml:space="preserve"> we explored some </w:t>
      </w:r>
      <w:commentRangeStart w:id="316"/>
      <w:commentRangeStart w:id="317"/>
      <w:r w:rsidR="001D4C63" w:rsidRPr="00D3128F">
        <w:rPr>
          <w:lang w:val="en-GB"/>
        </w:rPr>
        <w:t>interesting</w:t>
      </w:r>
      <w:commentRangeEnd w:id="316"/>
      <w:r w:rsidR="00D11FD9" w:rsidRPr="00D3128F">
        <w:rPr>
          <w:rStyle w:val="CommentReference"/>
          <w:lang w:val="en-GB"/>
        </w:rPr>
        <w:commentReference w:id="316"/>
      </w:r>
      <w:commentRangeEnd w:id="317"/>
      <w:r w:rsidR="00D3128F" w:rsidRPr="00D3128F">
        <w:rPr>
          <w:rStyle w:val="CommentReference"/>
        </w:rPr>
        <w:commentReference w:id="317"/>
      </w:r>
      <w:r w:rsidR="001D4C63" w:rsidRPr="00D3128F">
        <w:rPr>
          <w:lang w:val="en-GB"/>
        </w:rPr>
        <w:t xml:space="preserve"> therapeutic targets proteins (SARS-CoV endopeptidase C30, SARS-CoV 2'-O-methyltransferase, influenza NS1, HIV-1 GAG and HIV-1 PR). </w:t>
      </w:r>
      <w:r w:rsidR="00F41EFD" w:rsidRPr="00D3128F">
        <w:rPr>
          <w:lang w:val="en-GB"/>
        </w:rPr>
        <w:t>Generally</w:t>
      </w:r>
      <w:r w:rsidR="006C07CC" w:rsidRPr="00D3128F">
        <w:rPr>
          <w:lang w:val="en-GB"/>
        </w:rPr>
        <w:t>,</w:t>
      </w:r>
      <w:r w:rsidR="001D4C63" w:rsidRPr="00D3128F">
        <w:rPr>
          <w:lang w:val="en-GB"/>
        </w:rPr>
        <w:t xml:space="preserve"> we found that </w:t>
      </w:r>
      <w:r w:rsidR="006C07CC" w:rsidRPr="00D3128F">
        <w:rPr>
          <w:lang w:val="en-GB"/>
        </w:rPr>
        <w:t>the best-fitting substitution model estimation corresponds with a</w:t>
      </w:r>
      <w:r w:rsidR="001D4C63" w:rsidRPr="00D3128F">
        <w:rPr>
          <w:lang w:val="en-GB"/>
        </w:rPr>
        <w:t xml:space="preserve"> SCS model</w:t>
      </w:r>
      <w:r w:rsidR="006C07CC" w:rsidRPr="00D3128F">
        <w:rPr>
          <w:lang w:val="en-GB"/>
        </w:rPr>
        <w:t xml:space="preserve">. The function of all these proteins is </w:t>
      </w:r>
      <w:r w:rsidR="00586ADF" w:rsidRPr="00D3128F">
        <w:rPr>
          <w:lang w:val="en-GB"/>
        </w:rPr>
        <w:t xml:space="preserve">to </w:t>
      </w:r>
      <w:r w:rsidR="006C07CC" w:rsidRPr="00D3128F">
        <w:rPr>
          <w:lang w:val="en-GB"/>
        </w:rPr>
        <w:t>interact with some other protein</w:t>
      </w:r>
      <w:r w:rsidR="002E23EC" w:rsidRPr="00D3128F">
        <w:rPr>
          <w:lang w:val="en-GB"/>
        </w:rPr>
        <w:t>s</w:t>
      </w:r>
      <w:r w:rsidR="006C07CC" w:rsidRPr="00D3128F">
        <w:rPr>
          <w:lang w:val="en-GB"/>
        </w:rPr>
        <w:t xml:space="preserve"> or substrate, so it is </w:t>
      </w:r>
      <w:r w:rsidR="00F41EFD" w:rsidRPr="00D3128F">
        <w:rPr>
          <w:lang w:val="en-GB"/>
        </w:rPr>
        <w:t xml:space="preserve">likely that </w:t>
      </w:r>
      <w:r w:rsidR="006C07CC" w:rsidRPr="00D3128F">
        <w:rPr>
          <w:lang w:val="en-GB"/>
        </w:rPr>
        <w:t>they have to maintain the</w:t>
      </w:r>
      <w:r w:rsidR="002E23EC" w:rsidRPr="00D3128F">
        <w:rPr>
          <w:lang w:val="en-GB"/>
        </w:rPr>
        <w:t>ir</w:t>
      </w:r>
      <w:r w:rsidR="006C07CC" w:rsidRPr="00D3128F">
        <w:rPr>
          <w:lang w:val="en-GB"/>
        </w:rPr>
        <w:t xml:space="preserve"> structure</w:t>
      </w:r>
      <w:r w:rsidR="00F41EFD" w:rsidRPr="00D3128F">
        <w:rPr>
          <w:lang w:val="en-GB"/>
        </w:rPr>
        <w:t xml:space="preserve"> to properly functionate</w:t>
      </w:r>
      <w:r w:rsidR="006C07CC" w:rsidRPr="00D3128F">
        <w:rPr>
          <w:lang w:val="en-GB"/>
        </w:rPr>
        <w:t>. HIV protease is an extraordinary example of accumulate mutations maintaining its structure</w:t>
      </w:r>
      <w:r w:rsidR="002E23EC" w:rsidRPr="00D3128F">
        <w:rPr>
          <w:lang w:val="en-GB"/>
        </w:rPr>
        <w:t xml:space="preserve"> </w:t>
      </w:r>
      <w:r w:rsidR="002E23EC" w:rsidRPr="00D3128F">
        <w:rPr>
          <w:lang w:val="en-GB"/>
        </w:rPr>
        <w:fldChar w:fldCharType="begin"/>
      </w:r>
      <w:r w:rsidR="002E23EC" w:rsidRPr="00D3128F">
        <w:rPr>
          <w:lang w:val="en-GB"/>
        </w:rPr>
        <w:instrText xml:space="preserve"> ADDIN ZOTERO_ITEM CSL_CITATION {"citationID":"TLqgwzz1","properties":{"formattedCitation":"(Wu et al. 2003)","plainCitation":"(Wu et al. 2003)","noteIndex":0},"citationItems":[{"id":311,"uris":["http://zotero.org/users/local/3HvvyIsJ/items/DG7D6PJ7"],"itemData":{"id":311,"type":"article-journal","abstract":"ABSTRACT\n            Although many human immunodeficiency virus type 1 (HIV-1)-infected persons are treated with multiple protease inhibitors in combination or in succession, mutation patterns of protease isolates from these persons have not been characterized. We collected and analyzed 2,244 subtype B HIV-1 isolates from 1,919 persons with different protease inhibitor experiences: 1,004 isolates from untreated persons, 637 isolates from persons who received one protease inhibitor, and 603 isolates from persons receiving two or more protease inhibitors. The median number of protease mutations per isolate increased from 4 in untreated persons to 12 in persons who had received four or more protease inhibitors. Mutations at 45 of the 99 amino acid positions in the protease—including 22 not previously associated with drug resistance—were significantly associated with protease inhibitor treatment. Mutations at 17 of the remaining 99 positions were polymorphic but not associated with drug treatment. Pairs and clusters of correlated (covarying) mutations were significantly more likely to occur in treated than in untreated persons: 115 versus 23 pairs and 30 versus 2 clusters, respectively. Of the 115 statistically significant pairs of covarying residues in the treated isolates, 59 were within 8 Å of each other—many more than would be expected by chance. In summary, nearly one-half of HIV-1 protease positions are under selective drug pressure, including many residues not previously associated with drug resistance. Structural factors appear to be responsible for the high frequency of covariation among many of the protease residues. The presence of mutational clusters provides insight into the complex mutational patterns required for HIV-1 protease inhibitor resistance.","container-title":"Journal of Virology","DOI":"10.1128/JVI.77.8.4836-4847.2003","ISSN":"0022-538X, 1098-5514","issue":"8","journalAbbreviation":"JVI","language":"en","page":"4836-4847","source":"DOI.org (Crossref)","title":"Mutation Patterns and Structural Correlates in Human Immunodeficiency Virus Type 1 Protease following Different Protease Inhibitor Treatments","volume":"77","author":[{"family":"Wu","given":"Thomas D."},{"family":"Schiffer","given":"Celia A."},{"family":"Gonzales","given":"Matthew J."},{"family":"Taylor","given":"Jonathan"},{"family":"Kantor","given":"Rami"},{"family":"Chou","given":"Sunwen"},{"family":"Israelski","given":"Dennis"},{"family":"Zolopa","given":"Andrew R."},{"family":"Fessel","given":"W. Jeffrey"},{"family":"Shafer","given":"Robert W."}],"issued":{"date-parts":[["2003",4,15]]}}}],"schema":"https://github.com/citation-style-language/schema/raw/master/csl-citation.json"} </w:instrText>
      </w:r>
      <w:r w:rsidR="002E23EC" w:rsidRPr="00D3128F">
        <w:rPr>
          <w:lang w:val="en-GB"/>
        </w:rPr>
        <w:fldChar w:fldCharType="separate"/>
      </w:r>
      <w:r w:rsidR="002E23EC" w:rsidRPr="00D3128F">
        <w:rPr>
          <w:noProof/>
          <w:lang w:val="en-GB"/>
        </w:rPr>
        <w:t>(Wu et al. 2003)</w:t>
      </w:r>
      <w:r w:rsidR="002E23EC" w:rsidRPr="00D3128F">
        <w:rPr>
          <w:lang w:val="en-GB"/>
        </w:rPr>
        <w:fldChar w:fldCharType="end"/>
      </w:r>
      <w:r w:rsidR="00D149A0" w:rsidRPr="00D3128F">
        <w:rPr>
          <w:lang w:val="en-GB"/>
        </w:rPr>
        <w:t xml:space="preserve">. Looking closer </w:t>
      </w:r>
      <w:r w:rsidR="00F41EFD" w:rsidRPr="00D3128F">
        <w:rPr>
          <w:lang w:val="en-GB"/>
        </w:rPr>
        <w:t xml:space="preserve">at the </w:t>
      </w:r>
      <w:r w:rsidR="00D149A0" w:rsidRPr="00D3128F">
        <w:rPr>
          <w:lang w:val="en-GB"/>
        </w:rPr>
        <w:t xml:space="preserve">HIV gag </w:t>
      </w:r>
      <w:r w:rsidR="002E23EC" w:rsidRPr="00D3128F">
        <w:rPr>
          <w:lang w:val="en-GB"/>
        </w:rPr>
        <w:t>polyprotein,</w:t>
      </w:r>
      <w:r w:rsidR="00D149A0" w:rsidRPr="00D3128F">
        <w:rPr>
          <w:lang w:val="en-GB"/>
        </w:rPr>
        <w:t xml:space="preserve"> we </w:t>
      </w:r>
      <w:r w:rsidR="00F41EFD" w:rsidRPr="00D3128F">
        <w:rPr>
          <w:lang w:val="en-GB"/>
        </w:rPr>
        <w:t xml:space="preserve">see </w:t>
      </w:r>
      <w:r w:rsidR="00D149A0" w:rsidRPr="00D3128F">
        <w:rPr>
          <w:lang w:val="en-GB"/>
        </w:rPr>
        <w:t xml:space="preserve">that </w:t>
      </w:r>
      <w:r w:rsidR="00D3128F" w:rsidRPr="00D3128F">
        <w:rPr>
          <w:lang w:val="en-GB"/>
        </w:rPr>
        <w:t>both</w:t>
      </w:r>
      <w:r w:rsidR="00D149A0" w:rsidRPr="00D3128F">
        <w:rPr>
          <w:lang w:val="en-GB"/>
        </w:rPr>
        <w:t xml:space="preserve"> SCS models </w:t>
      </w:r>
      <w:r w:rsidR="00F41EFD" w:rsidRPr="00D3128F">
        <w:rPr>
          <w:lang w:val="en-GB"/>
        </w:rPr>
        <w:t>fit with the data. T</w:t>
      </w:r>
      <w:r w:rsidR="00D149A0" w:rsidRPr="00D3128F">
        <w:rPr>
          <w:lang w:val="en-GB"/>
        </w:rPr>
        <w:t xml:space="preserve">his </w:t>
      </w:r>
      <w:r w:rsidR="00F41EFD" w:rsidRPr="00D3128F">
        <w:rPr>
          <w:lang w:val="en-GB"/>
        </w:rPr>
        <w:t xml:space="preserve">should not </w:t>
      </w:r>
      <w:r w:rsidR="00D149A0" w:rsidRPr="00D3128F">
        <w:rPr>
          <w:lang w:val="en-GB"/>
        </w:rPr>
        <w:t xml:space="preserve">be considered </w:t>
      </w:r>
      <w:r w:rsidR="002E23EC" w:rsidRPr="00D3128F">
        <w:rPr>
          <w:lang w:val="en-GB"/>
        </w:rPr>
        <w:t>an</w:t>
      </w:r>
      <w:r w:rsidR="00D149A0" w:rsidRPr="00D3128F">
        <w:rPr>
          <w:lang w:val="en-GB"/>
        </w:rPr>
        <w:t xml:space="preserve"> estimation failure</w:t>
      </w:r>
      <w:r w:rsidR="00F41EFD" w:rsidRPr="00D3128F">
        <w:rPr>
          <w:lang w:val="en-GB"/>
        </w:rPr>
        <w:t xml:space="preserve"> since we were able to exclude the empirical model that resulted from the </w:t>
      </w:r>
      <w:r w:rsidR="00F66F0B" w:rsidRPr="00D3128F">
        <w:rPr>
          <w:i/>
          <w:iCs/>
          <w:lang w:val="en-GB"/>
        </w:rPr>
        <w:t xml:space="preserve">ProtTest </w:t>
      </w:r>
      <w:r w:rsidR="00F66F0B" w:rsidRPr="00D3128F">
        <w:rPr>
          <w:lang w:val="en-GB"/>
        </w:rPr>
        <w:t>analysis</w:t>
      </w:r>
      <w:r w:rsidR="00D149A0" w:rsidRPr="00D3128F">
        <w:rPr>
          <w:lang w:val="en-GB"/>
        </w:rPr>
        <w:t xml:space="preserve">. Fitness and Neutral are similar models with few </w:t>
      </w:r>
      <w:r w:rsidR="002E23EC" w:rsidRPr="00D3128F">
        <w:rPr>
          <w:lang w:val="en-GB"/>
        </w:rPr>
        <w:lastRenderedPageBreak/>
        <w:t>distinctions</w:t>
      </w:r>
      <w:r w:rsidR="00D149A0" w:rsidRPr="00D3128F">
        <w:rPr>
          <w:lang w:val="en-GB"/>
        </w:rPr>
        <w:t xml:space="preserve"> </w:t>
      </w:r>
      <w:r w:rsidR="00F66F0B" w:rsidRPr="00D3128F">
        <w:rPr>
          <w:lang w:val="en-GB"/>
        </w:rPr>
        <w:t xml:space="preserve">(e.g., </w:t>
      </w:r>
      <w:r w:rsidR="00D149A0" w:rsidRPr="00D3128F">
        <w:rPr>
          <w:lang w:val="en-GB"/>
        </w:rPr>
        <w:t xml:space="preserve">considering </w:t>
      </w:r>
      <w:r w:rsidR="00F66F0B" w:rsidRPr="00D3128F">
        <w:rPr>
          <w:lang w:val="en-GB"/>
        </w:rPr>
        <w:t xml:space="preserve">or ignoring the </w:t>
      </w:r>
      <w:r w:rsidR="00D149A0" w:rsidRPr="00D3128F">
        <w:rPr>
          <w:lang w:val="en-GB"/>
        </w:rPr>
        <w:t>population size</w:t>
      </w:r>
      <w:del w:id="318" w:author="Catarina Brancoi" w:date="2022-09-14T12:53:00Z">
        <w:r w:rsidR="00D149A0" w:rsidRPr="00D3128F" w:rsidDel="00F85E3E">
          <w:rPr>
            <w:lang w:val="en-GB"/>
          </w:rPr>
          <w:delText xml:space="preserve"> (Fitness</w:delText>
        </w:r>
        <w:r w:rsidR="00F66F0B" w:rsidRPr="00D3128F" w:rsidDel="00F85E3E">
          <w:rPr>
            <w:lang w:val="en-GB"/>
          </w:rPr>
          <w:delText xml:space="preserve"> or </w:delText>
        </w:r>
        <w:r w:rsidR="00D149A0" w:rsidRPr="00D3128F" w:rsidDel="00F85E3E">
          <w:rPr>
            <w:lang w:val="en-GB"/>
          </w:rPr>
          <w:delText>Neutral</w:delText>
        </w:r>
      </w:del>
      <w:r w:rsidR="00F66F0B" w:rsidRPr="00D3128F">
        <w:rPr>
          <w:lang w:val="en-GB"/>
        </w:rPr>
        <w:t>, respectively</w:t>
      </w:r>
      <w:r w:rsidR="00D149A0" w:rsidRPr="00D3128F">
        <w:rPr>
          <w:lang w:val="en-GB"/>
        </w:rPr>
        <w:t xml:space="preserve">), so we </w:t>
      </w:r>
      <w:r w:rsidR="00F66F0B" w:rsidRPr="00D3128F">
        <w:rPr>
          <w:lang w:val="en-GB"/>
        </w:rPr>
        <w:t xml:space="preserve">believe </w:t>
      </w:r>
      <w:r w:rsidR="002E23EC" w:rsidRPr="00D3128F">
        <w:rPr>
          <w:lang w:val="en-GB"/>
        </w:rPr>
        <w:t>that</w:t>
      </w:r>
      <w:r w:rsidR="00D149A0" w:rsidRPr="00D3128F">
        <w:rPr>
          <w:lang w:val="en-GB"/>
        </w:rPr>
        <w:t xml:space="preserve"> both model</w:t>
      </w:r>
      <w:r w:rsidR="002E23EC" w:rsidRPr="00D3128F">
        <w:rPr>
          <w:lang w:val="en-GB"/>
        </w:rPr>
        <w:t>s</w:t>
      </w:r>
      <w:r w:rsidR="00D149A0" w:rsidRPr="00D3128F">
        <w:rPr>
          <w:lang w:val="en-GB"/>
        </w:rPr>
        <w:t xml:space="preserve"> could produce accurate results in evolutionary analysis. Finally, we analy</w:t>
      </w:r>
      <w:r w:rsidR="002E23EC" w:rsidRPr="00D3128F">
        <w:rPr>
          <w:lang w:val="en-GB"/>
        </w:rPr>
        <w:t>z</w:t>
      </w:r>
      <w:r w:rsidR="00D149A0" w:rsidRPr="00D3128F">
        <w:rPr>
          <w:lang w:val="en-GB"/>
        </w:rPr>
        <w:t>e</w:t>
      </w:r>
      <w:r w:rsidR="00F66F0B" w:rsidRPr="00D3128F">
        <w:rPr>
          <w:lang w:val="en-GB"/>
        </w:rPr>
        <w:t>d</w:t>
      </w:r>
      <w:r w:rsidR="00D149A0" w:rsidRPr="00D3128F">
        <w:rPr>
          <w:lang w:val="en-GB"/>
        </w:rPr>
        <w:t xml:space="preserve"> two conserve</w:t>
      </w:r>
      <w:r w:rsidR="00F66F0B" w:rsidRPr="00D3128F">
        <w:rPr>
          <w:lang w:val="en-GB"/>
        </w:rPr>
        <w:t>d</w:t>
      </w:r>
      <w:r w:rsidR="00D149A0" w:rsidRPr="00D3128F">
        <w:rPr>
          <w:lang w:val="en-GB"/>
        </w:rPr>
        <w:t xml:space="preserve"> domains, calcium-binding EGF and the intracellular </w:t>
      </w:r>
      <w:r w:rsidR="00D3128F" w:rsidRPr="00D3128F">
        <w:rPr>
          <w:lang w:val="en-GB"/>
        </w:rPr>
        <w:t>signalling</w:t>
      </w:r>
      <w:r w:rsidR="00D149A0" w:rsidRPr="00D3128F">
        <w:rPr>
          <w:lang w:val="en-GB"/>
        </w:rPr>
        <w:t xml:space="preserve"> Toll-Interleukin</w:t>
      </w:r>
      <w:r w:rsidR="004E077F" w:rsidRPr="00D3128F">
        <w:rPr>
          <w:lang w:val="en-GB"/>
        </w:rPr>
        <w:t xml:space="preserve">, widely distributed in </w:t>
      </w:r>
      <w:r w:rsidR="00E34401" w:rsidRPr="00D3128F">
        <w:rPr>
          <w:lang w:val="en-GB"/>
        </w:rPr>
        <w:t xml:space="preserve">different organisms proteins </w:t>
      </w:r>
      <w:r w:rsidR="00E34401" w:rsidRPr="00D3128F">
        <w:rPr>
          <w:lang w:val="en-GB"/>
        </w:rPr>
        <w:fldChar w:fldCharType="begin"/>
      </w:r>
      <w:r w:rsidR="00E34401" w:rsidRPr="00D3128F">
        <w:rPr>
          <w:lang w:val="en-GB"/>
        </w:rPr>
        <w:instrText xml:space="preserve"> ADDIN ZOTERO_ITEM CSL_CITATION {"citationID":"aVfo5Oze","properties":{"formattedCitation":"(Y\\uc0\\u225{}\\uc0\\u241{}ez et al. 2012; Bayless &amp; Nishimura 2020)","plainCitation":"(Yáñez et al. 2012; Bayless &amp; Nishimura 2020)","noteIndex":0},"citationItems":[{"id":821,"uris":["http://zotero.org/users/local/3HvvyIsJ/items/48667MU8"],"itemData":{"id":821,"type":"chapter","abstract":"The role of Ca2+ as a key and pivotal second messenger in cells depends largely on a wide number of heterogeneous so-called calcium binding proteins (CBP), which have the ability to bind this ion in speciﬁc domains. CBP contribute to the control of Ca2+ concentration in the cytosol and participate in numerous cellular functions by acting as Ca2+ transporters across cell membranes or as Ca2+modulated sensors, i.e., decoding Ca2+ signals. In this chapter we review the main Ca2+-modulated CBP, starting with those intracellular CBP that contain the structural EF-hand domain: parvalbumin, calmodulin, S100 proteins and calcineurin. Then, we address intracellular CBP lacking the EF-hand domain: CBP within intracellular Ca2+ stores (paying special attention to calreticulin and calsequestrin), annexins and proteins that contain a C2 domain, such as protein kinase C (PKC) or sinaptotagmin. Finally, extracellular CBP have been classiﬁed in six groups, according to their Ca2+ binding structures: (i) EF-hand domains; (ii) EGF-like domains; (iii) g-carboxyl glutamic acid (GLA)-rich domains; (iv) cadherin domains; (v) Ca2+dependent (C)-type lectin-like domains; (vi) Ca2+-binding pockets of family C G-protein-coupled receptors. For all proteins, we brieﬂy review their structure, location and function and additionally their potential as pharmacological targets in several human diseases.","container-title":"Calcium Signaling","event-place":"Dordrecht","ISBN":"978-94-007-2887-5","language":"en","note":"collection-title: Advances in Experimental Medicine and Biology\nDOI: 10.1007/978-94-007-2888-2_19","page":"461-482","publisher":"Springer Netherlands","publisher-place":"Dordrecht","source":"DOI.org (Crossref)","title":"Calcium Binding Proteins","URL":"http://link.springer.com/10.1007/978-94-007-2888-2_19","volume":"740","editor":[{"family":"Islam","given":"Md. Shahidul"}],"author":[{"family":"Yáñez","given":"Matilde"},{"family":"Gil-Longo","given":"José"},{"family":"Campos-Toimil","given":"Manuel"}],"accessed":{"date-parts":[["2022",7,8]]},"issued":{"date-parts":[["2012"]]}}},{"id":819,"uris":["http://zotero.org/users/local/3HvvyIsJ/items/GIJ29TRT"],"itemData":{"id":819,"type":"article-journal","container-title":"Frontiers in Genetics","DOI":"10.3389/fgene.2020.00539","ISSN":"1664-8021","journalAbbreviation":"Front. Genet.","language":"en","page":"539","source":"DOI.org (Crossref)","title":"Enzymatic Functions for Toll/Interleukin-1 Receptor Domain Proteins in the Plant Immune System","volume":"11","author":[{"family":"Bayless","given":"Adam M."},{"family":"Nishimura","given":"Marc T."}],"issued":{"date-parts":[["2020",6,2]]}}}],"schema":"https://github.com/citation-style-language/schema/raw/master/csl-citation.json"} </w:instrText>
      </w:r>
      <w:r w:rsidR="00E34401" w:rsidRPr="00D3128F">
        <w:rPr>
          <w:lang w:val="en-GB"/>
        </w:rPr>
        <w:fldChar w:fldCharType="separate"/>
      </w:r>
      <w:r w:rsidR="00E34401" w:rsidRPr="00D3128F">
        <w:rPr>
          <w:lang w:val="en-GB"/>
        </w:rPr>
        <w:t>(Yáñez et al. 2012; Bayless &amp; Nishimura 2020)</w:t>
      </w:r>
      <w:r w:rsidR="00E34401" w:rsidRPr="00D3128F">
        <w:rPr>
          <w:lang w:val="en-GB"/>
        </w:rPr>
        <w:fldChar w:fldCharType="end"/>
      </w:r>
      <w:r w:rsidR="00E34401" w:rsidRPr="00D3128F">
        <w:rPr>
          <w:lang w:val="en-GB"/>
        </w:rPr>
        <w:t>.</w:t>
      </w:r>
      <w:ins w:id="319" w:author="Catarina Brancoi" w:date="2022-09-14T12:54:00Z">
        <w:r w:rsidR="00F85E3E">
          <w:rPr>
            <w:lang w:val="en-GB"/>
          </w:rPr>
          <w:t xml:space="preserve"> </w:t>
        </w:r>
      </w:ins>
      <w:r w:rsidR="00E34401" w:rsidRPr="00D3128F">
        <w:rPr>
          <w:lang w:val="en-GB"/>
        </w:rPr>
        <w:t>Thus,</w:t>
      </w:r>
      <w:r w:rsidR="00D149A0" w:rsidRPr="00D3128F">
        <w:rPr>
          <w:lang w:val="en-GB"/>
        </w:rPr>
        <w:t xml:space="preserve"> we </w:t>
      </w:r>
      <w:commentRangeStart w:id="320"/>
      <w:r w:rsidR="00F66F0B" w:rsidRPr="00D3128F">
        <w:rPr>
          <w:lang w:val="en-GB"/>
        </w:rPr>
        <w:t xml:space="preserve">expect </w:t>
      </w:r>
      <w:commentRangeEnd w:id="320"/>
      <w:r w:rsidR="00626B92">
        <w:rPr>
          <w:rStyle w:val="CommentReference"/>
        </w:rPr>
        <w:commentReference w:id="320"/>
      </w:r>
      <w:r w:rsidR="00F66F0B" w:rsidRPr="00D3128F">
        <w:rPr>
          <w:lang w:val="en-GB"/>
        </w:rPr>
        <w:t>them</w:t>
      </w:r>
      <w:r w:rsidR="00F71950" w:rsidRPr="00D3128F">
        <w:rPr>
          <w:lang w:val="en-GB"/>
        </w:rPr>
        <w:t xml:space="preserve"> </w:t>
      </w:r>
      <w:r w:rsidR="00F66F0B" w:rsidRPr="00D3128F">
        <w:rPr>
          <w:lang w:val="en-GB"/>
        </w:rPr>
        <w:t xml:space="preserve">to </w:t>
      </w:r>
      <w:r w:rsidR="002E23EC" w:rsidRPr="00D3128F">
        <w:rPr>
          <w:lang w:val="en-GB"/>
        </w:rPr>
        <w:t>have</w:t>
      </w:r>
      <w:r w:rsidR="00F71950" w:rsidRPr="00D3128F">
        <w:rPr>
          <w:lang w:val="en-GB"/>
        </w:rPr>
        <w:t xml:space="preserve"> a very conserved protein structure and </w:t>
      </w:r>
      <w:r w:rsidR="00F66F0B" w:rsidRPr="00D3128F">
        <w:rPr>
          <w:lang w:val="en-GB"/>
        </w:rPr>
        <w:t>so</w:t>
      </w:r>
      <w:r w:rsidR="00F71950" w:rsidRPr="00D3128F">
        <w:rPr>
          <w:lang w:val="en-GB"/>
        </w:rPr>
        <w:t xml:space="preserve"> their best-fitting substitution model </w:t>
      </w:r>
      <w:r w:rsidR="00F66F0B" w:rsidRPr="00D3128F">
        <w:rPr>
          <w:lang w:val="en-GB"/>
        </w:rPr>
        <w:t xml:space="preserve">would </w:t>
      </w:r>
      <w:r w:rsidR="00F71950" w:rsidRPr="00D3128F">
        <w:rPr>
          <w:lang w:val="en-GB"/>
        </w:rPr>
        <w:t xml:space="preserve">be a SCS model. However, </w:t>
      </w:r>
      <w:r w:rsidR="002E23EC" w:rsidRPr="00D3128F">
        <w:rPr>
          <w:lang w:val="en-GB"/>
        </w:rPr>
        <w:t xml:space="preserve">we only found that </w:t>
      </w:r>
      <w:r w:rsidR="00F66F0B" w:rsidRPr="00D3128F">
        <w:rPr>
          <w:lang w:val="en-GB"/>
        </w:rPr>
        <w:t xml:space="preserve">for </w:t>
      </w:r>
      <w:r w:rsidR="00F71950" w:rsidRPr="00D3128F">
        <w:rPr>
          <w:lang w:val="en-GB"/>
        </w:rPr>
        <w:t xml:space="preserve">the Toll-Interleukin receptor, where the WAG model is </w:t>
      </w:r>
      <w:r w:rsidR="00F66F0B" w:rsidRPr="00D3128F">
        <w:rPr>
          <w:lang w:val="en-GB"/>
        </w:rPr>
        <w:t xml:space="preserve">very </w:t>
      </w:r>
      <w:r w:rsidR="00F71950" w:rsidRPr="00D3128F">
        <w:rPr>
          <w:lang w:val="en-GB"/>
        </w:rPr>
        <w:t xml:space="preserve">far </w:t>
      </w:r>
      <w:r w:rsidR="002E23EC" w:rsidRPr="00D3128F">
        <w:rPr>
          <w:lang w:val="en-GB"/>
        </w:rPr>
        <w:t>from</w:t>
      </w:r>
      <w:r w:rsidR="00F71950" w:rsidRPr="00D3128F">
        <w:rPr>
          <w:lang w:val="en-GB"/>
        </w:rPr>
        <w:t xml:space="preserve"> the real data. </w:t>
      </w:r>
      <w:r w:rsidR="00FF161C" w:rsidRPr="00D3128F">
        <w:rPr>
          <w:lang w:val="en-GB"/>
        </w:rPr>
        <w:t>Regarding</w:t>
      </w:r>
      <w:r w:rsidR="00F71950" w:rsidRPr="00D3128F">
        <w:rPr>
          <w:lang w:val="en-GB"/>
        </w:rPr>
        <w:t xml:space="preserve"> the EFG domain, we obtain</w:t>
      </w:r>
      <w:r w:rsidR="002E23EC" w:rsidRPr="00D3128F">
        <w:rPr>
          <w:lang w:val="en-GB"/>
        </w:rPr>
        <w:t>ed</w:t>
      </w:r>
      <w:r w:rsidR="00F71950" w:rsidRPr="00D3128F">
        <w:rPr>
          <w:lang w:val="en-GB"/>
        </w:rPr>
        <w:t xml:space="preserve"> that the best-fitting substitution model was </w:t>
      </w:r>
      <w:r w:rsidR="002E23EC" w:rsidRPr="00D3128F">
        <w:rPr>
          <w:lang w:val="en-GB"/>
        </w:rPr>
        <w:t xml:space="preserve">the </w:t>
      </w:r>
      <w:r w:rsidR="00F71950" w:rsidRPr="00D3128F">
        <w:rPr>
          <w:lang w:val="en-GB"/>
        </w:rPr>
        <w:t xml:space="preserve">Blosum62 empirical model. </w:t>
      </w:r>
      <w:r w:rsidR="00FF161C" w:rsidRPr="00D3128F">
        <w:rPr>
          <w:lang w:val="en-GB"/>
        </w:rPr>
        <w:t xml:space="preserve">Notice that the fact that SCS models have overcome empirical models in some evolutionary studies </w:t>
      </w:r>
      <w:r w:rsidR="00B65F36" w:rsidRPr="00D3128F">
        <w:rPr>
          <w:lang w:val="en-GB"/>
        </w:rPr>
        <w:t xml:space="preserve">does not </w:t>
      </w:r>
      <w:r w:rsidR="00FF161C" w:rsidRPr="00D3128F">
        <w:rPr>
          <w:lang w:val="en-GB"/>
        </w:rPr>
        <w:t xml:space="preserve">mean that a SCS model </w:t>
      </w:r>
      <w:r w:rsidR="00B65F36" w:rsidRPr="00D3128F">
        <w:rPr>
          <w:lang w:val="en-GB"/>
        </w:rPr>
        <w:t>is</w:t>
      </w:r>
      <w:r w:rsidR="00FF161C" w:rsidRPr="00D3128F">
        <w:rPr>
          <w:lang w:val="en-GB"/>
        </w:rPr>
        <w:t xml:space="preserve"> always the best-fitting substitution model. </w:t>
      </w:r>
      <w:r w:rsidR="00B31719" w:rsidRPr="00D3128F">
        <w:rPr>
          <w:i/>
          <w:iCs/>
          <w:lang w:val="en-GB"/>
        </w:rPr>
        <w:t>ProtModel</w:t>
      </w:r>
      <w:r w:rsidR="00B31719" w:rsidRPr="00D3128F">
        <w:rPr>
          <w:lang w:val="en-GB"/>
        </w:rPr>
        <w:t xml:space="preserve"> needs a template structure to represent the whole </w:t>
      </w:r>
      <w:r w:rsidR="00D3128F">
        <w:rPr>
          <w:lang w:val="en-GB"/>
        </w:rPr>
        <w:t>MSA</w:t>
      </w:r>
      <w:r w:rsidR="00B65F36" w:rsidRPr="00D3128F">
        <w:rPr>
          <w:lang w:val="en-GB"/>
        </w:rPr>
        <w:t>,</w:t>
      </w:r>
      <w:r w:rsidR="00B31719" w:rsidRPr="00D3128F">
        <w:rPr>
          <w:lang w:val="en-GB"/>
        </w:rPr>
        <w:t xml:space="preserve"> so alignments with low sequences identity </w:t>
      </w:r>
      <w:r w:rsidR="00B65F36" w:rsidRPr="00D3128F">
        <w:rPr>
          <w:lang w:val="en-GB"/>
        </w:rPr>
        <w:t>may not</w:t>
      </w:r>
      <w:r w:rsidR="003B77AD" w:rsidRPr="00D3128F">
        <w:rPr>
          <w:lang w:val="en-GB"/>
        </w:rPr>
        <w:t xml:space="preserve"> be properly represented by the template structure</w:t>
      </w:r>
      <w:r w:rsidR="00B65F36" w:rsidRPr="00D3128F">
        <w:rPr>
          <w:lang w:val="en-GB"/>
        </w:rPr>
        <w:t>, in which case</w:t>
      </w:r>
      <w:r w:rsidR="003B77AD" w:rsidRPr="00D3128F">
        <w:rPr>
          <w:lang w:val="en-GB"/>
        </w:rPr>
        <w:t xml:space="preserve"> the</w:t>
      </w:r>
      <w:r w:rsidR="00B65F36" w:rsidRPr="00D3128F">
        <w:rPr>
          <w:lang w:val="en-GB"/>
        </w:rPr>
        <w:t xml:space="preserve"> </w:t>
      </w:r>
      <w:r w:rsidR="00296BD5" w:rsidRPr="00D3128F">
        <w:rPr>
          <w:lang w:val="en-GB"/>
        </w:rPr>
        <w:t xml:space="preserve">SS </w:t>
      </w:r>
      <w:r w:rsidR="00B65F36" w:rsidRPr="00D3128F">
        <w:rPr>
          <w:lang w:val="en-GB"/>
        </w:rPr>
        <w:t xml:space="preserve">obtained from simulations </w:t>
      </w:r>
      <w:r w:rsidR="00296BD5" w:rsidRPr="00D3128F">
        <w:rPr>
          <w:lang w:val="en-GB"/>
        </w:rPr>
        <w:t xml:space="preserve">under </w:t>
      </w:r>
      <w:r w:rsidR="003B77AD" w:rsidRPr="00D3128F">
        <w:rPr>
          <w:lang w:val="en-GB"/>
        </w:rPr>
        <w:t xml:space="preserve">SCS models </w:t>
      </w:r>
      <w:r w:rsidR="00B65F36" w:rsidRPr="00D3128F">
        <w:rPr>
          <w:lang w:val="en-GB"/>
        </w:rPr>
        <w:t xml:space="preserve">may </w:t>
      </w:r>
      <w:r w:rsidR="003B77AD" w:rsidRPr="00D3128F">
        <w:rPr>
          <w:lang w:val="en-GB"/>
        </w:rPr>
        <w:t xml:space="preserve">be far </w:t>
      </w:r>
      <w:r w:rsidR="00296BD5" w:rsidRPr="00D3128F">
        <w:rPr>
          <w:lang w:val="en-GB"/>
        </w:rPr>
        <w:t xml:space="preserve">away </w:t>
      </w:r>
      <w:r w:rsidR="003B77AD" w:rsidRPr="00D3128F">
        <w:rPr>
          <w:lang w:val="en-GB"/>
        </w:rPr>
        <w:t xml:space="preserve">from the real data. Similarly, although a wide range of different protein structures are available, some </w:t>
      </w:r>
      <w:r w:rsidR="00D3128F">
        <w:rPr>
          <w:lang w:val="en-GB"/>
        </w:rPr>
        <w:t>MSA</w:t>
      </w:r>
      <w:r w:rsidR="00D3128F" w:rsidRPr="00D3128F">
        <w:rPr>
          <w:lang w:val="en-GB"/>
        </w:rPr>
        <w:t xml:space="preserve"> </w:t>
      </w:r>
      <w:r w:rsidR="003B77AD" w:rsidRPr="00D3128F">
        <w:rPr>
          <w:lang w:val="en-GB"/>
        </w:rPr>
        <w:t xml:space="preserve">or proteins </w:t>
      </w:r>
      <w:r w:rsidR="00296BD5" w:rsidRPr="00D3128F">
        <w:rPr>
          <w:lang w:val="en-GB"/>
        </w:rPr>
        <w:t>do</w:t>
      </w:r>
      <w:r w:rsidR="00B65F36" w:rsidRPr="00D3128F">
        <w:rPr>
          <w:lang w:val="en-GB"/>
        </w:rPr>
        <w:t xml:space="preserve"> no</w:t>
      </w:r>
      <w:r w:rsidR="00296BD5" w:rsidRPr="00D3128F">
        <w:rPr>
          <w:lang w:val="en-GB"/>
        </w:rPr>
        <w:t xml:space="preserve">t </w:t>
      </w:r>
      <w:r w:rsidR="003B77AD" w:rsidRPr="00D3128F">
        <w:rPr>
          <w:lang w:val="en-GB"/>
        </w:rPr>
        <w:t xml:space="preserve">present a </w:t>
      </w:r>
      <w:r w:rsidR="00B65F36" w:rsidRPr="00D3128F">
        <w:rPr>
          <w:lang w:val="en-GB"/>
        </w:rPr>
        <w:t>reasonably good</w:t>
      </w:r>
      <w:r w:rsidR="00296BD5" w:rsidRPr="00D3128F">
        <w:rPr>
          <w:lang w:val="en-GB"/>
        </w:rPr>
        <w:t xml:space="preserve"> </w:t>
      </w:r>
      <w:r w:rsidR="003B77AD" w:rsidRPr="00D3128F">
        <w:rPr>
          <w:lang w:val="en-GB"/>
        </w:rPr>
        <w:t>template so, again</w:t>
      </w:r>
      <w:r w:rsidR="00296BD5" w:rsidRPr="00D3128F">
        <w:rPr>
          <w:lang w:val="en-GB"/>
        </w:rPr>
        <w:t xml:space="preserve"> simulations </w:t>
      </w:r>
      <w:r w:rsidR="00B65F36" w:rsidRPr="00D3128F">
        <w:rPr>
          <w:lang w:val="en-GB"/>
        </w:rPr>
        <w:t xml:space="preserve">under </w:t>
      </w:r>
      <w:r w:rsidR="00296BD5" w:rsidRPr="00D3128F">
        <w:rPr>
          <w:lang w:val="en-GB"/>
        </w:rPr>
        <w:t xml:space="preserve">SCS models </w:t>
      </w:r>
      <w:r w:rsidR="00B65F36" w:rsidRPr="00D3128F">
        <w:rPr>
          <w:lang w:val="en-GB"/>
        </w:rPr>
        <w:t xml:space="preserve">may </w:t>
      </w:r>
      <w:r w:rsidR="00296BD5" w:rsidRPr="00D3128F">
        <w:rPr>
          <w:lang w:val="en-GB"/>
        </w:rPr>
        <w:t xml:space="preserve">be far from the real data. </w:t>
      </w:r>
    </w:p>
    <w:p w14:paraId="7FF092AD" w14:textId="77777777" w:rsidR="00BB5F1C" w:rsidRPr="00D3128F" w:rsidRDefault="00BB5F1C" w:rsidP="00BB5F1C">
      <w:pPr>
        <w:rPr>
          <w:lang w:val="en-GB"/>
        </w:rPr>
      </w:pPr>
    </w:p>
    <w:p w14:paraId="575D0117" w14:textId="1295645C" w:rsidR="00D835B2" w:rsidRPr="00D3128F" w:rsidRDefault="00D835B2" w:rsidP="00D835B2">
      <w:pPr>
        <w:rPr>
          <w:color w:val="000000"/>
          <w:lang w:val="en-GB"/>
        </w:rPr>
      </w:pPr>
      <w:r w:rsidRPr="00D3128F">
        <w:rPr>
          <w:color w:val="000000"/>
          <w:lang w:val="en-GB"/>
        </w:rPr>
        <w:t xml:space="preserve">We conclude that </w:t>
      </w:r>
      <w:r w:rsidRPr="00D3128F">
        <w:rPr>
          <w:i/>
          <w:iCs/>
          <w:color w:val="000000"/>
          <w:lang w:val="en-GB"/>
        </w:rPr>
        <w:t>ProtModel</w:t>
      </w:r>
      <w:r w:rsidRPr="00D3128F">
        <w:rPr>
          <w:color w:val="000000"/>
          <w:lang w:val="en-GB"/>
        </w:rPr>
        <w:t xml:space="preserve"> is a trustworthy tool to estimate the best-fitting substitution model of protein evolution. Although carrying out a </w:t>
      </w:r>
      <w:r w:rsidRPr="00D3128F">
        <w:rPr>
          <w:i/>
          <w:iCs/>
          <w:color w:val="000000"/>
          <w:lang w:val="en-GB"/>
        </w:rPr>
        <w:t>ProtModel</w:t>
      </w:r>
      <w:r w:rsidRPr="00D3128F">
        <w:rPr>
          <w:color w:val="000000"/>
          <w:lang w:val="en-GB"/>
        </w:rPr>
        <w:t xml:space="preserve"> analysis will require some extra effort comparing with traditional frameworks, we </w:t>
      </w:r>
      <w:r w:rsidR="00B65F36" w:rsidRPr="00D3128F">
        <w:rPr>
          <w:color w:val="000000"/>
          <w:lang w:val="en-GB"/>
        </w:rPr>
        <w:t xml:space="preserve">believe </w:t>
      </w:r>
      <w:r w:rsidRPr="00D3128F">
        <w:rPr>
          <w:color w:val="000000"/>
          <w:lang w:val="en-GB"/>
        </w:rPr>
        <w:t xml:space="preserve">that the accurate estimations </w:t>
      </w:r>
      <w:r w:rsidR="00FB24AE" w:rsidRPr="00D3128F">
        <w:rPr>
          <w:color w:val="000000"/>
          <w:lang w:val="en-GB"/>
        </w:rPr>
        <w:t>considering</w:t>
      </w:r>
      <w:r w:rsidRPr="00D3128F">
        <w:rPr>
          <w:color w:val="000000"/>
          <w:lang w:val="en-GB"/>
        </w:rPr>
        <w:t xml:space="preserve"> SCS model</w:t>
      </w:r>
      <w:r w:rsidR="00FB24AE" w:rsidRPr="00D3128F">
        <w:rPr>
          <w:color w:val="000000"/>
          <w:lang w:val="en-GB"/>
        </w:rPr>
        <w:t>s</w:t>
      </w:r>
      <w:r w:rsidRPr="00D3128F">
        <w:rPr>
          <w:color w:val="000000"/>
          <w:lang w:val="en-GB"/>
        </w:rPr>
        <w:t xml:space="preserve"> justify its </w:t>
      </w:r>
      <w:r w:rsidR="00FB24AE" w:rsidRPr="00D3128F">
        <w:rPr>
          <w:color w:val="000000"/>
          <w:lang w:val="en-GB"/>
        </w:rPr>
        <w:t>use</w:t>
      </w:r>
      <w:r w:rsidRPr="00D3128F">
        <w:rPr>
          <w:color w:val="000000"/>
          <w:lang w:val="en-GB"/>
        </w:rPr>
        <w:t>.</w:t>
      </w:r>
    </w:p>
    <w:p w14:paraId="229C61BF" w14:textId="39542AB1" w:rsidR="00524492" w:rsidRPr="00617EF0" w:rsidRDefault="00524492" w:rsidP="00997E4D">
      <w:pPr>
        <w:rPr>
          <w:lang w:val="en-GB"/>
        </w:rPr>
      </w:pPr>
    </w:p>
    <w:p w14:paraId="7A6BB2C0" w14:textId="77777777" w:rsidR="00D835B2" w:rsidRPr="00617EF0" w:rsidRDefault="00D835B2" w:rsidP="00D835B2">
      <w:pPr>
        <w:rPr>
          <w:b/>
          <w:color w:val="000000" w:themeColor="text1"/>
          <w:sz w:val="28"/>
          <w:szCs w:val="32"/>
          <w:lang w:val="en-GB"/>
        </w:rPr>
      </w:pPr>
      <w:r w:rsidRPr="00617EF0">
        <w:rPr>
          <w:b/>
          <w:color w:val="000000" w:themeColor="text1"/>
          <w:sz w:val="28"/>
          <w:szCs w:val="32"/>
          <w:lang w:val="en-GB"/>
        </w:rPr>
        <w:t>Data availability</w:t>
      </w:r>
    </w:p>
    <w:p w14:paraId="1C218EFA" w14:textId="77777777" w:rsidR="00D835B2" w:rsidRPr="00F66F0B" w:rsidRDefault="00D835B2" w:rsidP="00D835B2">
      <w:pPr>
        <w:jc w:val="both"/>
        <w:rPr>
          <w:lang w:val="en-GB"/>
        </w:rPr>
      </w:pPr>
    </w:p>
    <w:p w14:paraId="4E76DC18" w14:textId="77777777" w:rsidR="00D835B2" w:rsidRPr="00617EF0" w:rsidRDefault="00D835B2" w:rsidP="00D835B2">
      <w:pPr>
        <w:rPr>
          <w:b/>
          <w:color w:val="000000" w:themeColor="text1"/>
          <w:sz w:val="28"/>
          <w:szCs w:val="32"/>
          <w:lang w:val="en-GB"/>
        </w:rPr>
      </w:pPr>
      <w:r w:rsidRPr="00617EF0">
        <w:rPr>
          <w:b/>
          <w:color w:val="000000" w:themeColor="text1"/>
          <w:sz w:val="28"/>
          <w:szCs w:val="32"/>
          <w:lang w:val="en-GB"/>
        </w:rPr>
        <w:lastRenderedPageBreak/>
        <w:t>Supplementary data</w:t>
      </w:r>
    </w:p>
    <w:p w14:paraId="40E6654D" w14:textId="77777777" w:rsidR="00D835B2" w:rsidRPr="00617EF0" w:rsidRDefault="00D835B2" w:rsidP="00D835B2">
      <w:pPr>
        <w:rPr>
          <w:lang w:val="en-GB"/>
        </w:rPr>
      </w:pPr>
      <w:r w:rsidRPr="00617EF0">
        <w:rPr>
          <w:lang w:val="en-GB"/>
        </w:rPr>
        <w:t>Supplementary data is available at the journal online.</w:t>
      </w:r>
      <w:r w:rsidRPr="00617EF0" w:rsidDel="003E06BB">
        <w:rPr>
          <w:lang w:val="en-GB"/>
        </w:rPr>
        <w:t xml:space="preserve"> </w:t>
      </w:r>
    </w:p>
    <w:p w14:paraId="61C919FB" w14:textId="77777777" w:rsidR="00D835B2" w:rsidRPr="00F66F0B" w:rsidRDefault="00D835B2" w:rsidP="00D835B2">
      <w:pPr>
        <w:jc w:val="both"/>
        <w:rPr>
          <w:lang w:val="en-GB"/>
        </w:rPr>
      </w:pPr>
    </w:p>
    <w:p w14:paraId="7AF6984F" w14:textId="77777777" w:rsidR="00D835B2" w:rsidRPr="00617EF0" w:rsidRDefault="00D835B2" w:rsidP="00D835B2">
      <w:pPr>
        <w:rPr>
          <w:bCs/>
          <w:szCs w:val="28"/>
          <w:lang w:val="en-GB"/>
        </w:rPr>
      </w:pPr>
      <w:r w:rsidRPr="00617EF0">
        <w:rPr>
          <w:b/>
          <w:color w:val="000000" w:themeColor="text1"/>
          <w:sz w:val="28"/>
          <w:szCs w:val="32"/>
          <w:lang w:val="en-GB"/>
        </w:rPr>
        <w:t>Acknowledgments</w:t>
      </w:r>
    </w:p>
    <w:p w14:paraId="613DFEA4" w14:textId="77777777" w:rsidR="00D835B2" w:rsidRPr="00617EF0" w:rsidRDefault="00D835B2" w:rsidP="00D835B2">
      <w:pPr>
        <w:rPr>
          <w:lang w:val="en-GB"/>
        </w:rPr>
      </w:pPr>
      <w:r w:rsidRPr="00617EF0">
        <w:rPr>
          <w:lang w:val="en-GB"/>
        </w:rPr>
        <w:t>This work was supported by the Spanish Ministry of Economy and Competitiveness through the Grants [RYC-2015-18241] and by the Xunta de Galicia through the Grants [ED431F 2018/08] and [ED481A-2020/192].</w:t>
      </w:r>
    </w:p>
    <w:p w14:paraId="225EC1CE" w14:textId="77777777" w:rsidR="00D835B2" w:rsidRPr="00617EF0" w:rsidRDefault="00D835B2" w:rsidP="00D835B2">
      <w:pPr>
        <w:rPr>
          <w:lang w:val="en-GB"/>
        </w:rPr>
      </w:pPr>
    </w:p>
    <w:p w14:paraId="283DC8B7" w14:textId="77777777" w:rsidR="00D835B2" w:rsidRPr="00617EF0" w:rsidRDefault="00D835B2" w:rsidP="00D835B2">
      <w:pPr>
        <w:rPr>
          <w:b/>
          <w:color w:val="000000" w:themeColor="text1"/>
          <w:sz w:val="28"/>
          <w:szCs w:val="32"/>
          <w:lang w:val="en-GB"/>
        </w:rPr>
      </w:pPr>
      <w:r w:rsidRPr="00617EF0">
        <w:rPr>
          <w:b/>
          <w:color w:val="000000" w:themeColor="text1"/>
          <w:sz w:val="28"/>
          <w:szCs w:val="32"/>
          <w:lang w:val="en-GB"/>
        </w:rPr>
        <w:t>Conflicts of Interest</w:t>
      </w:r>
    </w:p>
    <w:p w14:paraId="2AD30CD2" w14:textId="3FA0FD27" w:rsidR="00524492" w:rsidRPr="00617EF0" w:rsidRDefault="00D835B2" w:rsidP="00997E4D">
      <w:pPr>
        <w:rPr>
          <w:lang w:val="en-GB"/>
        </w:rPr>
      </w:pPr>
      <w:r w:rsidRPr="00617EF0">
        <w:rPr>
          <w:lang w:val="en-GB"/>
        </w:rPr>
        <w:t>None declared.</w:t>
      </w:r>
      <w:r w:rsidRPr="00617EF0" w:rsidDel="003E06BB">
        <w:rPr>
          <w:lang w:val="en-GB"/>
        </w:rPr>
        <w:t xml:space="preserve"> </w:t>
      </w:r>
    </w:p>
    <w:p w14:paraId="46FAE5BB" w14:textId="0BD07865" w:rsidR="00E81C73" w:rsidRPr="00617EF0" w:rsidRDefault="00E81C73" w:rsidP="0097316E">
      <w:pPr>
        <w:rPr>
          <w:lang w:val="en-GB"/>
        </w:rPr>
      </w:pPr>
    </w:p>
    <w:p w14:paraId="3720670D" w14:textId="79ED6EDF" w:rsidR="00352A59" w:rsidRPr="00343B1C" w:rsidRDefault="00E81C73" w:rsidP="0097316E">
      <w:pPr>
        <w:rPr>
          <w:b/>
          <w:bCs/>
          <w:sz w:val="28"/>
          <w:szCs w:val="28"/>
          <w:lang w:val="en-US"/>
          <w:rPrChange w:id="321" w:author="Catarina Brancoi" w:date="2022-09-12T12:27:00Z">
            <w:rPr>
              <w:b/>
              <w:bCs/>
              <w:sz w:val="28"/>
              <w:szCs w:val="28"/>
            </w:rPr>
          </w:rPrChange>
        </w:rPr>
      </w:pPr>
      <w:r w:rsidRPr="00343B1C">
        <w:rPr>
          <w:b/>
          <w:bCs/>
          <w:sz w:val="28"/>
          <w:szCs w:val="28"/>
          <w:lang w:val="en-US"/>
          <w:rPrChange w:id="322" w:author="Catarina Brancoi" w:date="2022-09-12T12:27:00Z">
            <w:rPr>
              <w:b/>
              <w:bCs/>
              <w:sz w:val="28"/>
              <w:szCs w:val="28"/>
            </w:rPr>
          </w:rPrChange>
        </w:rPr>
        <w:t>References</w:t>
      </w:r>
    </w:p>
    <w:p w14:paraId="4ED7B3DC" w14:textId="77777777" w:rsidR="00D3128F" w:rsidRPr="00D3128F" w:rsidRDefault="00BB7CF6" w:rsidP="00D3128F">
      <w:pPr>
        <w:widowControl w:val="0"/>
        <w:autoSpaceDE w:val="0"/>
        <w:autoSpaceDN w:val="0"/>
        <w:adjustRightInd w:val="0"/>
        <w:rPr>
          <w:lang w:val="en-US"/>
        </w:rPr>
      </w:pPr>
      <w:r w:rsidRPr="00617EF0">
        <w:rPr>
          <w:lang w:val="en-GB"/>
        </w:rPr>
        <w:fldChar w:fldCharType="begin"/>
      </w:r>
      <w:r w:rsidRPr="00343B1C">
        <w:rPr>
          <w:lang w:val="en-US"/>
          <w:rPrChange w:id="323" w:author="Catarina Brancoi" w:date="2022-09-12T12:27:00Z">
            <w:rPr/>
          </w:rPrChange>
        </w:rPr>
        <w:instrText xml:space="preserve"> ADDIN ZOTERO_BIBL {"uncited":[],"omitted":[],"custom":[]} CSL_BIBLIOGRAPHY </w:instrText>
      </w:r>
      <w:r w:rsidRPr="00617EF0">
        <w:rPr>
          <w:lang w:val="en-GB"/>
        </w:rPr>
        <w:fldChar w:fldCharType="separate"/>
      </w:r>
      <w:r w:rsidR="00D3128F" w:rsidRPr="00343B1C">
        <w:rPr>
          <w:lang w:val="en-US"/>
          <w:rPrChange w:id="324" w:author="Catarina Brancoi" w:date="2022-09-12T12:27:00Z">
            <w:rPr>
              <w:lang w:val="es-ES_tradnl"/>
            </w:rPr>
          </w:rPrChange>
        </w:rPr>
        <w:t xml:space="preserve">Abascal F, Posada D, Zardoya R. 2006. </w:t>
      </w:r>
      <w:r w:rsidR="00D3128F" w:rsidRPr="00D3128F">
        <w:rPr>
          <w:lang w:val="en-US"/>
        </w:rPr>
        <w:t>MtArt: A New Model of Amino Acid Replacement for Arthropoda. Mol. Biol. Evol. 24:1–5. doi: 10.1093/molbev/msl136.</w:t>
      </w:r>
    </w:p>
    <w:p w14:paraId="441BD0AB" w14:textId="77777777" w:rsidR="00D3128F" w:rsidRPr="00D3128F" w:rsidRDefault="00D3128F" w:rsidP="00D3128F">
      <w:pPr>
        <w:widowControl w:val="0"/>
        <w:autoSpaceDE w:val="0"/>
        <w:autoSpaceDN w:val="0"/>
        <w:adjustRightInd w:val="0"/>
        <w:rPr>
          <w:lang w:val="en-US"/>
        </w:rPr>
      </w:pPr>
      <w:r w:rsidRPr="00D3128F">
        <w:rPr>
          <w:lang w:val="en-US"/>
        </w:rPr>
        <w:t>Adachi J, Hasegawa M. Programs for Molecular Phylogenetics Based on Maximum Likelihood. 150.</w:t>
      </w:r>
    </w:p>
    <w:p w14:paraId="7A21107A" w14:textId="77777777" w:rsidR="00D3128F" w:rsidRPr="00D3128F" w:rsidRDefault="00D3128F" w:rsidP="00D3128F">
      <w:pPr>
        <w:widowControl w:val="0"/>
        <w:autoSpaceDE w:val="0"/>
        <w:autoSpaceDN w:val="0"/>
        <w:adjustRightInd w:val="0"/>
        <w:rPr>
          <w:lang w:val="en-US"/>
        </w:rPr>
      </w:pPr>
      <w:r w:rsidRPr="00D3128F">
        <w:rPr>
          <w:lang w:val="en-US"/>
        </w:rPr>
        <w:t>Adachi J, Waddell PJ, Martin W, Hasegawa M. 2000. Plastid Genome Phylogeny and a Model of Amino Acid Substitution for Proteins Encoded by Chloroplast DNA. J. Mol. Evol. 50:348–358. doi: 10.1007/s002399910038.</w:t>
      </w:r>
    </w:p>
    <w:p w14:paraId="618208C9" w14:textId="77777777" w:rsidR="00D3128F" w:rsidRPr="00343B1C" w:rsidRDefault="00D3128F" w:rsidP="00D3128F">
      <w:pPr>
        <w:widowControl w:val="0"/>
        <w:autoSpaceDE w:val="0"/>
        <w:autoSpaceDN w:val="0"/>
        <w:adjustRightInd w:val="0"/>
        <w:rPr>
          <w:lang w:val="pt-BR"/>
          <w:rPrChange w:id="325" w:author="Catarina Brancoi" w:date="2022-09-12T12:27:00Z">
            <w:rPr>
              <w:lang w:val="es-ES_tradnl"/>
            </w:rPr>
          </w:rPrChange>
        </w:rPr>
      </w:pPr>
      <w:r w:rsidRPr="00D3128F">
        <w:rPr>
          <w:lang w:val="en-US"/>
        </w:rPr>
        <w:t xml:space="preserve">Al Rumaih Z et al. 2020. Poxvirus-encoded TNF receptor homolog dampens inflammation and protects from uncontrolled lung pathology during respiratory infection. </w:t>
      </w:r>
      <w:r w:rsidRPr="00343B1C">
        <w:rPr>
          <w:lang w:val="pt-BR"/>
          <w:rPrChange w:id="326" w:author="Catarina Brancoi" w:date="2022-09-12T12:27:00Z">
            <w:rPr>
              <w:lang w:val="es-ES_tradnl"/>
            </w:rPr>
          </w:rPrChange>
        </w:rPr>
        <w:t>Proc. Natl. Acad. Sci. 117:26885–26894. doi: 10.1073/pnas.2004688117.</w:t>
      </w:r>
    </w:p>
    <w:p w14:paraId="5497F995" w14:textId="77777777" w:rsidR="00D3128F" w:rsidRPr="00D3128F" w:rsidRDefault="00D3128F" w:rsidP="00D3128F">
      <w:pPr>
        <w:widowControl w:val="0"/>
        <w:autoSpaceDE w:val="0"/>
        <w:autoSpaceDN w:val="0"/>
        <w:adjustRightInd w:val="0"/>
        <w:rPr>
          <w:lang w:val="en-US"/>
        </w:rPr>
      </w:pPr>
      <w:r w:rsidRPr="00343B1C">
        <w:rPr>
          <w:lang w:val="pt-BR"/>
          <w:rPrChange w:id="327" w:author="Catarina Brancoi" w:date="2022-09-12T12:27:00Z">
            <w:rPr>
              <w:lang w:val="es-ES_tradnl"/>
            </w:rPr>
          </w:rPrChange>
        </w:rPr>
        <w:t xml:space="preserve">Arbiza L, Patricio M, Dopazo H, Posada D. 2011. </w:t>
      </w:r>
      <w:r w:rsidRPr="00D3128F">
        <w:rPr>
          <w:lang w:val="en-US"/>
        </w:rPr>
        <w:t>Genome-Wide Heterogeneity of Nucleotide Substitution Model Fit. Genome Biol. Evol. 3:896–908. doi: 10.1093/gbe/evr080.</w:t>
      </w:r>
    </w:p>
    <w:p w14:paraId="654EBEEA" w14:textId="77777777" w:rsidR="00D3128F" w:rsidRPr="00D3128F" w:rsidRDefault="00D3128F" w:rsidP="00D3128F">
      <w:pPr>
        <w:widowControl w:val="0"/>
        <w:autoSpaceDE w:val="0"/>
        <w:autoSpaceDN w:val="0"/>
        <w:adjustRightInd w:val="0"/>
        <w:rPr>
          <w:lang w:val="en-US"/>
        </w:rPr>
      </w:pPr>
      <w:r w:rsidRPr="00D3128F">
        <w:rPr>
          <w:lang w:val="en-US"/>
        </w:rPr>
        <w:lastRenderedPageBreak/>
        <w:t>Arenas M. 2021. ProteinEvolverABC: coestimation of recombination and substitution rates in protein sequences by approximate Bayesian computation Schwartz, R, editor. Bioinformatics. 38:58–64. doi: 10.1093/bioinformatics/btab617.</w:t>
      </w:r>
    </w:p>
    <w:p w14:paraId="18FF0588" w14:textId="77777777" w:rsidR="00D3128F" w:rsidRPr="00D3128F" w:rsidRDefault="00D3128F" w:rsidP="00D3128F">
      <w:pPr>
        <w:widowControl w:val="0"/>
        <w:autoSpaceDE w:val="0"/>
        <w:autoSpaceDN w:val="0"/>
        <w:adjustRightInd w:val="0"/>
        <w:rPr>
          <w:lang w:val="en-US"/>
        </w:rPr>
      </w:pPr>
      <w:r w:rsidRPr="00D3128F">
        <w:rPr>
          <w:lang w:val="en-US"/>
        </w:rPr>
        <w:t>Arenas M et al. 2020. The Early Peopling of the Philippines based on mtDNA. Sci. Rep. 10:4901. doi: 10.1038/s41598-020-61793-7.</w:t>
      </w:r>
    </w:p>
    <w:p w14:paraId="0A83E2D0" w14:textId="77777777" w:rsidR="00D3128F" w:rsidRPr="00D3128F" w:rsidRDefault="00D3128F" w:rsidP="00D3128F">
      <w:pPr>
        <w:widowControl w:val="0"/>
        <w:autoSpaceDE w:val="0"/>
        <w:autoSpaceDN w:val="0"/>
        <w:adjustRightInd w:val="0"/>
        <w:rPr>
          <w:lang w:val="en-US"/>
        </w:rPr>
      </w:pPr>
      <w:r w:rsidRPr="00D3128F">
        <w:rPr>
          <w:lang w:val="en-US"/>
        </w:rPr>
        <w:t>Arenas M. 2015. Trends in substitution models of molecular evolution. Front. Genet. 6. doi: 10.3389/fgene.2015.00319.</w:t>
      </w:r>
    </w:p>
    <w:p w14:paraId="00A10614" w14:textId="77777777" w:rsidR="00D3128F" w:rsidRPr="00343B1C" w:rsidRDefault="00D3128F" w:rsidP="00D3128F">
      <w:pPr>
        <w:widowControl w:val="0"/>
        <w:autoSpaceDE w:val="0"/>
        <w:autoSpaceDN w:val="0"/>
        <w:adjustRightInd w:val="0"/>
        <w:rPr>
          <w:lang w:val="pt-BR"/>
          <w:rPrChange w:id="328" w:author="Catarina Brancoi" w:date="2022-09-12T12:27:00Z">
            <w:rPr>
              <w:lang w:val="es-ES_tradnl"/>
            </w:rPr>
          </w:rPrChange>
        </w:rPr>
      </w:pPr>
      <w:r w:rsidRPr="00D3128F">
        <w:rPr>
          <w:lang w:val="en-US"/>
        </w:rPr>
        <w:t xml:space="preserve">Arenas M, Bastolla U. 2019. ProtASR2: Ancestral reconstruction of protein sequences accounting for folding stability. </w:t>
      </w:r>
      <w:r w:rsidRPr="00343B1C">
        <w:rPr>
          <w:lang w:val="pt-BR"/>
          <w:rPrChange w:id="329" w:author="Catarina Brancoi" w:date="2022-09-12T12:27:00Z">
            <w:rPr>
              <w:lang w:val="es-ES_tradnl"/>
            </w:rPr>
          </w:rPrChange>
        </w:rPr>
        <w:t>Methods Ecol. Evol. 11:248–257. doi: 10.1111/2041-210X.13341.</w:t>
      </w:r>
    </w:p>
    <w:p w14:paraId="3C72EFCD" w14:textId="77777777" w:rsidR="00D3128F" w:rsidRPr="00D3128F" w:rsidRDefault="00D3128F" w:rsidP="00D3128F">
      <w:pPr>
        <w:widowControl w:val="0"/>
        <w:autoSpaceDE w:val="0"/>
        <w:autoSpaceDN w:val="0"/>
        <w:adjustRightInd w:val="0"/>
        <w:rPr>
          <w:lang w:val="en-US"/>
        </w:rPr>
      </w:pPr>
      <w:r w:rsidRPr="00343B1C">
        <w:rPr>
          <w:lang w:val="pt-BR"/>
          <w:rPrChange w:id="330" w:author="Catarina Brancoi" w:date="2022-09-12T12:27:00Z">
            <w:rPr>
              <w:lang w:val="es-ES_tradnl"/>
            </w:rPr>
          </w:rPrChange>
        </w:rPr>
        <w:t xml:space="preserve">Arenas M, Dos Santos HG, Posada D, Bastolla U. 2013. </w:t>
      </w:r>
      <w:r w:rsidRPr="00D3128F">
        <w:rPr>
          <w:lang w:val="en-US"/>
        </w:rPr>
        <w:t>Protein evolution along phylogenetic histories under structurally constrained substitution models. Bioinformatics. 29:3020–3028. doi: 10.1093/bioinformatics/btt530.</w:t>
      </w:r>
    </w:p>
    <w:p w14:paraId="206670B4" w14:textId="77777777" w:rsidR="00D3128F" w:rsidRPr="00343B1C" w:rsidRDefault="00D3128F" w:rsidP="00D3128F">
      <w:pPr>
        <w:widowControl w:val="0"/>
        <w:autoSpaceDE w:val="0"/>
        <w:autoSpaceDN w:val="0"/>
        <w:adjustRightInd w:val="0"/>
        <w:rPr>
          <w:lang w:val="en-US"/>
          <w:rPrChange w:id="331" w:author="Catarina Brancoi" w:date="2022-09-12T12:27:00Z">
            <w:rPr>
              <w:lang w:val="es-ES_tradnl"/>
            </w:rPr>
          </w:rPrChange>
        </w:rPr>
      </w:pPr>
      <w:r w:rsidRPr="00D3128F">
        <w:rPr>
          <w:lang w:val="en-US"/>
        </w:rPr>
        <w:t xml:space="preserve">Arenas M, Sánchez-Cobos A, Bastolla U. 2015. Maximum-Likelihood Phylogenetic Inference with Selection on Protein Folding Stability. </w:t>
      </w:r>
      <w:r w:rsidRPr="00343B1C">
        <w:rPr>
          <w:lang w:val="en-US"/>
          <w:rPrChange w:id="332" w:author="Catarina Brancoi" w:date="2022-09-12T12:27:00Z">
            <w:rPr>
              <w:lang w:val="es-ES_tradnl"/>
            </w:rPr>
          </w:rPrChange>
        </w:rPr>
        <w:t>Mol. Biol. Evol. 32:2195–2207. doi: 10.1093/molbev/msv085.</w:t>
      </w:r>
    </w:p>
    <w:p w14:paraId="14FE778B" w14:textId="77777777" w:rsidR="00D3128F" w:rsidRPr="00D3128F" w:rsidRDefault="00D3128F" w:rsidP="00D3128F">
      <w:pPr>
        <w:widowControl w:val="0"/>
        <w:autoSpaceDE w:val="0"/>
        <w:autoSpaceDN w:val="0"/>
        <w:adjustRightInd w:val="0"/>
        <w:rPr>
          <w:lang w:val="en-US"/>
        </w:rPr>
      </w:pPr>
      <w:r w:rsidRPr="00343B1C">
        <w:rPr>
          <w:lang w:val="en-US"/>
          <w:rPrChange w:id="333" w:author="Catarina Brancoi" w:date="2022-09-12T12:27:00Z">
            <w:rPr>
              <w:lang w:val="es-ES_tradnl"/>
            </w:rPr>
          </w:rPrChange>
        </w:rPr>
        <w:t xml:space="preserve">Arenas M, Weber CC, Liberles DA, Bastolla U. 2017. </w:t>
      </w:r>
      <w:r w:rsidRPr="00D3128F">
        <w:rPr>
          <w:lang w:val="en-US"/>
        </w:rPr>
        <w:t>ProtASR: An Evolutionary Framework for Ancestral Protein Reconstruction with Selection on Folding Stability. Syst. Biol. 66:1054–1064. doi: 10.1093/sysbio/syw121.</w:t>
      </w:r>
    </w:p>
    <w:p w14:paraId="013CD449" w14:textId="77777777" w:rsidR="00D3128F" w:rsidRPr="00D3128F" w:rsidRDefault="00D3128F" w:rsidP="00D3128F">
      <w:pPr>
        <w:widowControl w:val="0"/>
        <w:autoSpaceDE w:val="0"/>
        <w:autoSpaceDN w:val="0"/>
        <w:adjustRightInd w:val="0"/>
        <w:rPr>
          <w:lang w:val="en-US"/>
        </w:rPr>
      </w:pPr>
      <w:r w:rsidRPr="00D3128F">
        <w:rPr>
          <w:lang w:val="en-US"/>
        </w:rPr>
        <w:t>Arnold K, Bordoli L, Kopp J, Schwede T. 2006. The SWISS-MODEL workspace: a web-based environment for protein structure homology modelling. Bioinformatics. 22:195–201. doi: 10.1093/bioinformatics/bti770.</w:t>
      </w:r>
    </w:p>
    <w:p w14:paraId="15A89E42" w14:textId="77777777" w:rsidR="00D3128F" w:rsidRPr="00D3128F" w:rsidRDefault="00D3128F" w:rsidP="00D3128F">
      <w:pPr>
        <w:widowControl w:val="0"/>
        <w:autoSpaceDE w:val="0"/>
        <w:autoSpaceDN w:val="0"/>
        <w:adjustRightInd w:val="0"/>
        <w:rPr>
          <w:lang w:val="en-US"/>
        </w:rPr>
      </w:pPr>
      <w:r w:rsidRPr="00D3128F">
        <w:rPr>
          <w:lang w:val="en-US"/>
        </w:rPr>
        <w:t xml:space="preserve">Bastolla U, Arenas M. 2019. The Influence of Protein Stability on Sequence Evolution: Applications to Phylogenetic Inference. In: Computational Methods in Protein Evolution. Sikosek, T, editor. Methods in Molecular Biology Vol. 1851 Springer New </w:t>
      </w:r>
      <w:r w:rsidRPr="00D3128F">
        <w:rPr>
          <w:lang w:val="en-US"/>
        </w:rPr>
        <w:lastRenderedPageBreak/>
        <w:t>York: New York, NY pp. 215–231. doi: 10.1007/978-1-4939-8736-8_11.</w:t>
      </w:r>
    </w:p>
    <w:p w14:paraId="00CC0420" w14:textId="77777777" w:rsidR="00D3128F" w:rsidRPr="00D3128F" w:rsidRDefault="00D3128F" w:rsidP="00D3128F">
      <w:pPr>
        <w:widowControl w:val="0"/>
        <w:autoSpaceDE w:val="0"/>
        <w:autoSpaceDN w:val="0"/>
        <w:adjustRightInd w:val="0"/>
        <w:rPr>
          <w:lang w:val="en-US"/>
        </w:rPr>
      </w:pPr>
      <w:r w:rsidRPr="00D3128F">
        <w:rPr>
          <w:lang w:val="es-ES_tradnl"/>
        </w:rPr>
        <w:t xml:space="preserve">Bastolla U, Vendruscolo M, Knapp E-W. 2000. </w:t>
      </w:r>
      <w:r w:rsidRPr="00D3128F">
        <w:rPr>
          <w:lang w:val="en-US"/>
        </w:rPr>
        <w:t>A statistical mechanical method to optimize energy functions for protein folding. Proc. Natl. Acad. Sci. 97:3977–3981. doi: 10.1073/pnas.97.8.3977.</w:t>
      </w:r>
    </w:p>
    <w:p w14:paraId="2DC6FCCE" w14:textId="77777777" w:rsidR="00D3128F" w:rsidRPr="00D3128F" w:rsidRDefault="00D3128F" w:rsidP="00D3128F">
      <w:pPr>
        <w:widowControl w:val="0"/>
        <w:autoSpaceDE w:val="0"/>
        <w:autoSpaceDN w:val="0"/>
        <w:adjustRightInd w:val="0"/>
        <w:rPr>
          <w:lang w:val="en-US"/>
        </w:rPr>
      </w:pPr>
      <w:r w:rsidRPr="00D3128F">
        <w:rPr>
          <w:lang w:val="en-US"/>
        </w:rPr>
        <w:t>Bayless AM, Nishimura MT. 2020. Enzymatic Functions for Toll/Interleukin-1 Receptor Domain Proteins in the Plant Immune System. Front. Genet. 11:539. doi: 10.3389/fgene.2020.00539.</w:t>
      </w:r>
    </w:p>
    <w:p w14:paraId="45DD3D5F" w14:textId="77777777" w:rsidR="00D3128F" w:rsidRPr="00D3128F" w:rsidRDefault="00D3128F" w:rsidP="00D3128F">
      <w:pPr>
        <w:widowControl w:val="0"/>
        <w:autoSpaceDE w:val="0"/>
        <w:autoSpaceDN w:val="0"/>
        <w:adjustRightInd w:val="0"/>
        <w:rPr>
          <w:lang w:val="en-US"/>
        </w:rPr>
      </w:pPr>
      <w:r w:rsidRPr="00D3128F">
        <w:rPr>
          <w:lang w:val="en-US"/>
        </w:rPr>
        <w:t>Beaumont MA. 2010. Approximate Bayesian Computation in Evolution and Ecology. Annu. Rev. Ecol. Evol. Syst. 41:379–406. doi: 10.1146/annurev-ecolsys-102209-144621.</w:t>
      </w:r>
    </w:p>
    <w:p w14:paraId="53883AA1" w14:textId="77777777" w:rsidR="00D3128F" w:rsidRPr="00D3128F" w:rsidRDefault="00D3128F" w:rsidP="00D3128F">
      <w:pPr>
        <w:widowControl w:val="0"/>
        <w:autoSpaceDE w:val="0"/>
        <w:autoSpaceDN w:val="0"/>
        <w:adjustRightInd w:val="0"/>
        <w:rPr>
          <w:lang w:val="en-US"/>
        </w:rPr>
      </w:pPr>
      <w:r w:rsidRPr="00D3128F">
        <w:rPr>
          <w:lang w:val="en-US"/>
        </w:rPr>
        <w:t>Beaumont MA, Zhang W, Balding DJ. 2002. Approximate Bayesian Computation in Population Genetics. Genetics. 162:2025–2035. doi: 10.1093/genetics/162.4.2025.</w:t>
      </w:r>
    </w:p>
    <w:p w14:paraId="2C3E1984" w14:textId="77777777" w:rsidR="00D3128F" w:rsidRPr="00D3128F" w:rsidRDefault="00D3128F" w:rsidP="00D3128F">
      <w:pPr>
        <w:widowControl w:val="0"/>
        <w:autoSpaceDE w:val="0"/>
        <w:autoSpaceDN w:val="0"/>
        <w:adjustRightInd w:val="0"/>
        <w:rPr>
          <w:lang w:val="en-US"/>
        </w:rPr>
      </w:pPr>
      <w:r w:rsidRPr="00D3128F">
        <w:rPr>
          <w:lang w:val="en-US"/>
        </w:rPr>
        <w:t xml:space="preserve">Bemmels JB, Title PO, Ortego J, Knowles LL. 2016. Tests of species‐specific models reveal the importance of drought in postglacial range shifts of a Mediterranean‐climate tree: insights from integrative distributional, demographic and coalescent modelling and </w:t>
      </w:r>
      <w:r w:rsidRPr="00D3128F">
        <w:rPr>
          <w:smallCaps/>
          <w:lang w:val="en-US"/>
        </w:rPr>
        <w:t>ABC</w:t>
      </w:r>
      <w:r w:rsidRPr="00D3128F">
        <w:rPr>
          <w:lang w:val="en-US"/>
        </w:rPr>
        <w:t xml:space="preserve"> model selection. Mol. Ecol. 25:4889–4906. doi: 10.1111/mec.13804.</w:t>
      </w:r>
    </w:p>
    <w:p w14:paraId="6565AD6D" w14:textId="77777777" w:rsidR="00D3128F" w:rsidRPr="00D3128F" w:rsidRDefault="00D3128F" w:rsidP="00D3128F">
      <w:pPr>
        <w:widowControl w:val="0"/>
        <w:autoSpaceDE w:val="0"/>
        <w:autoSpaceDN w:val="0"/>
        <w:adjustRightInd w:val="0"/>
        <w:rPr>
          <w:lang w:val="en-US"/>
        </w:rPr>
      </w:pPr>
      <w:r w:rsidRPr="00D3128F">
        <w:rPr>
          <w:lang w:val="en-US"/>
        </w:rPr>
        <w:t xml:space="preserve">Benvenuto D et al. 2022. </w:t>
      </w:r>
      <w:r w:rsidRPr="00D3128F">
        <w:rPr>
          <w:i/>
          <w:iCs/>
          <w:lang w:val="en-US"/>
        </w:rPr>
        <w:t>The evolution of Monkeypox virus: a genetic and structural analysis reveals mutations in proteins involved in host-pathogen interaction</w:t>
      </w:r>
      <w:r w:rsidRPr="00D3128F">
        <w:rPr>
          <w:lang w:val="en-US"/>
        </w:rPr>
        <w:t>. Bioinformatics doi: 10.1101/2022.06.22.497195.</w:t>
      </w:r>
    </w:p>
    <w:p w14:paraId="08BB0B96" w14:textId="77777777" w:rsidR="00D3128F" w:rsidRPr="00D3128F" w:rsidRDefault="00D3128F" w:rsidP="00D3128F">
      <w:pPr>
        <w:widowControl w:val="0"/>
        <w:autoSpaceDE w:val="0"/>
        <w:autoSpaceDN w:val="0"/>
        <w:adjustRightInd w:val="0"/>
        <w:rPr>
          <w:lang w:val="en-US"/>
        </w:rPr>
      </w:pPr>
      <w:r w:rsidRPr="00D3128F">
        <w:rPr>
          <w:lang w:val="en-US"/>
        </w:rPr>
        <w:t>Berman HM. 2000. The Protein Data Bank. Nucleic Acids Res. 28:235–242. doi: 10.1093/nar/28.1.235.</w:t>
      </w:r>
    </w:p>
    <w:p w14:paraId="0AB83CEE" w14:textId="77777777" w:rsidR="00D3128F" w:rsidRPr="00D3128F" w:rsidRDefault="00D3128F" w:rsidP="00D3128F">
      <w:pPr>
        <w:widowControl w:val="0"/>
        <w:autoSpaceDE w:val="0"/>
        <w:autoSpaceDN w:val="0"/>
        <w:adjustRightInd w:val="0"/>
        <w:rPr>
          <w:lang w:val="en-US"/>
        </w:rPr>
      </w:pPr>
      <w:r w:rsidRPr="00D3128F">
        <w:rPr>
          <w:lang w:val="en-US"/>
        </w:rPr>
        <w:t>Blum MGB, François O. 2010. Non-linear regression models for Approximate Bayesian Computation. Stat. Comput. 20:63–73. doi: 10.1007/s11222-009-9116-0.</w:t>
      </w:r>
    </w:p>
    <w:p w14:paraId="59063C38" w14:textId="77777777" w:rsidR="00D3128F" w:rsidRPr="00343B1C" w:rsidRDefault="00D3128F" w:rsidP="00D3128F">
      <w:pPr>
        <w:widowControl w:val="0"/>
        <w:autoSpaceDE w:val="0"/>
        <w:autoSpaceDN w:val="0"/>
        <w:adjustRightInd w:val="0"/>
        <w:rPr>
          <w:lang w:val="en-US"/>
          <w:rPrChange w:id="334" w:author="Catarina Brancoi" w:date="2022-09-12T12:27:00Z">
            <w:rPr>
              <w:lang w:val="es-ES_tradnl"/>
            </w:rPr>
          </w:rPrChange>
        </w:rPr>
      </w:pPr>
      <w:r w:rsidRPr="00D3128F">
        <w:rPr>
          <w:lang w:val="en-US"/>
        </w:rPr>
        <w:t xml:space="preserve">Bonnard C, Kleinman CL, Rodrigue N, Lartillot N. 2009. Fast optimization of statistical potentials for structurally constrained phylogenetic models. </w:t>
      </w:r>
      <w:r w:rsidRPr="00343B1C">
        <w:rPr>
          <w:lang w:val="en-US"/>
          <w:rPrChange w:id="335" w:author="Catarina Brancoi" w:date="2022-09-12T12:27:00Z">
            <w:rPr>
              <w:lang w:val="es-ES_tradnl"/>
            </w:rPr>
          </w:rPrChange>
        </w:rPr>
        <w:t xml:space="preserve">BMC Evol. Biol. 9:227. </w:t>
      </w:r>
      <w:r w:rsidRPr="00343B1C">
        <w:rPr>
          <w:lang w:val="en-US"/>
          <w:rPrChange w:id="336" w:author="Catarina Brancoi" w:date="2022-09-12T12:27:00Z">
            <w:rPr>
              <w:lang w:val="es-ES_tradnl"/>
            </w:rPr>
          </w:rPrChange>
        </w:rPr>
        <w:lastRenderedPageBreak/>
        <w:t>doi: 10.1186/1471-2148-9-227.</w:t>
      </w:r>
    </w:p>
    <w:p w14:paraId="5F410E4D" w14:textId="77777777" w:rsidR="00D3128F" w:rsidRPr="00D3128F" w:rsidRDefault="00D3128F" w:rsidP="00D3128F">
      <w:pPr>
        <w:widowControl w:val="0"/>
        <w:autoSpaceDE w:val="0"/>
        <w:autoSpaceDN w:val="0"/>
        <w:adjustRightInd w:val="0"/>
        <w:rPr>
          <w:lang w:val="en-US"/>
        </w:rPr>
      </w:pPr>
      <w:r w:rsidRPr="00343B1C">
        <w:rPr>
          <w:lang w:val="en-US"/>
          <w:rPrChange w:id="337" w:author="Catarina Brancoi" w:date="2022-09-12T12:27:00Z">
            <w:rPr>
              <w:lang w:val="es-ES_tradnl"/>
            </w:rPr>
          </w:rPrChange>
        </w:rPr>
        <w:t xml:space="preserve">Branco C, Kanellou M, González-Martín A, Arenas M. 2022. </w:t>
      </w:r>
      <w:r w:rsidRPr="00D3128F">
        <w:rPr>
          <w:lang w:val="en-US"/>
        </w:rPr>
        <w:t>Consequences of the Last Glacial Period on the Genetic Diversity of Southeast Asians. Genes. 13:384. doi: 10.3390/genes13020384.</w:t>
      </w:r>
    </w:p>
    <w:p w14:paraId="5DCE97A2" w14:textId="77777777" w:rsidR="00D3128F" w:rsidRPr="00D3128F" w:rsidRDefault="00D3128F" w:rsidP="00D3128F">
      <w:pPr>
        <w:widowControl w:val="0"/>
        <w:autoSpaceDE w:val="0"/>
        <w:autoSpaceDN w:val="0"/>
        <w:adjustRightInd w:val="0"/>
        <w:rPr>
          <w:lang w:val="en-US"/>
        </w:rPr>
      </w:pPr>
      <w:r w:rsidRPr="00D3128F">
        <w:rPr>
          <w:lang w:val="en-US"/>
        </w:rPr>
        <w:t>Challis CJ, Schmidler SC. 2012. A Stochastic Evolutionary Model for Protein Structure Alignment and Phylogeny. Mol. Biol. Evol. 29:3575–3587. doi: 10.1093/molbev/mss167.</w:t>
      </w:r>
    </w:p>
    <w:p w14:paraId="599BFEC3" w14:textId="77777777" w:rsidR="00D3128F" w:rsidRPr="00D3128F" w:rsidRDefault="00D3128F" w:rsidP="00D3128F">
      <w:pPr>
        <w:widowControl w:val="0"/>
        <w:autoSpaceDE w:val="0"/>
        <w:autoSpaceDN w:val="0"/>
        <w:adjustRightInd w:val="0"/>
        <w:rPr>
          <w:lang w:val="es-ES_tradnl"/>
        </w:rPr>
      </w:pPr>
      <w:r w:rsidRPr="00D3128F">
        <w:rPr>
          <w:lang w:val="en-US"/>
        </w:rPr>
        <w:t xml:space="preserve">Csilléry K, François O, Blum MGB. 2012. abc: an R package for approximate Bayesian computation (ABC): </w:t>
      </w:r>
      <w:r w:rsidRPr="00D3128F">
        <w:rPr>
          <w:i/>
          <w:iCs/>
          <w:lang w:val="en-US"/>
        </w:rPr>
        <w:t>R package: abc</w:t>
      </w:r>
      <w:r w:rsidRPr="00D3128F">
        <w:rPr>
          <w:lang w:val="en-US"/>
        </w:rPr>
        <w:t xml:space="preserve">. </w:t>
      </w:r>
      <w:r w:rsidRPr="00D3128F">
        <w:rPr>
          <w:lang w:val="es-ES_tradnl"/>
        </w:rPr>
        <w:t>Methods Ecol. Evol. 3:475–479. doi: 10.1111/j.2041-210X.2011.00179.x.</w:t>
      </w:r>
    </w:p>
    <w:p w14:paraId="508961AB" w14:textId="77777777" w:rsidR="00D3128F" w:rsidRPr="00343B1C" w:rsidRDefault="00D3128F" w:rsidP="00D3128F">
      <w:pPr>
        <w:widowControl w:val="0"/>
        <w:autoSpaceDE w:val="0"/>
        <w:autoSpaceDN w:val="0"/>
        <w:adjustRightInd w:val="0"/>
        <w:rPr>
          <w:lang w:val="pt-BR"/>
          <w:rPrChange w:id="338" w:author="Catarina Brancoi" w:date="2022-09-12T12:27:00Z">
            <w:rPr>
              <w:lang w:val="es-ES_tradnl"/>
            </w:rPr>
          </w:rPrChange>
        </w:rPr>
      </w:pPr>
      <w:r w:rsidRPr="00D3128F">
        <w:rPr>
          <w:lang w:val="es-ES_tradnl"/>
        </w:rPr>
        <w:t xml:space="preserve">Darriba D et al. 2020. </w:t>
      </w:r>
      <w:r w:rsidRPr="00D3128F">
        <w:rPr>
          <w:lang w:val="en-US"/>
        </w:rPr>
        <w:t xml:space="preserve">ModelTest-NG: A New and Scalable Tool for the Selection of DNA and Protein Evolutionary Models Crandall, K, editor. </w:t>
      </w:r>
      <w:r w:rsidRPr="00343B1C">
        <w:rPr>
          <w:lang w:val="pt-BR"/>
          <w:rPrChange w:id="339" w:author="Catarina Brancoi" w:date="2022-09-12T12:27:00Z">
            <w:rPr>
              <w:lang w:val="es-ES_tradnl"/>
            </w:rPr>
          </w:rPrChange>
        </w:rPr>
        <w:t>Mol. Biol. Evol. 37:291–294. doi: 10.1093/molbev/msz189.</w:t>
      </w:r>
    </w:p>
    <w:p w14:paraId="4174CD5D" w14:textId="77777777" w:rsidR="00D3128F" w:rsidRPr="00D3128F" w:rsidRDefault="00D3128F" w:rsidP="00D3128F">
      <w:pPr>
        <w:widowControl w:val="0"/>
        <w:autoSpaceDE w:val="0"/>
        <w:autoSpaceDN w:val="0"/>
        <w:adjustRightInd w:val="0"/>
        <w:rPr>
          <w:lang w:val="en-US"/>
        </w:rPr>
      </w:pPr>
      <w:r w:rsidRPr="00343B1C">
        <w:rPr>
          <w:lang w:val="pt-BR"/>
          <w:rPrChange w:id="340" w:author="Catarina Brancoi" w:date="2022-09-12T12:27:00Z">
            <w:rPr>
              <w:lang w:val="es-ES_tradnl"/>
            </w:rPr>
          </w:rPrChange>
        </w:rPr>
        <w:t xml:space="preserve">Darriba D, Taboada GL, Doallo R, Posada D. 2011. </w:t>
      </w:r>
      <w:r w:rsidRPr="00D3128F">
        <w:rPr>
          <w:lang w:val="en-US"/>
        </w:rPr>
        <w:t>ProtTest 3: fast selection of best-fit models of protein evolution. Bioinformatics. 27:1164–1165. doi: 10.1093/bioinformatics/btr088.</w:t>
      </w:r>
    </w:p>
    <w:p w14:paraId="38F7465F" w14:textId="77777777" w:rsidR="00D3128F" w:rsidRPr="00D3128F" w:rsidRDefault="00D3128F" w:rsidP="00D3128F">
      <w:pPr>
        <w:widowControl w:val="0"/>
        <w:autoSpaceDE w:val="0"/>
        <w:autoSpaceDN w:val="0"/>
        <w:adjustRightInd w:val="0"/>
        <w:rPr>
          <w:lang w:val="en-US"/>
        </w:rPr>
      </w:pPr>
      <w:r w:rsidRPr="00D3128F">
        <w:rPr>
          <w:lang w:val="en-US"/>
        </w:rPr>
        <w:t>Dayhoff MO, Schwartz RM, Orcutt BC. 1978. A model of evolutionary change in proteins. In: Atlas of Protein Sequence and Structure.Vol. 5 National Biomedical Research Foundation: Washington DC pp. 345–352.</w:t>
      </w:r>
    </w:p>
    <w:p w14:paraId="01537F56" w14:textId="77777777" w:rsidR="00D3128F" w:rsidRPr="00D3128F" w:rsidRDefault="00D3128F" w:rsidP="00D3128F">
      <w:pPr>
        <w:widowControl w:val="0"/>
        <w:autoSpaceDE w:val="0"/>
        <w:autoSpaceDN w:val="0"/>
        <w:adjustRightInd w:val="0"/>
        <w:rPr>
          <w:lang w:val="en-US"/>
        </w:rPr>
      </w:pPr>
      <w:r w:rsidRPr="00343B1C">
        <w:rPr>
          <w:lang w:val="en-US"/>
          <w:rPrChange w:id="341" w:author="Catarina Brancoi" w:date="2022-09-12T12:27:00Z">
            <w:rPr>
              <w:lang w:val="es-ES_tradnl"/>
            </w:rPr>
          </w:rPrChange>
        </w:rPr>
        <w:t xml:space="preserve">Del Amparo R, Arenas M. 2022. </w:t>
      </w:r>
      <w:r w:rsidRPr="00D3128F">
        <w:rPr>
          <w:lang w:val="en-US"/>
        </w:rPr>
        <w:t>Consequences of Substitution Model Selection on Protein Ancestral Sequence Reconstruction Chang, B, editor. Mol. Biol. Evol. 39:msac144. doi: 10.1093/molbev/msac144.</w:t>
      </w:r>
    </w:p>
    <w:p w14:paraId="7B48AB07" w14:textId="77777777" w:rsidR="00D3128F" w:rsidRPr="00D3128F" w:rsidRDefault="00D3128F" w:rsidP="00D3128F">
      <w:pPr>
        <w:widowControl w:val="0"/>
        <w:autoSpaceDE w:val="0"/>
        <w:autoSpaceDN w:val="0"/>
        <w:adjustRightInd w:val="0"/>
        <w:rPr>
          <w:lang w:val="en-US"/>
        </w:rPr>
      </w:pPr>
      <w:r w:rsidRPr="00D3128F">
        <w:rPr>
          <w:lang w:val="en-US"/>
        </w:rPr>
        <w:t>Dimmic MW, Rest JS, Mindell DP, Goldstein RA. 2002. rtREV: An Amino Acid Substitution Matrix for Inference of Retrovirus and Reverse Transcriptase Phylogeny. J. Mol. Evol. 55:65–73. doi: 10.1007/s00239-001-2304-y.</w:t>
      </w:r>
    </w:p>
    <w:p w14:paraId="2DD632DE" w14:textId="77777777" w:rsidR="00D3128F" w:rsidRPr="00343B1C" w:rsidRDefault="00D3128F" w:rsidP="00D3128F">
      <w:pPr>
        <w:widowControl w:val="0"/>
        <w:autoSpaceDE w:val="0"/>
        <w:autoSpaceDN w:val="0"/>
        <w:adjustRightInd w:val="0"/>
        <w:rPr>
          <w:lang w:val="en-US"/>
          <w:rPrChange w:id="342" w:author="Catarina Brancoi" w:date="2022-09-12T12:27:00Z">
            <w:rPr>
              <w:lang w:val="es-ES_tradnl"/>
            </w:rPr>
          </w:rPrChange>
        </w:rPr>
      </w:pPr>
      <w:r w:rsidRPr="00D3128F">
        <w:rPr>
          <w:lang w:val="en-US"/>
        </w:rPr>
        <w:lastRenderedPageBreak/>
        <w:t xml:space="preserve">Edgar RC. 2004. MUSCLE: multiple sequence alignment with high accuracy and high throughput. </w:t>
      </w:r>
      <w:r w:rsidRPr="00343B1C">
        <w:rPr>
          <w:lang w:val="en-US"/>
          <w:rPrChange w:id="343" w:author="Catarina Brancoi" w:date="2022-09-12T12:27:00Z">
            <w:rPr>
              <w:lang w:val="es-ES_tradnl"/>
            </w:rPr>
          </w:rPrChange>
        </w:rPr>
        <w:t>Nucleic Acids Res. 32:1792–1797. doi: 10.1093/nar/gkh340.</w:t>
      </w:r>
    </w:p>
    <w:p w14:paraId="0D6A2F51" w14:textId="77777777" w:rsidR="00D3128F" w:rsidRPr="00D3128F" w:rsidRDefault="00D3128F" w:rsidP="00D3128F">
      <w:pPr>
        <w:widowControl w:val="0"/>
        <w:autoSpaceDE w:val="0"/>
        <w:autoSpaceDN w:val="0"/>
        <w:adjustRightInd w:val="0"/>
        <w:rPr>
          <w:lang w:val="en-US"/>
        </w:rPr>
      </w:pPr>
      <w:r w:rsidRPr="00343B1C">
        <w:rPr>
          <w:lang w:val="en-US"/>
          <w:rPrChange w:id="344" w:author="Catarina Brancoi" w:date="2022-09-12T12:27:00Z">
            <w:rPr>
              <w:lang w:val="es-ES_tradnl"/>
            </w:rPr>
          </w:rPrChange>
        </w:rPr>
        <w:t xml:space="preserve">García-Portugués E et al. 2018. </w:t>
      </w:r>
      <w:r w:rsidRPr="00D3128F">
        <w:rPr>
          <w:i/>
          <w:iCs/>
          <w:lang w:val="en-US"/>
        </w:rPr>
        <w:t>Toroidal diffusions and protein structure evolution</w:t>
      </w:r>
      <w:r w:rsidRPr="00D3128F">
        <w:rPr>
          <w:lang w:val="en-US"/>
        </w:rPr>
        <w:t>. doi: 10.1201/9781315228570.</w:t>
      </w:r>
    </w:p>
    <w:p w14:paraId="3DA5E089" w14:textId="77777777" w:rsidR="00D3128F" w:rsidRPr="00D3128F" w:rsidRDefault="00D3128F" w:rsidP="00D3128F">
      <w:pPr>
        <w:widowControl w:val="0"/>
        <w:autoSpaceDE w:val="0"/>
        <w:autoSpaceDN w:val="0"/>
        <w:adjustRightInd w:val="0"/>
        <w:rPr>
          <w:lang w:val="en-US"/>
        </w:rPr>
      </w:pPr>
      <w:r w:rsidRPr="00D3128F">
        <w:rPr>
          <w:lang w:val="en-US"/>
        </w:rPr>
        <w:t>Golden M et al. 2017. A Generative Angular Model of Protein Structure Evolution. Mol. Biol. Evol. 34:2085–2100. doi: 10.1093/molbev/msx137.</w:t>
      </w:r>
    </w:p>
    <w:p w14:paraId="1FA3C4C2" w14:textId="77777777" w:rsidR="00D3128F" w:rsidRPr="00D3128F" w:rsidRDefault="00D3128F" w:rsidP="00D3128F">
      <w:pPr>
        <w:widowControl w:val="0"/>
        <w:autoSpaceDE w:val="0"/>
        <w:autoSpaceDN w:val="0"/>
        <w:adjustRightInd w:val="0"/>
        <w:rPr>
          <w:lang w:val="en-US"/>
        </w:rPr>
      </w:pPr>
      <w:r w:rsidRPr="00D3128F">
        <w:rPr>
          <w:lang w:val="en-US"/>
        </w:rPr>
        <w:t>Grantham R. 1974. Amino Acid Difference Formula to Help Explain Protein Evolution. Science. 185:862–864. doi: 10.1126/science.185.4154.862.</w:t>
      </w:r>
    </w:p>
    <w:p w14:paraId="68C009E9" w14:textId="77777777" w:rsidR="00D3128F" w:rsidRPr="00D3128F" w:rsidRDefault="00D3128F" w:rsidP="00D3128F">
      <w:pPr>
        <w:widowControl w:val="0"/>
        <w:autoSpaceDE w:val="0"/>
        <w:autoSpaceDN w:val="0"/>
        <w:adjustRightInd w:val="0"/>
        <w:rPr>
          <w:lang w:val="en-US"/>
        </w:rPr>
      </w:pPr>
      <w:r w:rsidRPr="00D3128F">
        <w:rPr>
          <w:lang w:val="en-US"/>
        </w:rPr>
        <w:t>Henikoff S, Henikoff JG. 1992. Amino acid substitution matrices from protein blocks. Proc. Natl. Acad. Sci. 89:10915–10919. doi: 10.1073/pnas.89.22.10915.</w:t>
      </w:r>
    </w:p>
    <w:p w14:paraId="2A491BC5" w14:textId="77777777" w:rsidR="00D3128F" w:rsidRPr="00D3128F" w:rsidRDefault="00D3128F" w:rsidP="00D3128F">
      <w:pPr>
        <w:widowControl w:val="0"/>
        <w:autoSpaceDE w:val="0"/>
        <w:autoSpaceDN w:val="0"/>
        <w:adjustRightInd w:val="0"/>
        <w:rPr>
          <w:lang w:val="en-US"/>
        </w:rPr>
      </w:pPr>
      <w:r w:rsidRPr="00D3128F">
        <w:rPr>
          <w:lang w:val="en-US"/>
        </w:rPr>
        <w:t>Herman JL, Challis CJ, Novák Á, Hein J, Schmidler SC. 2014. Simultaneous Bayesian Estimation of Alignment and Phylogeny under a Joint Model of Protein Sequence and Structure. Mol. Biol. Evol. 31:2251–2266. doi: 10.1093/molbev/msu184.</w:t>
      </w:r>
    </w:p>
    <w:p w14:paraId="51BB0C2A" w14:textId="77777777" w:rsidR="00D3128F" w:rsidRPr="00D3128F" w:rsidRDefault="00D3128F" w:rsidP="00D3128F">
      <w:pPr>
        <w:widowControl w:val="0"/>
        <w:autoSpaceDE w:val="0"/>
        <w:autoSpaceDN w:val="0"/>
        <w:adjustRightInd w:val="0"/>
        <w:rPr>
          <w:lang w:val="en-US"/>
        </w:rPr>
      </w:pPr>
      <w:r w:rsidRPr="00D3128F">
        <w:rPr>
          <w:lang w:val="en-US"/>
        </w:rPr>
        <w:t>Jones DT, Taylor WR, Thornton JM. 1992. The rapid generation of mutation data matrices from protein sequences. Bioinformatics. 8:275–282. doi: 10.1093/bioinformatics/8.3.275.</w:t>
      </w:r>
    </w:p>
    <w:p w14:paraId="0FCE788F" w14:textId="77777777" w:rsidR="00D3128F" w:rsidRPr="00D3128F" w:rsidRDefault="00D3128F" w:rsidP="00D3128F">
      <w:pPr>
        <w:widowControl w:val="0"/>
        <w:autoSpaceDE w:val="0"/>
        <w:autoSpaceDN w:val="0"/>
        <w:adjustRightInd w:val="0"/>
        <w:rPr>
          <w:lang w:val="en-US"/>
        </w:rPr>
      </w:pPr>
      <w:r w:rsidRPr="00D3128F">
        <w:rPr>
          <w:lang w:val="en-US"/>
        </w:rPr>
        <w:t>Keane TM, Creevey CJ, Pentony MM, Naughton TJ, Mclnerney JO. 2006. Assessment of methods for amino acid matrix selection and their use on empirical data shows that ad hoc assumptions for choice of matrix are not justified. BMC Evol. Biol. 6:29. doi: 10.1186/1471-2148-6-29.</w:t>
      </w:r>
    </w:p>
    <w:p w14:paraId="7EF3BC7E" w14:textId="77777777" w:rsidR="00D3128F" w:rsidRPr="00D3128F" w:rsidRDefault="00D3128F" w:rsidP="00D3128F">
      <w:pPr>
        <w:widowControl w:val="0"/>
        <w:autoSpaceDE w:val="0"/>
        <w:autoSpaceDN w:val="0"/>
        <w:adjustRightInd w:val="0"/>
        <w:rPr>
          <w:lang w:val="en-US"/>
        </w:rPr>
      </w:pPr>
      <w:r w:rsidRPr="00D3128F">
        <w:rPr>
          <w:lang w:val="en-US"/>
        </w:rPr>
        <w:t>Kingman JFC. 1982. The coalescent. Stoch. Process. Their Appl. 13:235–248. doi: 10.1016/0304-4149(82)90011-4.</w:t>
      </w:r>
    </w:p>
    <w:p w14:paraId="679336F7" w14:textId="77777777" w:rsidR="00D3128F" w:rsidRPr="00D3128F" w:rsidRDefault="00D3128F" w:rsidP="00D3128F">
      <w:pPr>
        <w:widowControl w:val="0"/>
        <w:autoSpaceDE w:val="0"/>
        <w:autoSpaceDN w:val="0"/>
        <w:adjustRightInd w:val="0"/>
        <w:rPr>
          <w:lang w:val="en-US"/>
        </w:rPr>
      </w:pPr>
      <w:r w:rsidRPr="00D3128F">
        <w:rPr>
          <w:lang w:val="en-US"/>
        </w:rPr>
        <w:t>Kosiol C, Goldman N. 2005. Different Versions of the Dayhoff Rate Matrix. Mol. Biol. Evol. 22:193–199. doi: 10.1093/molbev/msi005.</w:t>
      </w:r>
    </w:p>
    <w:p w14:paraId="15B0920D" w14:textId="77777777" w:rsidR="00D3128F" w:rsidRPr="00D3128F" w:rsidRDefault="00D3128F" w:rsidP="00D3128F">
      <w:pPr>
        <w:widowControl w:val="0"/>
        <w:autoSpaceDE w:val="0"/>
        <w:autoSpaceDN w:val="0"/>
        <w:adjustRightInd w:val="0"/>
        <w:rPr>
          <w:lang w:val="en-US"/>
        </w:rPr>
      </w:pPr>
      <w:r w:rsidRPr="00D3128F">
        <w:rPr>
          <w:lang w:val="en-US"/>
        </w:rPr>
        <w:t xml:space="preserve">Kozlov AM, Darriba D, Flouri T, Morel B, Stamatakis A. 2019. RAxML-NG: a fast, </w:t>
      </w:r>
      <w:r w:rsidRPr="00D3128F">
        <w:rPr>
          <w:lang w:val="en-US"/>
        </w:rPr>
        <w:lastRenderedPageBreak/>
        <w:t>scalable and user-friendly tool for maximum likelihood phylogenetic inference Wren, J, editor. Bioinformatics. 35:4453–4455. doi: 10.1093/bioinformatics/btz305.</w:t>
      </w:r>
    </w:p>
    <w:p w14:paraId="31DFBAEA" w14:textId="77777777" w:rsidR="00D3128F" w:rsidRPr="00D3128F" w:rsidRDefault="00D3128F" w:rsidP="00D3128F">
      <w:pPr>
        <w:widowControl w:val="0"/>
        <w:autoSpaceDE w:val="0"/>
        <w:autoSpaceDN w:val="0"/>
        <w:adjustRightInd w:val="0"/>
        <w:rPr>
          <w:lang w:val="en-US"/>
        </w:rPr>
      </w:pPr>
      <w:r w:rsidRPr="00D3128F">
        <w:rPr>
          <w:lang w:val="en-US"/>
        </w:rPr>
        <w:t>Le SQ, Gascuel O. 2008. An Improved General Amino Acid Replacement Matrix. Mol. Biol. Evol. 25:1307–1320. doi: 10.1093/molbev/msn067.</w:t>
      </w:r>
    </w:p>
    <w:p w14:paraId="6F1273B4" w14:textId="77777777" w:rsidR="00D3128F" w:rsidRPr="00D3128F" w:rsidRDefault="00D3128F" w:rsidP="00D3128F">
      <w:pPr>
        <w:widowControl w:val="0"/>
        <w:autoSpaceDE w:val="0"/>
        <w:autoSpaceDN w:val="0"/>
        <w:adjustRightInd w:val="0"/>
        <w:rPr>
          <w:lang w:val="en-US"/>
        </w:rPr>
      </w:pPr>
      <w:r w:rsidRPr="00D3128F">
        <w:rPr>
          <w:lang w:val="en-US"/>
        </w:rPr>
        <w:t>Lemmon AR, Moriarty EC. 2004. The Importance of Proper Model Assumption in Bayesian Phylogenetics Sullivan, J, editor. Syst. Biol. 53:265–277. doi: 10.1080/10635150490423520.</w:t>
      </w:r>
    </w:p>
    <w:p w14:paraId="31EDB248" w14:textId="77777777" w:rsidR="00D3128F" w:rsidRPr="00D3128F" w:rsidRDefault="00D3128F" w:rsidP="00D3128F">
      <w:pPr>
        <w:widowControl w:val="0"/>
        <w:autoSpaceDE w:val="0"/>
        <w:autoSpaceDN w:val="0"/>
        <w:adjustRightInd w:val="0"/>
        <w:rPr>
          <w:lang w:val="en-US"/>
        </w:rPr>
      </w:pPr>
      <w:r w:rsidRPr="00D3128F">
        <w:rPr>
          <w:lang w:val="en-US"/>
        </w:rPr>
        <w:t>Leuenberger C, Wegmann D. 2010. Bayesian Computation and Model Selection Without Likelihoods. Genetics. 184:243–252. doi: 10.1534/genetics.109.109058.</w:t>
      </w:r>
    </w:p>
    <w:p w14:paraId="06DD5198" w14:textId="77777777" w:rsidR="00D3128F" w:rsidRPr="00D3128F" w:rsidRDefault="00D3128F" w:rsidP="00D3128F">
      <w:pPr>
        <w:widowControl w:val="0"/>
        <w:autoSpaceDE w:val="0"/>
        <w:autoSpaceDN w:val="0"/>
        <w:adjustRightInd w:val="0"/>
        <w:rPr>
          <w:lang w:val="en-US"/>
        </w:rPr>
      </w:pPr>
      <w:r w:rsidRPr="00D3128F">
        <w:rPr>
          <w:lang w:val="en-US"/>
        </w:rPr>
        <w:t>Mistry J et al. 2021. Pfam: The protein families database in 2021. Nucleic Acids Res. 49:D412–D419. doi: 10.1093/nar/gkaa913.</w:t>
      </w:r>
    </w:p>
    <w:p w14:paraId="738FFB19" w14:textId="77777777" w:rsidR="00D3128F" w:rsidRPr="00D3128F" w:rsidRDefault="00D3128F" w:rsidP="00D3128F">
      <w:pPr>
        <w:widowControl w:val="0"/>
        <w:autoSpaceDE w:val="0"/>
        <w:autoSpaceDN w:val="0"/>
        <w:adjustRightInd w:val="0"/>
        <w:rPr>
          <w:lang w:val="en-US"/>
        </w:rPr>
      </w:pPr>
      <w:r w:rsidRPr="00D3128F">
        <w:rPr>
          <w:lang w:val="en-US"/>
        </w:rPr>
        <w:t>Müller T, Vingron M. 2000. Modeling Amino Acid Replacement. J. Comput. Biol. 7:761–776. doi: 10.1089/10665270050514918.</w:t>
      </w:r>
    </w:p>
    <w:p w14:paraId="75A0E7D6" w14:textId="77777777" w:rsidR="00D3128F" w:rsidRPr="00D3128F" w:rsidRDefault="00D3128F" w:rsidP="00D3128F">
      <w:pPr>
        <w:widowControl w:val="0"/>
        <w:autoSpaceDE w:val="0"/>
        <w:autoSpaceDN w:val="0"/>
        <w:adjustRightInd w:val="0"/>
        <w:rPr>
          <w:lang w:val="en-US"/>
        </w:rPr>
      </w:pPr>
      <w:r w:rsidRPr="00D3128F">
        <w:rPr>
          <w:lang w:val="en-US"/>
        </w:rPr>
        <w:t>Nickle DC et al. 2007. HIV-Specific Probabilistic Models of Protein Evolution Pybus, O, editor. PLoS ONE. 2:e503. doi: 10.1371/journal.pone.0000503.</w:t>
      </w:r>
    </w:p>
    <w:p w14:paraId="38EB0364" w14:textId="77777777" w:rsidR="00D3128F" w:rsidRPr="00D3128F" w:rsidRDefault="00D3128F" w:rsidP="00D3128F">
      <w:pPr>
        <w:widowControl w:val="0"/>
        <w:autoSpaceDE w:val="0"/>
        <w:autoSpaceDN w:val="0"/>
        <w:adjustRightInd w:val="0"/>
        <w:rPr>
          <w:lang w:val="en-US"/>
        </w:rPr>
      </w:pPr>
      <w:r w:rsidRPr="00D3128F">
        <w:rPr>
          <w:lang w:val="en-US"/>
        </w:rPr>
        <w:t>Norn C, André I, Theobald DL. 2021. A thermodynamic model of protein structure evolution explains empirical amino acid substitution matrices. Protein Sci. 30:2057–2068. doi: 10.1002/pro.4155.</w:t>
      </w:r>
    </w:p>
    <w:p w14:paraId="2AEDD68A" w14:textId="77777777" w:rsidR="00D3128F" w:rsidRPr="00D3128F" w:rsidRDefault="00D3128F" w:rsidP="00D3128F">
      <w:pPr>
        <w:widowControl w:val="0"/>
        <w:autoSpaceDE w:val="0"/>
        <w:autoSpaceDN w:val="0"/>
        <w:adjustRightInd w:val="0"/>
        <w:rPr>
          <w:lang w:val="en-US"/>
        </w:rPr>
      </w:pPr>
      <w:r w:rsidRPr="00D3128F">
        <w:rPr>
          <w:lang w:val="en-US"/>
        </w:rPr>
        <w:t>Parisi G, Echave J. 2001. Structural Constraints and Emergence of Sequence Patterns in Protein Evolution. Mol. Biol. Evol. 18:750–756. doi: 10.1093/oxfordjournals.molbev.a003857.</w:t>
      </w:r>
    </w:p>
    <w:p w14:paraId="014C435A" w14:textId="77777777" w:rsidR="00D3128F" w:rsidRPr="00343B1C" w:rsidRDefault="00D3128F" w:rsidP="00D3128F">
      <w:pPr>
        <w:widowControl w:val="0"/>
        <w:autoSpaceDE w:val="0"/>
        <w:autoSpaceDN w:val="0"/>
        <w:adjustRightInd w:val="0"/>
        <w:rPr>
          <w:lang w:val="pt-BR"/>
          <w:rPrChange w:id="345" w:author="Catarina Brancoi" w:date="2022-09-12T12:27:00Z">
            <w:rPr>
              <w:lang w:val="en-US"/>
            </w:rPr>
          </w:rPrChange>
        </w:rPr>
      </w:pPr>
      <w:r w:rsidRPr="00D3128F">
        <w:rPr>
          <w:lang w:val="en-US"/>
        </w:rPr>
        <w:t xml:space="preserve">Perron U, Kozlov AM, Stamatakis A, Goldman N, Moal IH. 2019. Modeling Structural Constraints on Protein Evolution via Side-Chain Conformational States Pupko, T, editor. </w:t>
      </w:r>
      <w:r w:rsidRPr="00343B1C">
        <w:rPr>
          <w:lang w:val="pt-BR"/>
          <w:rPrChange w:id="346" w:author="Catarina Brancoi" w:date="2022-09-12T12:27:00Z">
            <w:rPr>
              <w:lang w:val="en-US"/>
            </w:rPr>
          </w:rPrChange>
        </w:rPr>
        <w:t>Mol. Biol. Evol. 36:2086–2103. doi: 10.1093/molbev/msz122.</w:t>
      </w:r>
    </w:p>
    <w:p w14:paraId="65C097A7" w14:textId="77777777" w:rsidR="00D3128F" w:rsidRPr="00D3128F" w:rsidRDefault="00D3128F" w:rsidP="00D3128F">
      <w:pPr>
        <w:widowControl w:val="0"/>
        <w:autoSpaceDE w:val="0"/>
        <w:autoSpaceDN w:val="0"/>
        <w:adjustRightInd w:val="0"/>
        <w:rPr>
          <w:lang w:val="en-US"/>
        </w:rPr>
      </w:pPr>
      <w:r w:rsidRPr="00343B1C">
        <w:rPr>
          <w:lang w:val="pt-BR"/>
          <w:rPrChange w:id="347" w:author="Catarina Brancoi" w:date="2022-09-12T12:27:00Z">
            <w:rPr>
              <w:lang w:val="en-US"/>
            </w:rPr>
          </w:rPrChange>
        </w:rPr>
        <w:t xml:space="preserve">Posada D, Crandall KA. 2001. </w:t>
      </w:r>
      <w:r w:rsidRPr="00D3128F">
        <w:rPr>
          <w:lang w:val="en-US"/>
        </w:rPr>
        <w:t xml:space="preserve">Evaluation of methods for detecting recombination from </w:t>
      </w:r>
      <w:r w:rsidRPr="00D3128F">
        <w:rPr>
          <w:lang w:val="en-US"/>
        </w:rPr>
        <w:lastRenderedPageBreak/>
        <w:t>DNA sequences: Computer simulations. Proc. Natl. Acad. Sci. 98:13757–13762. doi: 10.1073/pnas.241370698.</w:t>
      </w:r>
    </w:p>
    <w:p w14:paraId="2886D835" w14:textId="77777777" w:rsidR="00D3128F" w:rsidRPr="00D3128F" w:rsidRDefault="00D3128F" w:rsidP="00D3128F">
      <w:pPr>
        <w:widowControl w:val="0"/>
        <w:autoSpaceDE w:val="0"/>
        <w:autoSpaceDN w:val="0"/>
        <w:adjustRightInd w:val="0"/>
        <w:rPr>
          <w:lang w:val="en-US"/>
        </w:rPr>
      </w:pPr>
      <w:r w:rsidRPr="00D3128F">
        <w:rPr>
          <w:lang w:val="en-US"/>
        </w:rPr>
        <w:t>Robinson DM. 2003. Protein Evolution with Dependence Among Codons Due to Tertiary Structure. Mol. Biol. Evol. 20:1692–1704. doi: 10.1093/molbev/msg184.</w:t>
      </w:r>
    </w:p>
    <w:p w14:paraId="582135D4" w14:textId="77777777" w:rsidR="00D3128F" w:rsidRPr="00D3128F" w:rsidRDefault="00D3128F" w:rsidP="00D3128F">
      <w:pPr>
        <w:widowControl w:val="0"/>
        <w:autoSpaceDE w:val="0"/>
        <w:autoSpaceDN w:val="0"/>
        <w:adjustRightInd w:val="0"/>
        <w:rPr>
          <w:lang w:val="en-US"/>
        </w:rPr>
      </w:pPr>
      <w:r w:rsidRPr="00D3128F">
        <w:rPr>
          <w:lang w:val="en-US"/>
        </w:rPr>
        <w:t>Rodrigue N, Kleinman CL, Philippe H, Lartillot N. 2009. Computational Methods for Evaluating Phylogenetic Models of Coding Sequence Evolution with Dependence between Codons. Mol. Biol. Evol. 26:1663–1676. doi: 10.1093/molbev/msp078.</w:t>
      </w:r>
    </w:p>
    <w:p w14:paraId="0D1AF849" w14:textId="77777777" w:rsidR="00D3128F" w:rsidRPr="00D3128F" w:rsidRDefault="00D3128F" w:rsidP="00D3128F">
      <w:pPr>
        <w:widowControl w:val="0"/>
        <w:autoSpaceDE w:val="0"/>
        <w:autoSpaceDN w:val="0"/>
        <w:adjustRightInd w:val="0"/>
        <w:rPr>
          <w:lang w:val="en-US"/>
        </w:rPr>
      </w:pPr>
      <w:r w:rsidRPr="00D3128F">
        <w:rPr>
          <w:lang w:val="en-US"/>
        </w:rPr>
        <w:t>Sayers EW et al. 2022. Database resources of the national center for biotechnology information. Nucleic Acids Res. 50:D20–D26. doi: 10.1093/nar/gkab1112.</w:t>
      </w:r>
    </w:p>
    <w:p w14:paraId="5EB3BC12" w14:textId="77777777" w:rsidR="00D3128F" w:rsidRPr="00D3128F" w:rsidRDefault="00D3128F" w:rsidP="00D3128F">
      <w:pPr>
        <w:widowControl w:val="0"/>
        <w:autoSpaceDE w:val="0"/>
        <w:autoSpaceDN w:val="0"/>
        <w:adjustRightInd w:val="0"/>
        <w:rPr>
          <w:lang w:val="en-US"/>
        </w:rPr>
      </w:pPr>
      <w:r w:rsidRPr="00D3128F">
        <w:rPr>
          <w:lang w:val="en-US"/>
        </w:rPr>
        <w:t>Shakhnovich E, Abkevich V, Ptitsyn O. 1996. Conserved residues and the mechanism of protein folding. Nature. 379:96–98. doi: 10.1038/379096a0.</w:t>
      </w:r>
    </w:p>
    <w:p w14:paraId="3042D72E" w14:textId="77777777" w:rsidR="00D3128F" w:rsidRPr="00D3128F" w:rsidRDefault="00D3128F" w:rsidP="00D3128F">
      <w:pPr>
        <w:widowControl w:val="0"/>
        <w:autoSpaceDE w:val="0"/>
        <w:autoSpaceDN w:val="0"/>
        <w:adjustRightInd w:val="0"/>
        <w:rPr>
          <w:lang w:val="en-US"/>
        </w:rPr>
      </w:pPr>
      <w:r w:rsidRPr="00D3128F">
        <w:rPr>
          <w:lang w:val="en-US"/>
        </w:rPr>
        <w:t>Shoemaker JS, Fitch WM. 1989. Evidence from nuclear sequences that invariable sites should be considered when sequence divergence is calculated. Mol. Biol. Evol. 6:270–289. doi: 10.1093/oxfordjournals.molbev.a040550.</w:t>
      </w:r>
    </w:p>
    <w:p w14:paraId="0F45D4FC" w14:textId="77777777" w:rsidR="00D3128F" w:rsidRPr="00D3128F" w:rsidRDefault="00D3128F" w:rsidP="00D3128F">
      <w:pPr>
        <w:widowControl w:val="0"/>
        <w:autoSpaceDE w:val="0"/>
        <w:autoSpaceDN w:val="0"/>
        <w:adjustRightInd w:val="0"/>
        <w:rPr>
          <w:lang w:val="en-US"/>
        </w:rPr>
      </w:pPr>
      <w:r w:rsidRPr="00D3128F">
        <w:rPr>
          <w:lang w:val="en-US"/>
        </w:rPr>
        <w:t>Sunnåker M et al. 2013. Approximate Bayesian Computation Wodak, S, editor. PLoS Comput. Biol. 9:e1002803. doi: 10.1371/journal.pcbi.1002803.</w:t>
      </w:r>
    </w:p>
    <w:p w14:paraId="05086FCA" w14:textId="77777777" w:rsidR="00D3128F" w:rsidRPr="00D3128F" w:rsidRDefault="00D3128F" w:rsidP="00D3128F">
      <w:pPr>
        <w:widowControl w:val="0"/>
        <w:autoSpaceDE w:val="0"/>
        <w:autoSpaceDN w:val="0"/>
        <w:adjustRightInd w:val="0"/>
        <w:rPr>
          <w:lang w:val="en-US"/>
        </w:rPr>
      </w:pPr>
      <w:r w:rsidRPr="00D3128F">
        <w:rPr>
          <w:lang w:val="en-US"/>
        </w:rPr>
        <w:t>Thorne JL. 2000. Models of protein sequence evolution and their applications. Curr. Opin. Genet. Dev. 10:602–605. doi: 10.1016/S0959-437X(00)00142-8.</w:t>
      </w:r>
    </w:p>
    <w:p w14:paraId="2FB53A40" w14:textId="77777777" w:rsidR="00D3128F" w:rsidRPr="00D3128F" w:rsidRDefault="00D3128F" w:rsidP="00D3128F">
      <w:pPr>
        <w:widowControl w:val="0"/>
        <w:autoSpaceDE w:val="0"/>
        <w:autoSpaceDN w:val="0"/>
        <w:adjustRightInd w:val="0"/>
        <w:rPr>
          <w:lang w:val="en-US"/>
        </w:rPr>
      </w:pPr>
      <w:r w:rsidRPr="00D3128F">
        <w:rPr>
          <w:lang w:val="en-US"/>
        </w:rPr>
        <w:t>Waksman G, Krishna TS, Williams CH, Kuriyan J. 1994. Crystal structure of Escherichia coli thioredoxin reductase refined at 2 A resolution. Implications for a large conformational change during catalysis. J. Mol. Biol. 236:800–816.</w:t>
      </w:r>
    </w:p>
    <w:p w14:paraId="568886FC" w14:textId="77777777" w:rsidR="00D3128F" w:rsidRPr="00D3128F" w:rsidRDefault="00D3128F" w:rsidP="00D3128F">
      <w:pPr>
        <w:widowControl w:val="0"/>
        <w:autoSpaceDE w:val="0"/>
        <w:autoSpaceDN w:val="0"/>
        <w:adjustRightInd w:val="0"/>
        <w:rPr>
          <w:lang w:val="en-US"/>
        </w:rPr>
      </w:pPr>
      <w:r w:rsidRPr="00D3128F">
        <w:rPr>
          <w:lang w:val="en-US"/>
        </w:rPr>
        <w:t>Whelan S, Goldman N. 2001. A General Empirical Model of Protein Evolution Derived from Multiple Protein Families Using a Maximum-Likelihood Approach. Mol. Biol. Evol. 18:691–699. doi: 10.1093/oxfordjournals.molbev.a003851.</w:t>
      </w:r>
    </w:p>
    <w:p w14:paraId="4EAF544D" w14:textId="77777777" w:rsidR="00D3128F" w:rsidRPr="00343B1C" w:rsidRDefault="00D3128F" w:rsidP="00D3128F">
      <w:pPr>
        <w:widowControl w:val="0"/>
        <w:autoSpaceDE w:val="0"/>
        <w:autoSpaceDN w:val="0"/>
        <w:adjustRightInd w:val="0"/>
        <w:rPr>
          <w:lang w:val="pt-BR"/>
          <w:rPrChange w:id="348" w:author="Catarina Brancoi" w:date="2022-09-12T12:27:00Z">
            <w:rPr>
              <w:lang w:val="es-ES_tradnl"/>
            </w:rPr>
          </w:rPrChange>
        </w:rPr>
      </w:pPr>
      <w:r w:rsidRPr="00D3128F">
        <w:rPr>
          <w:lang w:val="en-US"/>
        </w:rPr>
        <w:t xml:space="preserve">Wu TD et al. 2003. Mutation Patterns and Structural Correlates in Human </w:t>
      </w:r>
      <w:r w:rsidRPr="00D3128F">
        <w:rPr>
          <w:lang w:val="en-US"/>
        </w:rPr>
        <w:lastRenderedPageBreak/>
        <w:t xml:space="preserve">Immunodeficiency Virus Type 1 Protease following Different Protease Inhibitor Treatments. </w:t>
      </w:r>
      <w:r w:rsidRPr="00343B1C">
        <w:rPr>
          <w:lang w:val="pt-BR"/>
          <w:rPrChange w:id="349" w:author="Catarina Brancoi" w:date="2022-09-12T12:27:00Z">
            <w:rPr>
              <w:lang w:val="es-ES_tradnl"/>
            </w:rPr>
          </w:rPrChange>
        </w:rPr>
        <w:t>J. Virol. 77:4836–4847. doi: 10.1128/JVI.77.8.4836-4847.2003.</w:t>
      </w:r>
    </w:p>
    <w:p w14:paraId="3741F73F" w14:textId="77777777" w:rsidR="00D3128F" w:rsidRPr="00D3128F" w:rsidRDefault="00D3128F" w:rsidP="00D3128F">
      <w:pPr>
        <w:widowControl w:val="0"/>
        <w:autoSpaceDE w:val="0"/>
        <w:autoSpaceDN w:val="0"/>
        <w:adjustRightInd w:val="0"/>
        <w:rPr>
          <w:lang w:val="en-US"/>
        </w:rPr>
      </w:pPr>
      <w:r w:rsidRPr="00343B1C">
        <w:rPr>
          <w:lang w:val="pt-BR"/>
          <w:rPrChange w:id="350" w:author="Catarina Brancoi" w:date="2022-09-12T12:27:00Z">
            <w:rPr>
              <w:lang w:val="es-ES_tradnl"/>
            </w:rPr>
          </w:rPrChange>
        </w:rPr>
        <w:t xml:space="preserve">Yáñez M, Gil-Longo J, Campos-Toimil M. 2012. </w:t>
      </w:r>
      <w:r w:rsidRPr="00D3128F">
        <w:rPr>
          <w:lang w:val="en-US"/>
        </w:rPr>
        <w:t>Calcium Binding Proteins. In: Calcium Signaling. Islam, MdS, editor. Advances in Experimental Medicine and Biology Vol. 740 Springer Netherlands: Dordrecht pp. 461–482. doi: 10.1007/978-94-007-2888-2_19.</w:t>
      </w:r>
    </w:p>
    <w:p w14:paraId="78B70D97" w14:textId="77777777" w:rsidR="00D3128F" w:rsidRPr="00D3128F" w:rsidRDefault="00D3128F" w:rsidP="00D3128F">
      <w:pPr>
        <w:widowControl w:val="0"/>
        <w:autoSpaceDE w:val="0"/>
        <w:autoSpaceDN w:val="0"/>
        <w:adjustRightInd w:val="0"/>
        <w:rPr>
          <w:lang w:val="en-US"/>
        </w:rPr>
      </w:pPr>
      <w:r w:rsidRPr="00D3128F">
        <w:rPr>
          <w:lang w:val="en-US"/>
        </w:rPr>
        <w:t>Yang Z. 1994. Maximum likelihood phylogenetic estimation from DNA sequences with variable rates over sites: Approximate methods. J. Mol. Evol. 39:306–314. doi: 10.1007/BF00160154.</w:t>
      </w:r>
    </w:p>
    <w:p w14:paraId="219154AA" w14:textId="77777777" w:rsidR="00D3128F" w:rsidRPr="00D3128F" w:rsidRDefault="00D3128F" w:rsidP="00D3128F">
      <w:pPr>
        <w:widowControl w:val="0"/>
        <w:autoSpaceDE w:val="0"/>
        <w:autoSpaceDN w:val="0"/>
        <w:adjustRightInd w:val="0"/>
        <w:rPr>
          <w:lang w:val="en-US"/>
        </w:rPr>
      </w:pPr>
      <w:r w:rsidRPr="00D3128F">
        <w:rPr>
          <w:lang w:val="en-US"/>
        </w:rPr>
        <w:t>Yang Z. 2007. PAML 4: Phylogenetic Analysis by Maximum Likelihood. Mol. Biol. Evol. 24:1586–1591. doi: 10.1093/molbev/msm088.</w:t>
      </w:r>
    </w:p>
    <w:p w14:paraId="5F69CC81" w14:textId="77777777" w:rsidR="00D3128F" w:rsidRPr="00D3128F" w:rsidRDefault="00D3128F" w:rsidP="00D3128F">
      <w:pPr>
        <w:widowControl w:val="0"/>
        <w:autoSpaceDE w:val="0"/>
        <w:autoSpaceDN w:val="0"/>
        <w:adjustRightInd w:val="0"/>
        <w:rPr>
          <w:lang w:val="en-US"/>
        </w:rPr>
      </w:pPr>
      <w:r w:rsidRPr="00D3128F">
        <w:rPr>
          <w:lang w:val="en-US"/>
        </w:rPr>
        <w:t>Yang Z, Nielsen R, Hasegawa M. 1998. Models of amino acid substitution and applications to mitochondrial protein evolution. Mol. Biol. Evol. 15:1600–1611. doi: 10.1093/oxfordjournals.molbev.a025888.</w:t>
      </w:r>
    </w:p>
    <w:p w14:paraId="78D76D64" w14:textId="77777777" w:rsidR="00D3128F" w:rsidRPr="00EA15B8" w:rsidRDefault="00D3128F" w:rsidP="00D3128F">
      <w:pPr>
        <w:widowControl w:val="0"/>
        <w:autoSpaceDE w:val="0"/>
        <w:autoSpaceDN w:val="0"/>
        <w:adjustRightInd w:val="0"/>
        <w:rPr>
          <w:lang w:val="en-US"/>
          <w:rPrChange w:id="351" w:author="Catarina Brancoi" w:date="2022-09-14T09:46:00Z">
            <w:rPr>
              <w:lang w:val="es-ES_tradnl"/>
            </w:rPr>
          </w:rPrChange>
        </w:rPr>
      </w:pPr>
      <w:r w:rsidRPr="00D3128F">
        <w:rPr>
          <w:lang w:val="en-US"/>
        </w:rPr>
        <w:t xml:space="preserve">Zoller S, Schneider A. 2013. Improving Phylogenetic Inference with a Semiempirical Amino Acid Substitution Model. </w:t>
      </w:r>
      <w:r w:rsidRPr="00EA15B8">
        <w:rPr>
          <w:lang w:val="en-US"/>
          <w:rPrChange w:id="352" w:author="Catarina Brancoi" w:date="2022-09-14T09:46:00Z">
            <w:rPr>
              <w:lang w:val="es-ES_tradnl"/>
            </w:rPr>
          </w:rPrChange>
        </w:rPr>
        <w:t>Mol. Biol. Evol. 30:469–479. doi: 10.1093/molbev/mss229.</w:t>
      </w:r>
    </w:p>
    <w:p w14:paraId="23322EB5" w14:textId="1641C6E8" w:rsidR="0059242E" w:rsidRPr="00D3128F" w:rsidRDefault="00BB7CF6" w:rsidP="00997E4D">
      <w:pPr>
        <w:rPr>
          <w:lang w:val="en-GB"/>
        </w:rPr>
      </w:pPr>
      <w:r w:rsidRPr="00617EF0">
        <w:rPr>
          <w:lang w:val="en-GB"/>
        </w:rPr>
        <w:fldChar w:fldCharType="end"/>
      </w:r>
    </w:p>
    <w:p w14:paraId="2B7F7672" w14:textId="3D1ADA43" w:rsidR="0059242E" w:rsidRPr="00D3128F" w:rsidRDefault="0059242E" w:rsidP="00997E4D">
      <w:pPr>
        <w:rPr>
          <w:lang w:val="en-GB"/>
        </w:rPr>
      </w:pPr>
    </w:p>
    <w:p w14:paraId="4A3420D2" w14:textId="5AB7A3E4" w:rsidR="0059242E" w:rsidRPr="00D3128F" w:rsidRDefault="0059242E" w:rsidP="00997E4D">
      <w:pPr>
        <w:rPr>
          <w:lang w:val="en-GB"/>
        </w:rPr>
      </w:pPr>
    </w:p>
    <w:p w14:paraId="52173C44" w14:textId="1CE97E4F" w:rsidR="0059242E" w:rsidRPr="00D3128F" w:rsidRDefault="0059242E" w:rsidP="00997E4D">
      <w:pPr>
        <w:rPr>
          <w:lang w:val="en-GB"/>
        </w:rPr>
      </w:pPr>
    </w:p>
    <w:p w14:paraId="449F5A4A" w14:textId="77777777" w:rsidR="0059242E" w:rsidRPr="00F66F0B" w:rsidRDefault="0059242E" w:rsidP="00997E4D">
      <w:pPr>
        <w:rPr>
          <w:lang w:val="en-GB"/>
        </w:rPr>
      </w:pPr>
    </w:p>
    <w:p w14:paraId="6732626F" w14:textId="15B0016A" w:rsidR="00C85B81" w:rsidRPr="00F66F0B" w:rsidRDefault="00C85B81">
      <w:pPr>
        <w:spacing w:line="240" w:lineRule="auto"/>
        <w:rPr>
          <w:rStyle w:val="CommentReference"/>
          <w:sz w:val="24"/>
          <w:szCs w:val="24"/>
          <w:lang w:val="en-GB"/>
        </w:rPr>
      </w:pPr>
      <w:r w:rsidRPr="00F66F0B">
        <w:rPr>
          <w:rStyle w:val="CommentReference"/>
          <w:sz w:val="24"/>
          <w:szCs w:val="24"/>
          <w:lang w:val="en-GB"/>
        </w:rPr>
        <w:br w:type="page"/>
      </w:r>
    </w:p>
    <w:p w14:paraId="54B45F6D" w14:textId="77777777" w:rsidR="00C85B81" w:rsidRPr="00F66F0B" w:rsidRDefault="00C85B81" w:rsidP="00997E4D">
      <w:pPr>
        <w:rPr>
          <w:rStyle w:val="CommentReference"/>
          <w:b/>
          <w:bCs/>
          <w:sz w:val="24"/>
          <w:szCs w:val="24"/>
          <w:lang w:val="en-GB"/>
        </w:rPr>
        <w:sectPr w:rsidR="00C85B81" w:rsidRPr="00F66F0B" w:rsidSect="001B262D">
          <w:headerReference w:type="default" r:id="rId12"/>
          <w:pgSz w:w="11900" w:h="16840"/>
          <w:pgMar w:top="1417" w:right="1701" w:bottom="1417" w:left="1701" w:header="708" w:footer="708" w:gutter="0"/>
          <w:lnNumType w:countBy="1" w:restart="continuous"/>
          <w:cols w:space="708"/>
          <w:docGrid w:linePitch="360"/>
        </w:sectPr>
      </w:pPr>
    </w:p>
    <w:p w14:paraId="1C330F16" w14:textId="7817AC3D" w:rsidR="00352A59" w:rsidRPr="00F66F0B" w:rsidRDefault="00C85B81" w:rsidP="00997E4D">
      <w:pPr>
        <w:rPr>
          <w:rStyle w:val="CommentReference"/>
          <w:b/>
          <w:bCs/>
          <w:sz w:val="24"/>
          <w:szCs w:val="24"/>
          <w:lang w:val="en-GB"/>
        </w:rPr>
      </w:pPr>
      <w:r w:rsidRPr="00F66F0B">
        <w:rPr>
          <w:rStyle w:val="CommentReference"/>
          <w:b/>
          <w:bCs/>
          <w:sz w:val="24"/>
          <w:szCs w:val="24"/>
          <w:lang w:val="en-GB"/>
        </w:rPr>
        <w:lastRenderedPageBreak/>
        <w:t>Tables</w:t>
      </w:r>
    </w:p>
    <w:p w14:paraId="3F379772" w14:textId="5DEE2661" w:rsidR="00C85B81" w:rsidRPr="00F66F0B" w:rsidRDefault="00C85B81" w:rsidP="00997E4D">
      <w:pPr>
        <w:rPr>
          <w:rStyle w:val="CommentReference"/>
          <w:sz w:val="24"/>
          <w:szCs w:val="24"/>
          <w:lang w:val="en-GB"/>
        </w:rPr>
      </w:pPr>
      <w:r w:rsidRPr="00F66F0B">
        <w:rPr>
          <w:rStyle w:val="CommentReference"/>
          <w:b/>
          <w:bCs/>
          <w:sz w:val="24"/>
          <w:szCs w:val="24"/>
          <w:lang w:val="en-GB"/>
        </w:rPr>
        <w:t xml:space="preserve">Table 1. </w:t>
      </w:r>
      <w:r w:rsidR="00BC3344" w:rsidRPr="00F66F0B">
        <w:rPr>
          <w:rStyle w:val="CommentReference"/>
          <w:b/>
          <w:bCs/>
          <w:sz w:val="24"/>
          <w:szCs w:val="24"/>
          <w:lang w:val="en-GB"/>
        </w:rPr>
        <w:t xml:space="preserve">Best-fitting substitution model probabilities estimated with </w:t>
      </w:r>
      <w:r w:rsidR="00BC3344" w:rsidRPr="00F66F0B">
        <w:rPr>
          <w:rStyle w:val="CommentReference"/>
          <w:b/>
          <w:bCs/>
          <w:i/>
          <w:iCs/>
          <w:sz w:val="24"/>
          <w:szCs w:val="24"/>
          <w:lang w:val="en-GB"/>
        </w:rPr>
        <w:t>ProtModel</w:t>
      </w:r>
      <w:r w:rsidR="00BC3344" w:rsidRPr="00F66F0B">
        <w:rPr>
          <w:rStyle w:val="CommentReference"/>
          <w:b/>
          <w:bCs/>
          <w:sz w:val="24"/>
          <w:szCs w:val="24"/>
          <w:lang w:val="en-GB"/>
        </w:rPr>
        <w:t xml:space="preserve"> for the studied protein families</w:t>
      </w:r>
      <w:r w:rsidR="00136A81" w:rsidRPr="00F66F0B">
        <w:rPr>
          <w:rStyle w:val="CommentReference"/>
          <w:b/>
          <w:bCs/>
          <w:sz w:val="24"/>
          <w:szCs w:val="24"/>
          <w:lang w:val="en-GB"/>
        </w:rPr>
        <w:t xml:space="preserve">. </w:t>
      </w:r>
      <w:r w:rsidR="00136A81" w:rsidRPr="00F66F0B">
        <w:rPr>
          <w:rStyle w:val="CommentReference"/>
          <w:sz w:val="24"/>
          <w:szCs w:val="24"/>
          <w:lang w:val="en-GB"/>
        </w:rPr>
        <w:t xml:space="preserve">The table shows the results and some important parameters for the best-fitting substitution model </w:t>
      </w:r>
      <w:commentRangeStart w:id="353"/>
      <w:r w:rsidR="00136A81" w:rsidRPr="00F66F0B">
        <w:rPr>
          <w:rStyle w:val="CommentReference"/>
          <w:sz w:val="24"/>
          <w:szCs w:val="24"/>
          <w:lang w:val="en-GB"/>
        </w:rPr>
        <w:t>estimation</w:t>
      </w:r>
      <w:commentRangeEnd w:id="353"/>
      <w:r w:rsidR="002E359E">
        <w:rPr>
          <w:rStyle w:val="CommentReference"/>
        </w:rPr>
        <w:commentReference w:id="353"/>
      </w:r>
      <w:r w:rsidR="00136A81" w:rsidRPr="00F66F0B">
        <w:rPr>
          <w:rStyle w:val="CommentReference"/>
          <w:sz w:val="24"/>
          <w:szCs w:val="24"/>
          <w:lang w:val="en-GB"/>
        </w:rPr>
        <w:t xml:space="preserve">. </w:t>
      </w:r>
      <w:ins w:id="354" w:author="Catarina Brancoi" w:date="2022-09-14T12:20:00Z">
        <w:r w:rsidR="00434659">
          <w:rPr>
            <w:rStyle w:val="CommentReference"/>
            <w:sz w:val="24"/>
            <w:szCs w:val="24"/>
            <w:lang w:val="en-GB"/>
          </w:rPr>
          <w:t xml:space="preserve">The Summary Satistics ID is identified in the </w:t>
        </w:r>
      </w:ins>
      <w:ins w:id="355" w:author="Catarina Brancoi" w:date="2022-09-14T12:21:00Z">
        <w:r w:rsidR="00434659">
          <w:rPr>
            <w:rStyle w:val="CommentReference"/>
            <w:sz w:val="24"/>
            <w:szCs w:val="24"/>
            <w:lang w:val="en-GB"/>
          </w:rPr>
          <w:t>Table S2, Supplementary Data.</w:t>
        </w:r>
      </w:ins>
    </w:p>
    <w:tbl>
      <w:tblPr>
        <w:tblStyle w:val="ListTable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86"/>
        <w:gridCol w:w="2693"/>
      </w:tblGrid>
      <w:tr w:rsidR="00C85B81" w:rsidRPr="00F66F0B" w14:paraId="4CD49115" w14:textId="77777777" w:rsidTr="00EC1A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BA3C1B4" w14:textId="77777777" w:rsidR="00C85B81" w:rsidRPr="00F66F0B" w:rsidRDefault="00C85B81" w:rsidP="00C85B81">
            <w:pPr>
              <w:widowControl w:val="0"/>
              <w:autoSpaceDE w:val="0"/>
              <w:autoSpaceDN w:val="0"/>
              <w:adjustRightInd w:val="0"/>
              <w:spacing w:line="240" w:lineRule="auto"/>
              <w:jc w:val="center"/>
              <w:rPr>
                <w:i/>
                <w:iCs/>
                <w:lang w:val="en-GB"/>
              </w:rPr>
            </w:pPr>
            <w:r w:rsidRPr="00F66F0B">
              <w:rPr>
                <w:i/>
                <w:iCs/>
                <w:lang w:val="en-GB"/>
              </w:rPr>
              <w:t>Protein family description</w:t>
            </w:r>
          </w:p>
        </w:tc>
        <w:tc>
          <w:tcPr>
            <w:tcW w:w="1701" w:type="dxa"/>
            <w:vAlign w:val="center"/>
          </w:tcPr>
          <w:p w14:paraId="644AEC7B"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Number and length of sequences</w:t>
            </w:r>
          </w:p>
        </w:tc>
        <w:tc>
          <w:tcPr>
            <w:tcW w:w="1190" w:type="dxa"/>
            <w:vAlign w:val="center"/>
          </w:tcPr>
          <w:p w14:paraId="295F1F93"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Template</w:t>
            </w:r>
          </w:p>
        </w:tc>
        <w:tc>
          <w:tcPr>
            <w:tcW w:w="1559" w:type="dxa"/>
            <w:vAlign w:val="center"/>
          </w:tcPr>
          <w:p w14:paraId="414B0BAA" w14:textId="051C4D13"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 xml:space="preserve">Substitution </w:t>
            </w:r>
            <w:r w:rsidR="00BC3344" w:rsidRPr="00F66F0B">
              <w:rPr>
                <w:i/>
                <w:iCs/>
                <w:lang w:val="en-GB"/>
              </w:rPr>
              <w:t>r</w:t>
            </w:r>
            <w:r w:rsidRPr="00F66F0B">
              <w:rPr>
                <w:i/>
                <w:iCs/>
                <w:lang w:val="en-GB"/>
              </w:rPr>
              <w:t>ate prior</w:t>
            </w:r>
          </w:p>
        </w:tc>
        <w:tc>
          <w:tcPr>
            <w:tcW w:w="1134" w:type="dxa"/>
            <w:vAlign w:val="center"/>
          </w:tcPr>
          <w:p w14:paraId="770B5A9C"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Theta prior</w:t>
            </w:r>
          </w:p>
        </w:tc>
        <w:tc>
          <w:tcPr>
            <w:tcW w:w="1220" w:type="dxa"/>
            <w:vAlign w:val="center"/>
          </w:tcPr>
          <w:p w14:paraId="09A01B6B" w14:textId="4B1A11FD"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Summary Statistics</w:t>
            </w:r>
            <w:r w:rsidR="00622273" w:rsidRPr="00F66F0B">
              <w:rPr>
                <w:i/>
                <w:iCs/>
                <w:lang w:val="en-GB"/>
              </w:rPr>
              <w:t xml:space="preserve"> ID</w:t>
            </w:r>
          </w:p>
        </w:tc>
        <w:tc>
          <w:tcPr>
            <w:tcW w:w="1048" w:type="dxa"/>
            <w:vAlign w:val="center"/>
          </w:tcPr>
          <w:p w14:paraId="5E489E61"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Nº Simu x model</w:t>
            </w:r>
          </w:p>
        </w:tc>
        <w:tc>
          <w:tcPr>
            <w:tcW w:w="1078" w:type="dxa"/>
            <w:vAlign w:val="center"/>
          </w:tcPr>
          <w:p w14:paraId="22F0C628"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Emp Subs Model</w:t>
            </w:r>
          </w:p>
        </w:tc>
        <w:tc>
          <w:tcPr>
            <w:tcW w:w="1190" w:type="dxa"/>
            <w:vAlign w:val="center"/>
          </w:tcPr>
          <w:p w14:paraId="09EEBAFC"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ABC Method</w:t>
            </w:r>
          </w:p>
        </w:tc>
        <w:tc>
          <w:tcPr>
            <w:tcW w:w="2779" w:type="dxa"/>
            <w:gridSpan w:val="2"/>
            <w:vAlign w:val="center"/>
          </w:tcPr>
          <w:p w14:paraId="26880FD8"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ABC estimation</w:t>
            </w:r>
          </w:p>
        </w:tc>
      </w:tr>
      <w:tr w:rsidR="00C85B81" w:rsidRPr="00F66F0B" w14:paraId="732A6E44"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11CEB4A3"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 xml:space="preserve">Monkeypox tumour necrosis receptor </w:t>
            </w:r>
          </w:p>
        </w:tc>
        <w:tc>
          <w:tcPr>
            <w:tcW w:w="1701" w:type="dxa"/>
            <w:shd w:val="clear" w:color="auto" w:fill="F2F2F2" w:themeFill="background1" w:themeFillShade="F2"/>
            <w:vAlign w:val="center"/>
          </w:tcPr>
          <w:p w14:paraId="41F49B2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sequences</w:t>
            </w:r>
          </w:p>
          <w:p w14:paraId="5FF1A52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60 amino acid</w:t>
            </w:r>
          </w:p>
        </w:tc>
        <w:tc>
          <w:tcPr>
            <w:tcW w:w="1190" w:type="dxa"/>
            <w:shd w:val="clear" w:color="auto" w:fill="F2F2F2" w:themeFill="background1" w:themeFillShade="F2"/>
            <w:vAlign w:val="center"/>
          </w:tcPr>
          <w:p w14:paraId="545A800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3on9</w:t>
            </w:r>
          </w:p>
        </w:tc>
        <w:tc>
          <w:tcPr>
            <w:tcW w:w="1559" w:type="dxa"/>
            <w:shd w:val="clear" w:color="auto" w:fill="F2F2F2" w:themeFill="background1" w:themeFillShade="F2"/>
            <w:vAlign w:val="center"/>
          </w:tcPr>
          <w:p w14:paraId="2EEF17E3"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25743CE7"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7.8125e-04</w:t>
            </w:r>
          </w:p>
        </w:tc>
        <w:tc>
          <w:tcPr>
            <w:tcW w:w="1134" w:type="dxa"/>
            <w:shd w:val="clear" w:color="auto" w:fill="F2F2F2" w:themeFill="background1" w:themeFillShade="F2"/>
            <w:vAlign w:val="center"/>
          </w:tcPr>
          <w:p w14:paraId="775130C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00C9FBD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500</w:t>
            </w:r>
          </w:p>
        </w:tc>
        <w:tc>
          <w:tcPr>
            <w:tcW w:w="1220" w:type="dxa"/>
            <w:shd w:val="clear" w:color="auto" w:fill="F2F2F2" w:themeFill="background1" w:themeFillShade="F2"/>
            <w:vAlign w:val="center"/>
          </w:tcPr>
          <w:p w14:paraId="5FD053EE"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5630BAF6" w14:textId="68F5FEF3"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w:t>
            </w:r>
            <w:ins w:id="356" w:author="Catarina Brancoi" w:date="2022-09-14T12:27:00Z">
              <w:r w:rsidR="002E359E">
                <w:rPr>
                  <w:lang w:val="en-GB"/>
                </w:rPr>
                <w:t>,</w:t>
              </w:r>
            </w:ins>
            <w:commentRangeStart w:id="357"/>
            <w:del w:id="358" w:author="Catarina Brancoi" w:date="2022-09-14T12:27:00Z">
              <w:r w:rsidRPr="00F66F0B" w:rsidDel="002E359E">
                <w:rPr>
                  <w:lang w:val="en-GB"/>
                </w:rPr>
                <w:delText xml:space="preserve"> </w:delText>
              </w:r>
            </w:del>
            <w:r w:rsidRPr="00F66F0B">
              <w:rPr>
                <w:lang w:val="en-GB"/>
              </w:rPr>
              <w:t>000</w:t>
            </w:r>
            <w:commentRangeEnd w:id="357"/>
            <w:r w:rsidR="002E359E">
              <w:rPr>
                <w:rStyle w:val="CommentReference"/>
              </w:rPr>
              <w:commentReference w:id="357"/>
            </w:r>
          </w:p>
        </w:tc>
        <w:tc>
          <w:tcPr>
            <w:tcW w:w="1078" w:type="dxa"/>
            <w:shd w:val="clear" w:color="auto" w:fill="F2F2F2" w:themeFill="background1" w:themeFillShade="F2"/>
            <w:vAlign w:val="center"/>
          </w:tcPr>
          <w:p w14:paraId="26814B15"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HIVw</w:t>
            </w:r>
          </w:p>
        </w:tc>
        <w:tc>
          <w:tcPr>
            <w:tcW w:w="1190" w:type="dxa"/>
            <w:shd w:val="clear" w:color="auto" w:fill="F2F2F2" w:themeFill="background1" w:themeFillShade="F2"/>
            <w:vAlign w:val="center"/>
          </w:tcPr>
          <w:p w14:paraId="492A24B1"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gridSpan w:val="2"/>
            <w:shd w:val="clear" w:color="auto" w:fill="F2F2F2" w:themeFill="background1" w:themeFillShade="F2"/>
            <w:vAlign w:val="center"/>
          </w:tcPr>
          <w:p w14:paraId="70CE7FC0"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HIVw  Neutral</w:t>
            </w:r>
          </w:p>
          <w:p w14:paraId="3D07E6B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0.4333</w:t>
            </w:r>
            <w:r w:rsidRPr="00F66F0B">
              <w:rPr>
                <w:lang w:val="en-GB"/>
              </w:rPr>
              <w:t xml:space="preserve">  0.1667       0.4</w:t>
            </w:r>
          </w:p>
        </w:tc>
      </w:tr>
      <w:tr w:rsidR="00C85B81" w:rsidRPr="00F66F0B" w14:paraId="04B30993"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3DD50F9A"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 xml:space="preserve">Monkeypox tumour necrosis receptor </w:t>
            </w:r>
          </w:p>
        </w:tc>
        <w:tc>
          <w:tcPr>
            <w:tcW w:w="1701" w:type="dxa"/>
            <w:shd w:val="clear" w:color="auto" w:fill="FFFFFF" w:themeFill="background1"/>
            <w:vAlign w:val="center"/>
          </w:tcPr>
          <w:p w14:paraId="31C46C2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sequences</w:t>
            </w:r>
          </w:p>
          <w:p w14:paraId="5776BD0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60 amino acid</w:t>
            </w:r>
          </w:p>
        </w:tc>
        <w:tc>
          <w:tcPr>
            <w:tcW w:w="1190" w:type="dxa"/>
            <w:shd w:val="clear" w:color="auto" w:fill="FFFFFF" w:themeFill="background1"/>
            <w:vAlign w:val="center"/>
          </w:tcPr>
          <w:p w14:paraId="013ECF1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3on9</w:t>
            </w:r>
          </w:p>
        </w:tc>
        <w:tc>
          <w:tcPr>
            <w:tcW w:w="1559" w:type="dxa"/>
            <w:shd w:val="clear" w:color="auto" w:fill="FFFFFF" w:themeFill="background1"/>
            <w:vAlign w:val="center"/>
          </w:tcPr>
          <w:p w14:paraId="619AC65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w:t>
            </w:r>
          </w:p>
          <w:p w14:paraId="09B811E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0 1.8750e-04</w:t>
            </w:r>
          </w:p>
        </w:tc>
        <w:tc>
          <w:tcPr>
            <w:tcW w:w="1134" w:type="dxa"/>
            <w:shd w:val="clear" w:color="auto" w:fill="FFFFFF" w:themeFill="background1"/>
            <w:vAlign w:val="center"/>
          </w:tcPr>
          <w:p w14:paraId="7592F054"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w:t>
            </w:r>
          </w:p>
          <w:p w14:paraId="211AAF9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0 120</w:t>
            </w:r>
          </w:p>
        </w:tc>
        <w:tc>
          <w:tcPr>
            <w:tcW w:w="1220" w:type="dxa"/>
            <w:shd w:val="clear" w:color="auto" w:fill="FFFFFF" w:themeFill="background1"/>
            <w:vAlign w:val="center"/>
          </w:tcPr>
          <w:p w14:paraId="17CE1AA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FFFFFF" w:themeFill="background1"/>
            <w:vAlign w:val="center"/>
          </w:tcPr>
          <w:p w14:paraId="58E05ADE"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000</w:t>
            </w:r>
          </w:p>
        </w:tc>
        <w:tc>
          <w:tcPr>
            <w:tcW w:w="1078" w:type="dxa"/>
            <w:shd w:val="clear" w:color="auto" w:fill="FFFFFF" w:themeFill="background1"/>
            <w:vAlign w:val="center"/>
          </w:tcPr>
          <w:p w14:paraId="320AE252"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HIVw</w:t>
            </w:r>
          </w:p>
        </w:tc>
        <w:tc>
          <w:tcPr>
            <w:tcW w:w="1190" w:type="dxa"/>
            <w:shd w:val="clear" w:color="auto" w:fill="FFFFFF" w:themeFill="background1"/>
            <w:vAlign w:val="center"/>
          </w:tcPr>
          <w:p w14:paraId="66993E4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gridSpan w:val="2"/>
            <w:shd w:val="clear" w:color="auto" w:fill="FFFFFF" w:themeFill="background1"/>
            <w:vAlign w:val="center"/>
          </w:tcPr>
          <w:p w14:paraId="1FF7FA00"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Fitness  HIVw  </w:t>
            </w:r>
            <w:r w:rsidRPr="00F66F0B">
              <w:rPr>
                <w:b/>
                <w:bCs/>
                <w:lang w:val="en-GB"/>
              </w:rPr>
              <w:t>Neutral</w:t>
            </w:r>
          </w:p>
          <w:p w14:paraId="073E864E"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0.2333        0.1   </w:t>
            </w:r>
            <w:r w:rsidRPr="00F66F0B">
              <w:rPr>
                <w:b/>
                <w:bCs/>
                <w:lang w:val="en-GB"/>
              </w:rPr>
              <w:t>0.6667</w:t>
            </w:r>
          </w:p>
        </w:tc>
      </w:tr>
      <w:tr w:rsidR="00D3128F" w14:paraId="7C000859"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62F5C21" w14:textId="77777777" w:rsidR="00D3128F" w:rsidRDefault="00D3128F" w:rsidP="00D3128F">
            <w:pPr>
              <w:widowControl w:val="0"/>
              <w:autoSpaceDE w:val="0"/>
              <w:autoSpaceDN w:val="0"/>
              <w:adjustRightInd w:val="0"/>
              <w:spacing w:line="240" w:lineRule="auto"/>
              <w:jc w:val="center"/>
              <w:rPr>
                <w:lang w:val="en-GB"/>
              </w:rPr>
            </w:pPr>
            <w:r>
              <w:rPr>
                <w:b w:val="0"/>
                <w:bCs w:val="0"/>
                <w:lang w:val="en-GB"/>
              </w:rPr>
              <w:t xml:space="preserve">Monkeypox </w:t>
            </w:r>
            <w:r w:rsidRPr="001420E4">
              <w:rPr>
                <w:b w:val="0"/>
                <w:bCs w:val="0"/>
                <w:lang w:val="en-GB"/>
              </w:rPr>
              <w:t xml:space="preserve">tumour necrosis </w:t>
            </w:r>
            <w:r>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21EE4491"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4CC93BB4" w14:textId="77777777" w:rsidR="00D3128F" w:rsidRPr="00792EF3"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2F2F2" w:themeFill="background1" w:themeFillShade="F2"/>
            <w:vAlign w:val="center"/>
          </w:tcPr>
          <w:p w14:paraId="5F0437BD"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3FDB3536"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57953381"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2F2F2" w:themeFill="background1" w:themeFillShade="F2"/>
            <w:vAlign w:val="center"/>
          </w:tcPr>
          <w:p w14:paraId="11E5C25E"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365E5635"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20</w:t>
            </w:r>
          </w:p>
        </w:tc>
        <w:tc>
          <w:tcPr>
            <w:tcW w:w="1220" w:type="dxa"/>
            <w:shd w:val="clear" w:color="auto" w:fill="F2F2F2" w:themeFill="background1" w:themeFillShade="F2"/>
            <w:vAlign w:val="center"/>
          </w:tcPr>
          <w:p w14:paraId="5C1E02B9"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65B5A63"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79A74002"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Vw</w:t>
            </w:r>
          </w:p>
        </w:tc>
        <w:tc>
          <w:tcPr>
            <w:tcW w:w="1276" w:type="dxa"/>
            <w:gridSpan w:val="2"/>
            <w:shd w:val="clear" w:color="auto" w:fill="F2F2F2" w:themeFill="background1" w:themeFillShade="F2"/>
            <w:vAlign w:val="center"/>
          </w:tcPr>
          <w:p w14:paraId="204F87D6" w14:textId="77777777" w:rsidR="00D3128F"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mnlogistic</w:t>
            </w:r>
          </w:p>
        </w:tc>
        <w:tc>
          <w:tcPr>
            <w:tcW w:w="2693" w:type="dxa"/>
            <w:shd w:val="clear" w:color="auto" w:fill="F2F2F2" w:themeFill="background1" w:themeFillShade="F2"/>
            <w:vAlign w:val="center"/>
          </w:tcPr>
          <w:p w14:paraId="261AE101" w14:textId="77777777" w:rsidR="00D3128F" w:rsidRPr="00454256"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Fitness</w:t>
            </w:r>
            <w:r>
              <w:rPr>
                <w:lang w:val="en-GB"/>
              </w:rPr>
              <w:t xml:space="preserve">  </w:t>
            </w:r>
            <w:r w:rsidRPr="00454256">
              <w:rPr>
                <w:lang w:val="en-GB"/>
              </w:rPr>
              <w:t xml:space="preserve">HIVw </w:t>
            </w:r>
            <w:r>
              <w:rPr>
                <w:lang w:val="en-GB"/>
              </w:rPr>
              <w:t xml:space="preserve"> </w:t>
            </w:r>
            <w:r w:rsidRPr="00454256">
              <w:rPr>
                <w:b/>
                <w:bCs/>
                <w:lang w:val="en-GB"/>
              </w:rPr>
              <w:t>Neutral</w:t>
            </w:r>
          </w:p>
          <w:p w14:paraId="7036A90B" w14:textId="77777777" w:rsidR="00D3128F" w:rsidRPr="00454256"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r w:rsidRPr="00454256">
              <w:rPr>
                <w:lang w:val="en-GB"/>
              </w:rPr>
              <w:t xml:space="preserve"> </w:t>
            </w:r>
            <w:r>
              <w:rPr>
                <w:lang w:val="en-GB"/>
              </w:rPr>
              <w:t xml:space="preserve">         </w:t>
            </w:r>
            <w:r w:rsidRPr="00454256">
              <w:rPr>
                <w:lang w:val="en-GB"/>
              </w:rPr>
              <w:t xml:space="preserve">0  </w:t>
            </w:r>
            <w:r>
              <w:rPr>
                <w:lang w:val="en-GB"/>
              </w:rPr>
              <w:t xml:space="preserve">         </w:t>
            </w:r>
            <w:r>
              <w:rPr>
                <w:b/>
                <w:bCs/>
                <w:lang w:val="en-GB"/>
              </w:rPr>
              <w:t>1</w:t>
            </w:r>
          </w:p>
        </w:tc>
      </w:tr>
      <w:tr w:rsidR="00D3128F" w14:paraId="2B695DAF"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72EE5945" w14:textId="77777777" w:rsidR="00D3128F" w:rsidRDefault="00D3128F" w:rsidP="00D3128F">
            <w:pPr>
              <w:widowControl w:val="0"/>
              <w:autoSpaceDE w:val="0"/>
              <w:autoSpaceDN w:val="0"/>
              <w:adjustRightInd w:val="0"/>
              <w:spacing w:line="240" w:lineRule="auto"/>
              <w:jc w:val="center"/>
              <w:rPr>
                <w:lang w:val="en-GB"/>
              </w:rPr>
            </w:pPr>
            <w:r>
              <w:rPr>
                <w:b w:val="0"/>
                <w:bCs w:val="0"/>
                <w:lang w:val="en-GB"/>
              </w:rPr>
              <w:t xml:space="preserve">Monkeypox </w:t>
            </w:r>
            <w:r w:rsidRPr="001420E4">
              <w:rPr>
                <w:b w:val="0"/>
                <w:bCs w:val="0"/>
                <w:lang w:val="en-GB"/>
              </w:rPr>
              <w:t xml:space="preserve">tumour necrosis </w:t>
            </w:r>
            <w:r>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CE3A2AE"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03E4B55F" w14:textId="77777777" w:rsidR="00D3128F" w:rsidRPr="00792EF3"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FFFFF" w:themeFill="background1"/>
            <w:vAlign w:val="center"/>
          </w:tcPr>
          <w:p w14:paraId="780EADEA"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6632D0E2"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46845713"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5E0D6019"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422C8403"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40D13444"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34CEF1FD"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02265639"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Vw</w:t>
            </w:r>
          </w:p>
        </w:tc>
        <w:tc>
          <w:tcPr>
            <w:tcW w:w="1276" w:type="dxa"/>
            <w:gridSpan w:val="2"/>
            <w:shd w:val="clear" w:color="auto" w:fill="FFFFFF" w:themeFill="background1"/>
            <w:vAlign w:val="center"/>
          </w:tcPr>
          <w:p w14:paraId="13C67DFC" w14:textId="77777777" w:rsidR="00D3128F"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euralnet</w:t>
            </w:r>
          </w:p>
        </w:tc>
        <w:tc>
          <w:tcPr>
            <w:tcW w:w="2693" w:type="dxa"/>
            <w:shd w:val="clear" w:color="auto" w:fill="FFFFFF" w:themeFill="background1"/>
            <w:vAlign w:val="center"/>
          </w:tcPr>
          <w:p w14:paraId="40DBE5A5" w14:textId="77777777" w:rsidR="00D3128F" w:rsidRPr="00454256"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Fitness</w:t>
            </w:r>
            <w:r>
              <w:rPr>
                <w:lang w:val="en-GB"/>
              </w:rPr>
              <w:t xml:space="preserve">  </w:t>
            </w:r>
            <w:r w:rsidRPr="00454256">
              <w:rPr>
                <w:lang w:val="en-GB"/>
              </w:rPr>
              <w:t xml:space="preserve">HIVw </w:t>
            </w:r>
            <w:r>
              <w:rPr>
                <w:lang w:val="en-GB"/>
              </w:rPr>
              <w:t xml:space="preserve"> </w:t>
            </w:r>
            <w:r w:rsidRPr="00454256">
              <w:rPr>
                <w:b/>
                <w:bCs/>
                <w:lang w:val="en-GB"/>
              </w:rPr>
              <w:t>Neutral</w:t>
            </w:r>
          </w:p>
          <w:p w14:paraId="4F05C528" w14:textId="77777777" w:rsidR="00D3128F" w:rsidRPr="00454256"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0.</w:t>
            </w:r>
            <w:r>
              <w:rPr>
                <w:lang w:val="en-GB"/>
              </w:rPr>
              <w:t>0</w:t>
            </w:r>
            <w:r w:rsidRPr="00454256">
              <w:rPr>
                <w:lang w:val="en-GB"/>
              </w:rPr>
              <w:t xml:space="preserve">333 </w:t>
            </w:r>
            <w:r>
              <w:rPr>
                <w:lang w:val="en-GB"/>
              </w:rPr>
              <w:t xml:space="preserve"> </w:t>
            </w:r>
            <w:r w:rsidRPr="00454256">
              <w:rPr>
                <w:lang w:val="en-GB"/>
              </w:rPr>
              <w:t>0.</w:t>
            </w:r>
            <w:r>
              <w:rPr>
                <w:lang w:val="en-GB"/>
              </w:rPr>
              <w:t>005</w:t>
            </w:r>
            <w:r w:rsidRPr="00454256">
              <w:rPr>
                <w:lang w:val="en-GB"/>
              </w:rPr>
              <w:t xml:space="preserve">1  </w:t>
            </w:r>
            <w:r>
              <w:rPr>
                <w:lang w:val="en-GB"/>
              </w:rPr>
              <w:t xml:space="preserve"> </w:t>
            </w:r>
            <w:r w:rsidRPr="00454256">
              <w:rPr>
                <w:b/>
                <w:bCs/>
                <w:lang w:val="en-GB"/>
              </w:rPr>
              <w:t>0.</w:t>
            </w:r>
            <w:r>
              <w:rPr>
                <w:b/>
                <w:bCs/>
                <w:lang w:val="en-GB"/>
              </w:rPr>
              <w:t>9</w:t>
            </w:r>
            <w:r w:rsidRPr="00454256">
              <w:rPr>
                <w:b/>
                <w:bCs/>
                <w:lang w:val="en-GB"/>
              </w:rPr>
              <w:t>6</w:t>
            </w:r>
            <w:r>
              <w:rPr>
                <w:b/>
                <w:bCs/>
                <w:lang w:val="en-GB"/>
              </w:rPr>
              <w:t>1</w:t>
            </w:r>
            <w:r w:rsidRPr="00454256">
              <w:rPr>
                <w:b/>
                <w:bCs/>
                <w:lang w:val="en-GB"/>
              </w:rPr>
              <w:t>6</w:t>
            </w:r>
          </w:p>
        </w:tc>
      </w:tr>
      <w:tr w:rsidR="00D3128F" w:rsidRPr="00F66F0B" w14:paraId="68D2CE2E"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1DDFF93" w14:textId="6AD9FC39" w:rsidR="00D3128F" w:rsidRPr="00F66F0B" w:rsidRDefault="00D3128F" w:rsidP="00D3128F">
            <w:pPr>
              <w:widowControl w:val="0"/>
              <w:autoSpaceDE w:val="0"/>
              <w:autoSpaceDN w:val="0"/>
              <w:adjustRightInd w:val="0"/>
              <w:spacing w:line="240" w:lineRule="auto"/>
              <w:jc w:val="center"/>
              <w:rPr>
                <w:lang w:val="en-GB"/>
              </w:rPr>
            </w:pPr>
            <w:r w:rsidRPr="00F66F0B">
              <w:rPr>
                <w:b w:val="0"/>
                <w:bCs w:val="0"/>
                <w:lang w:val="en-GB"/>
              </w:rPr>
              <w:t>HIV protease (PR)</w:t>
            </w:r>
          </w:p>
        </w:tc>
        <w:tc>
          <w:tcPr>
            <w:tcW w:w="1701" w:type="dxa"/>
            <w:shd w:val="clear" w:color="auto" w:fill="F2F2F2" w:themeFill="background1" w:themeFillShade="F2"/>
            <w:vAlign w:val="center"/>
          </w:tcPr>
          <w:p w14:paraId="47AE0321"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50 sequences,</w:t>
            </w:r>
          </w:p>
          <w:p w14:paraId="6CA2915A" w14:textId="79BADC88"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99 amino acid</w:t>
            </w:r>
          </w:p>
        </w:tc>
        <w:tc>
          <w:tcPr>
            <w:tcW w:w="1190" w:type="dxa"/>
            <w:shd w:val="clear" w:color="auto" w:fill="F2F2F2" w:themeFill="background1" w:themeFillShade="F2"/>
            <w:vAlign w:val="center"/>
          </w:tcPr>
          <w:p w14:paraId="33AF19B7" w14:textId="10AB3B8E"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tcx</w:t>
            </w:r>
          </w:p>
        </w:tc>
        <w:tc>
          <w:tcPr>
            <w:tcW w:w="1559" w:type="dxa"/>
            <w:shd w:val="clear" w:color="auto" w:fill="F2F2F2" w:themeFill="background1" w:themeFillShade="F2"/>
            <w:vAlign w:val="center"/>
          </w:tcPr>
          <w:p w14:paraId="5F7A4A3C" w14:textId="14186AAA"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2.5253e-04</w:t>
            </w:r>
          </w:p>
        </w:tc>
        <w:tc>
          <w:tcPr>
            <w:tcW w:w="1134" w:type="dxa"/>
            <w:shd w:val="clear" w:color="auto" w:fill="F2F2F2" w:themeFill="background1" w:themeFillShade="F2"/>
            <w:vAlign w:val="center"/>
          </w:tcPr>
          <w:p w14:paraId="07C0B874"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717EC7F2" w14:textId="0770F291"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100</w:t>
            </w:r>
          </w:p>
        </w:tc>
        <w:tc>
          <w:tcPr>
            <w:tcW w:w="1220" w:type="dxa"/>
            <w:shd w:val="clear" w:color="auto" w:fill="F2F2F2" w:themeFill="background1" w:themeFillShade="F2"/>
            <w:vAlign w:val="center"/>
          </w:tcPr>
          <w:p w14:paraId="27C97B30" w14:textId="13164F8A"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7787A60B" w14:textId="59F610B6"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29F9EA62" w14:textId="4FEBFD11"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JTT</w:t>
            </w:r>
          </w:p>
        </w:tc>
        <w:tc>
          <w:tcPr>
            <w:tcW w:w="1190" w:type="dxa"/>
            <w:shd w:val="clear" w:color="auto" w:fill="F2F2F2" w:themeFill="background1" w:themeFillShade="F2"/>
            <w:vAlign w:val="center"/>
          </w:tcPr>
          <w:p w14:paraId="73A18B23" w14:textId="2B58650C"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gridSpan w:val="2"/>
            <w:shd w:val="clear" w:color="auto" w:fill="F2F2F2" w:themeFill="background1" w:themeFillShade="F2"/>
            <w:vAlign w:val="center"/>
          </w:tcPr>
          <w:p w14:paraId="7929381A"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JTT   Neutral</w:t>
            </w:r>
          </w:p>
          <w:p w14:paraId="1763C03E" w14:textId="3D5A26DF"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b/>
                <w:bCs/>
                <w:lang w:val="en-GB"/>
              </w:rPr>
            </w:pPr>
            <w:r w:rsidRPr="00F66F0B">
              <w:rPr>
                <w:b/>
                <w:bCs/>
                <w:lang w:val="en-GB"/>
              </w:rPr>
              <w:t>0.8533</w:t>
            </w:r>
            <w:r w:rsidRPr="00F66F0B">
              <w:rPr>
                <w:lang w:val="en-GB"/>
              </w:rPr>
              <w:t xml:space="preserve">  0.0667      0.08</w:t>
            </w:r>
          </w:p>
        </w:tc>
      </w:tr>
      <w:tr w:rsidR="00D3128F" w:rsidRPr="00F66F0B" w14:paraId="6D3FB1E1" w14:textId="77777777" w:rsidTr="00D3128F">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36365D68" w14:textId="71101E47" w:rsidR="00D3128F" w:rsidRPr="00F66F0B" w:rsidRDefault="00D3128F" w:rsidP="00D3128F">
            <w:pPr>
              <w:widowControl w:val="0"/>
              <w:autoSpaceDE w:val="0"/>
              <w:autoSpaceDN w:val="0"/>
              <w:adjustRightInd w:val="0"/>
              <w:spacing w:line="240" w:lineRule="auto"/>
              <w:jc w:val="center"/>
              <w:rPr>
                <w:lang w:val="en-GB"/>
              </w:rPr>
            </w:pPr>
            <w:r w:rsidRPr="00F66F0B">
              <w:rPr>
                <w:b w:val="0"/>
                <w:bCs w:val="0"/>
                <w:lang w:val="en-GB"/>
              </w:rPr>
              <w:t>HIV gag polyprotein</w:t>
            </w:r>
          </w:p>
        </w:tc>
        <w:tc>
          <w:tcPr>
            <w:tcW w:w="1701" w:type="dxa"/>
            <w:shd w:val="clear" w:color="auto" w:fill="auto"/>
            <w:vAlign w:val="center"/>
          </w:tcPr>
          <w:p w14:paraId="5EAA3339"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7 sequences 288 amino acid</w:t>
            </w:r>
          </w:p>
        </w:tc>
        <w:tc>
          <w:tcPr>
            <w:tcW w:w="1190" w:type="dxa"/>
            <w:shd w:val="clear" w:color="auto" w:fill="auto"/>
            <w:vAlign w:val="center"/>
          </w:tcPr>
          <w:p w14:paraId="427C06BF"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l6n</w:t>
            </w:r>
          </w:p>
        </w:tc>
        <w:tc>
          <w:tcPr>
            <w:tcW w:w="1559" w:type="dxa"/>
            <w:shd w:val="clear" w:color="auto" w:fill="auto"/>
            <w:vAlign w:val="center"/>
          </w:tcPr>
          <w:p w14:paraId="2B1B9C96"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1.041667e-04</w:t>
            </w:r>
          </w:p>
        </w:tc>
        <w:tc>
          <w:tcPr>
            <w:tcW w:w="1134" w:type="dxa"/>
            <w:shd w:val="clear" w:color="auto" w:fill="auto"/>
            <w:vAlign w:val="center"/>
          </w:tcPr>
          <w:p w14:paraId="5D53001B"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120</w:t>
            </w:r>
          </w:p>
        </w:tc>
        <w:tc>
          <w:tcPr>
            <w:tcW w:w="1220" w:type="dxa"/>
            <w:shd w:val="clear" w:color="auto" w:fill="auto"/>
            <w:vAlign w:val="center"/>
          </w:tcPr>
          <w:p w14:paraId="5437EEF0"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auto"/>
            <w:vAlign w:val="center"/>
          </w:tcPr>
          <w:p w14:paraId="00D652F2"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auto"/>
            <w:vAlign w:val="center"/>
          </w:tcPr>
          <w:p w14:paraId="3938B4A7"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JTT</w:t>
            </w:r>
          </w:p>
        </w:tc>
        <w:tc>
          <w:tcPr>
            <w:tcW w:w="1190" w:type="dxa"/>
            <w:shd w:val="clear" w:color="auto" w:fill="auto"/>
            <w:vAlign w:val="center"/>
          </w:tcPr>
          <w:p w14:paraId="4F7740FC"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gridSpan w:val="2"/>
            <w:shd w:val="clear" w:color="auto" w:fill="auto"/>
            <w:vAlign w:val="center"/>
          </w:tcPr>
          <w:p w14:paraId="2D04F271"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lang w:val="en-GB"/>
              </w:rPr>
              <w:t>Fitness    HIVb</w:t>
            </w:r>
            <w:r w:rsidRPr="00F66F0B">
              <w:rPr>
                <w:b/>
                <w:bCs/>
                <w:lang w:val="en-GB"/>
              </w:rPr>
              <w:t xml:space="preserve"> Neutral </w:t>
            </w:r>
          </w:p>
          <w:p w14:paraId="31D5AC4C"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lang w:val="en-GB"/>
              </w:rPr>
              <w:t xml:space="preserve"> 0.4333  0.1067</w:t>
            </w:r>
            <w:r w:rsidRPr="00F66F0B">
              <w:rPr>
                <w:b/>
                <w:bCs/>
                <w:lang w:val="en-GB"/>
              </w:rPr>
              <w:t xml:space="preserve">  0.4600</w:t>
            </w:r>
          </w:p>
        </w:tc>
      </w:tr>
      <w:tr w:rsidR="00D3128F" w:rsidRPr="00F66F0B" w14:paraId="672D2EB7" w14:textId="77777777" w:rsidTr="00D312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3F97EF83"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t>Influenza NS1</w:t>
            </w:r>
          </w:p>
        </w:tc>
        <w:tc>
          <w:tcPr>
            <w:tcW w:w="1701" w:type="dxa"/>
            <w:shd w:val="clear" w:color="auto" w:fill="F2F2F2" w:themeFill="background1" w:themeFillShade="F2"/>
            <w:vAlign w:val="center"/>
          </w:tcPr>
          <w:p w14:paraId="42CC4849"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5 sequences</w:t>
            </w:r>
          </w:p>
          <w:p w14:paraId="31FDEE3D"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02 amino acid</w:t>
            </w:r>
          </w:p>
        </w:tc>
        <w:tc>
          <w:tcPr>
            <w:tcW w:w="1190" w:type="dxa"/>
            <w:shd w:val="clear" w:color="auto" w:fill="F2F2F2" w:themeFill="background1" w:themeFillShade="F2"/>
            <w:vAlign w:val="center"/>
          </w:tcPr>
          <w:p w14:paraId="75A96C34"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4OPH</w:t>
            </w:r>
          </w:p>
        </w:tc>
        <w:tc>
          <w:tcPr>
            <w:tcW w:w="1559" w:type="dxa"/>
            <w:shd w:val="clear" w:color="auto" w:fill="F2F2F2" w:themeFill="background1" w:themeFillShade="F2"/>
            <w:vAlign w:val="center"/>
          </w:tcPr>
          <w:p w14:paraId="7FA9031E"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2.4752e-04</w:t>
            </w:r>
          </w:p>
        </w:tc>
        <w:tc>
          <w:tcPr>
            <w:tcW w:w="1134" w:type="dxa"/>
            <w:shd w:val="clear" w:color="auto" w:fill="F2F2F2" w:themeFill="background1" w:themeFillShade="F2"/>
            <w:vAlign w:val="center"/>
          </w:tcPr>
          <w:p w14:paraId="11E99C66"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4A21AA54"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200</w:t>
            </w:r>
          </w:p>
        </w:tc>
        <w:tc>
          <w:tcPr>
            <w:tcW w:w="1220" w:type="dxa"/>
            <w:shd w:val="clear" w:color="auto" w:fill="F2F2F2" w:themeFill="background1" w:themeFillShade="F2"/>
            <w:vAlign w:val="center"/>
          </w:tcPr>
          <w:p w14:paraId="089037FA"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1FC03509"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2BBF4B20"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JTT</w:t>
            </w:r>
          </w:p>
        </w:tc>
        <w:tc>
          <w:tcPr>
            <w:tcW w:w="1190" w:type="dxa"/>
            <w:shd w:val="clear" w:color="auto" w:fill="F2F2F2" w:themeFill="background1" w:themeFillShade="F2"/>
            <w:vAlign w:val="center"/>
          </w:tcPr>
          <w:p w14:paraId="64B1CE95"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gridSpan w:val="2"/>
            <w:shd w:val="clear" w:color="auto" w:fill="F2F2F2" w:themeFill="background1" w:themeFillShade="F2"/>
            <w:vAlign w:val="center"/>
          </w:tcPr>
          <w:p w14:paraId="144F20AB"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Fitness      JTT  </w:t>
            </w:r>
            <w:r w:rsidRPr="00F66F0B">
              <w:rPr>
                <w:b/>
                <w:bCs/>
                <w:lang w:val="en-GB"/>
              </w:rPr>
              <w:t>Neutral</w:t>
            </w:r>
          </w:p>
          <w:p w14:paraId="3AA5013C"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0.0067     0.22    </w:t>
            </w:r>
            <w:r w:rsidRPr="00F66F0B">
              <w:rPr>
                <w:b/>
                <w:bCs/>
                <w:lang w:val="en-GB"/>
              </w:rPr>
              <w:t>0.7733</w:t>
            </w:r>
          </w:p>
        </w:tc>
      </w:tr>
      <w:tr w:rsidR="00D3128F" w:rsidRPr="00F66F0B" w14:paraId="71C95133" w14:textId="77777777" w:rsidTr="00D3128F">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4B660D1A"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t xml:space="preserve">Coronavirus </w:t>
            </w:r>
            <w:r w:rsidRPr="00F66F0B">
              <w:rPr>
                <w:b w:val="0"/>
                <w:bCs w:val="0"/>
                <w:lang w:val="en-GB"/>
              </w:rPr>
              <w:lastRenderedPageBreak/>
              <w:t>endopeptidase C30</w:t>
            </w:r>
          </w:p>
        </w:tc>
        <w:tc>
          <w:tcPr>
            <w:tcW w:w="1701" w:type="dxa"/>
            <w:shd w:val="clear" w:color="auto" w:fill="auto"/>
            <w:vAlign w:val="center"/>
          </w:tcPr>
          <w:p w14:paraId="25118A7E"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30 sequences</w:t>
            </w:r>
          </w:p>
          <w:p w14:paraId="2CFADAC4"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299 amino acid</w:t>
            </w:r>
          </w:p>
        </w:tc>
        <w:tc>
          <w:tcPr>
            <w:tcW w:w="1190" w:type="dxa"/>
            <w:shd w:val="clear" w:color="auto" w:fill="auto"/>
            <w:vAlign w:val="center"/>
          </w:tcPr>
          <w:p w14:paraId="2EA7669F"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1LVO</w:t>
            </w:r>
          </w:p>
        </w:tc>
        <w:tc>
          <w:tcPr>
            <w:tcW w:w="1559" w:type="dxa"/>
            <w:shd w:val="clear" w:color="auto" w:fill="auto"/>
            <w:vAlign w:val="center"/>
          </w:tcPr>
          <w:p w14:paraId="6718BE4C"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Uniform 0 </w:t>
            </w:r>
            <w:r w:rsidRPr="00F66F0B">
              <w:rPr>
                <w:lang w:val="en-GB"/>
              </w:rPr>
              <w:lastRenderedPageBreak/>
              <w:t>4.180602e-04</w:t>
            </w:r>
          </w:p>
        </w:tc>
        <w:tc>
          <w:tcPr>
            <w:tcW w:w="1134" w:type="dxa"/>
            <w:shd w:val="clear" w:color="auto" w:fill="auto"/>
            <w:vAlign w:val="center"/>
          </w:tcPr>
          <w:p w14:paraId="3B494FF6"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 xml:space="preserve">Uniform </w:t>
            </w:r>
            <w:r w:rsidRPr="00F66F0B">
              <w:rPr>
                <w:lang w:val="en-GB"/>
              </w:rPr>
              <w:lastRenderedPageBreak/>
              <w:t>0 500</w:t>
            </w:r>
          </w:p>
        </w:tc>
        <w:tc>
          <w:tcPr>
            <w:tcW w:w="1220" w:type="dxa"/>
            <w:shd w:val="clear" w:color="auto" w:fill="auto"/>
            <w:vAlign w:val="center"/>
          </w:tcPr>
          <w:p w14:paraId="068D6EDB"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 xml:space="preserve">1 2 3 4 5 </w:t>
            </w:r>
            <w:r w:rsidRPr="00F66F0B">
              <w:rPr>
                <w:lang w:val="en-GB"/>
              </w:rPr>
              <w:lastRenderedPageBreak/>
              <w:t>6 7</w:t>
            </w:r>
          </w:p>
        </w:tc>
        <w:tc>
          <w:tcPr>
            <w:tcW w:w="1048" w:type="dxa"/>
            <w:shd w:val="clear" w:color="auto" w:fill="auto"/>
            <w:vAlign w:val="center"/>
          </w:tcPr>
          <w:p w14:paraId="7AE27CE7"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10 000</w:t>
            </w:r>
          </w:p>
        </w:tc>
        <w:tc>
          <w:tcPr>
            <w:tcW w:w="1078" w:type="dxa"/>
            <w:shd w:val="clear" w:color="auto" w:fill="auto"/>
            <w:vAlign w:val="center"/>
          </w:tcPr>
          <w:p w14:paraId="5DDEB6B5"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LG</w:t>
            </w:r>
          </w:p>
        </w:tc>
        <w:tc>
          <w:tcPr>
            <w:tcW w:w="1190" w:type="dxa"/>
            <w:shd w:val="clear" w:color="auto" w:fill="auto"/>
            <w:vAlign w:val="center"/>
          </w:tcPr>
          <w:p w14:paraId="44142348"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gridSpan w:val="2"/>
            <w:shd w:val="clear" w:color="auto" w:fill="auto"/>
            <w:vAlign w:val="center"/>
          </w:tcPr>
          <w:p w14:paraId="539A5FB7"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Fitness      </w:t>
            </w:r>
            <w:r w:rsidRPr="00F66F0B">
              <w:rPr>
                <w:b/>
                <w:bCs/>
                <w:lang w:val="en-GB"/>
              </w:rPr>
              <w:t>LG</w:t>
            </w:r>
            <w:r w:rsidRPr="00F66F0B">
              <w:rPr>
                <w:lang w:val="en-GB"/>
              </w:rPr>
              <w:t xml:space="preserve">  Neutral</w:t>
            </w:r>
          </w:p>
          <w:p w14:paraId="6456D229"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lastRenderedPageBreak/>
              <w:t xml:space="preserve">         0         </w:t>
            </w:r>
            <w:r w:rsidRPr="00F66F0B">
              <w:rPr>
                <w:b/>
                <w:bCs/>
                <w:lang w:val="en-GB"/>
              </w:rPr>
              <w:t>1</w:t>
            </w:r>
            <w:r w:rsidRPr="00F66F0B">
              <w:rPr>
                <w:lang w:val="en-GB"/>
              </w:rPr>
              <w:t xml:space="preserve">            0</w:t>
            </w:r>
          </w:p>
        </w:tc>
      </w:tr>
      <w:tr w:rsidR="00D3128F" w:rsidRPr="00F66F0B" w14:paraId="4421757B" w14:textId="77777777" w:rsidTr="00D312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533CF75B"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lastRenderedPageBreak/>
              <w:t>Coronavirus endopeptidase C30</w:t>
            </w:r>
          </w:p>
        </w:tc>
        <w:tc>
          <w:tcPr>
            <w:tcW w:w="1701" w:type="dxa"/>
            <w:shd w:val="clear" w:color="auto" w:fill="F2F2F2" w:themeFill="background1" w:themeFillShade="F2"/>
            <w:vAlign w:val="center"/>
          </w:tcPr>
          <w:p w14:paraId="64EA3233"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30 sequences</w:t>
            </w:r>
          </w:p>
          <w:p w14:paraId="0794CE0F"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99 amino acid</w:t>
            </w:r>
          </w:p>
        </w:tc>
        <w:tc>
          <w:tcPr>
            <w:tcW w:w="1190" w:type="dxa"/>
            <w:shd w:val="clear" w:color="auto" w:fill="F2F2F2" w:themeFill="background1" w:themeFillShade="F2"/>
            <w:vAlign w:val="center"/>
          </w:tcPr>
          <w:p w14:paraId="72B1CEC4"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LVO</w:t>
            </w:r>
          </w:p>
        </w:tc>
        <w:tc>
          <w:tcPr>
            <w:tcW w:w="1559" w:type="dxa"/>
            <w:shd w:val="clear" w:color="auto" w:fill="F2F2F2" w:themeFill="background1" w:themeFillShade="F2"/>
            <w:vAlign w:val="center"/>
          </w:tcPr>
          <w:p w14:paraId="2A5633AF"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4.180602e-04</w:t>
            </w:r>
          </w:p>
        </w:tc>
        <w:tc>
          <w:tcPr>
            <w:tcW w:w="1134" w:type="dxa"/>
            <w:shd w:val="clear" w:color="auto" w:fill="F2F2F2" w:themeFill="background1" w:themeFillShade="F2"/>
            <w:vAlign w:val="center"/>
          </w:tcPr>
          <w:p w14:paraId="48098B6D"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500</w:t>
            </w:r>
          </w:p>
        </w:tc>
        <w:tc>
          <w:tcPr>
            <w:tcW w:w="1220" w:type="dxa"/>
            <w:shd w:val="clear" w:color="auto" w:fill="F2F2F2" w:themeFill="background1" w:themeFillShade="F2"/>
            <w:vAlign w:val="center"/>
          </w:tcPr>
          <w:p w14:paraId="3136C00C"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3 4 5 6 7</w:t>
            </w:r>
          </w:p>
        </w:tc>
        <w:tc>
          <w:tcPr>
            <w:tcW w:w="1048" w:type="dxa"/>
            <w:shd w:val="clear" w:color="auto" w:fill="F2F2F2" w:themeFill="background1" w:themeFillShade="F2"/>
            <w:vAlign w:val="center"/>
          </w:tcPr>
          <w:p w14:paraId="1C7251F8"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68BF671D"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LG</w:t>
            </w:r>
          </w:p>
        </w:tc>
        <w:tc>
          <w:tcPr>
            <w:tcW w:w="1190" w:type="dxa"/>
            <w:shd w:val="clear" w:color="auto" w:fill="F2F2F2" w:themeFill="background1" w:themeFillShade="F2"/>
            <w:vAlign w:val="center"/>
          </w:tcPr>
          <w:p w14:paraId="11E3C371"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gridSpan w:val="2"/>
            <w:shd w:val="clear" w:color="auto" w:fill="F2F2F2" w:themeFill="background1" w:themeFillShade="F2"/>
            <w:vAlign w:val="center"/>
          </w:tcPr>
          <w:p w14:paraId="69CD7BD9"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LG    Neutral </w:t>
            </w:r>
          </w:p>
          <w:p w14:paraId="0B151DB6"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     </w:t>
            </w:r>
            <w:r w:rsidRPr="00F66F0B">
              <w:rPr>
                <w:b/>
                <w:bCs/>
                <w:lang w:val="en-GB"/>
              </w:rPr>
              <w:t>0.88</w:t>
            </w:r>
            <w:r w:rsidRPr="00F66F0B">
              <w:rPr>
                <w:lang w:val="en-GB"/>
              </w:rPr>
              <w:t xml:space="preserve">  0.0133    0.1067</w:t>
            </w:r>
          </w:p>
        </w:tc>
      </w:tr>
      <w:tr w:rsidR="00D3128F" w:rsidRPr="00F66F0B" w14:paraId="0E1AB4FF" w14:textId="77777777" w:rsidTr="00D3128F">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2A4C986"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t>Coronavirus 2'-O-methyltransferase</w:t>
            </w:r>
          </w:p>
        </w:tc>
        <w:tc>
          <w:tcPr>
            <w:tcW w:w="1701" w:type="dxa"/>
            <w:shd w:val="clear" w:color="auto" w:fill="auto"/>
            <w:vAlign w:val="center"/>
          </w:tcPr>
          <w:p w14:paraId="16D3EB5B"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8 sequences</w:t>
            </w:r>
          </w:p>
          <w:p w14:paraId="5AF8B515"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98 amino acid</w:t>
            </w:r>
          </w:p>
        </w:tc>
        <w:tc>
          <w:tcPr>
            <w:tcW w:w="1190" w:type="dxa"/>
            <w:shd w:val="clear" w:color="auto" w:fill="auto"/>
            <w:vAlign w:val="center"/>
          </w:tcPr>
          <w:p w14:paraId="1247DB38"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7c2i</w:t>
            </w:r>
          </w:p>
        </w:tc>
        <w:tc>
          <w:tcPr>
            <w:tcW w:w="1559" w:type="dxa"/>
            <w:shd w:val="clear" w:color="auto" w:fill="auto"/>
            <w:vAlign w:val="center"/>
          </w:tcPr>
          <w:p w14:paraId="69B1BF18"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4.194631e-04</w:t>
            </w:r>
          </w:p>
        </w:tc>
        <w:tc>
          <w:tcPr>
            <w:tcW w:w="1134" w:type="dxa"/>
            <w:shd w:val="clear" w:color="auto" w:fill="auto"/>
            <w:vAlign w:val="center"/>
          </w:tcPr>
          <w:p w14:paraId="62FCEE0F"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500</w:t>
            </w:r>
          </w:p>
        </w:tc>
        <w:tc>
          <w:tcPr>
            <w:tcW w:w="1220" w:type="dxa"/>
            <w:shd w:val="clear" w:color="auto" w:fill="auto"/>
            <w:vAlign w:val="center"/>
          </w:tcPr>
          <w:p w14:paraId="1C459656"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auto"/>
            <w:vAlign w:val="center"/>
          </w:tcPr>
          <w:p w14:paraId="34A50F66"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auto"/>
            <w:vAlign w:val="center"/>
          </w:tcPr>
          <w:p w14:paraId="3B4C91B3"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LG</w:t>
            </w:r>
          </w:p>
        </w:tc>
        <w:tc>
          <w:tcPr>
            <w:tcW w:w="1190" w:type="dxa"/>
            <w:shd w:val="clear" w:color="auto" w:fill="auto"/>
            <w:vAlign w:val="center"/>
          </w:tcPr>
          <w:p w14:paraId="037E4B1C"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gridSpan w:val="2"/>
            <w:shd w:val="clear" w:color="auto" w:fill="auto"/>
            <w:vAlign w:val="center"/>
          </w:tcPr>
          <w:p w14:paraId="1F1424CD"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Fitness      </w:t>
            </w:r>
            <w:r w:rsidRPr="00F66F0B">
              <w:rPr>
                <w:lang w:val="en-GB"/>
              </w:rPr>
              <w:t>LG   Neutral</w:t>
            </w:r>
            <w:r w:rsidRPr="00F66F0B">
              <w:rPr>
                <w:b/>
                <w:bCs/>
                <w:lang w:val="en-GB"/>
              </w:rPr>
              <w:t xml:space="preserve"> </w:t>
            </w:r>
          </w:p>
          <w:p w14:paraId="62D485B7"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b/>
                <w:bCs/>
                <w:lang w:val="en-GB"/>
              </w:rPr>
              <w:t xml:space="preserve"> 0.6733 </w:t>
            </w:r>
            <w:r w:rsidRPr="00F66F0B">
              <w:rPr>
                <w:lang w:val="en-GB"/>
              </w:rPr>
              <w:t>0.1267       0.2</w:t>
            </w:r>
          </w:p>
        </w:tc>
      </w:tr>
      <w:tr w:rsidR="00D3128F" w:rsidRPr="00F66F0B" w14:paraId="5B513B73" w14:textId="77777777" w:rsidTr="00D3128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319E4340"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t>Calcium-binding EGF domain</w:t>
            </w:r>
          </w:p>
        </w:tc>
        <w:tc>
          <w:tcPr>
            <w:tcW w:w="1701" w:type="dxa"/>
            <w:shd w:val="clear" w:color="auto" w:fill="F2F2F2" w:themeFill="background1" w:themeFillShade="F2"/>
            <w:vAlign w:val="center"/>
          </w:tcPr>
          <w:p w14:paraId="1F86B2F6"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8 sequences</w:t>
            </w:r>
          </w:p>
          <w:p w14:paraId="0D8C5080"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63 amino acid</w:t>
            </w:r>
          </w:p>
        </w:tc>
        <w:tc>
          <w:tcPr>
            <w:tcW w:w="1190" w:type="dxa"/>
            <w:shd w:val="clear" w:color="auto" w:fill="F2F2F2" w:themeFill="background1" w:themeFillShade="F2"/>
            <w:vAlign w:val="center"/>
          </w:tcPr>
          <w:p w14:paraId="5AF8FCC4"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6pog</w:t>
            </w:r>
          </w:p>
        </w:tc>
        <w:tc>
          <w:tcPr>
            <w:tcW w:w="1559" w:type="dxa"/>
            <w:shd w:val="clear" w:color="auto" w:fill="F2F2F2" w:themeFill="background1" w:themeFillShade="F2"/>
            <w:vAlign w:val="center"/>
          </w:tcPr>
          <w:p w14:paraId="1D05C2DF"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2.118644e-04</w:t>
            </w:r>
          </w:p>
        </w:tc>
        <w:tc>
          <w:tcPr>
            <w:tcW w:w="1134" w:type="dxa"/>
            <w:shd w:val="clear" w:color="auto" w:fill="F2F2F2" w:themeFill="background1" w:themeFillShade="F2"/>
            <w:vAlign w:val="center"/>
          </w:tcPr>
          <w:p w14:paraId="0111AC6C"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100</w:t>
            </w:r>
          </w:p>
        </w:tc>
        <w:tc>
          <w:tcPr>
            <w:tcW w:w="1220" w:type="dxa"/>
            <w:shd w:val="clear" w:color="auto" w:fill="F2F2F2" w:themeFill="background1" w:themeFillShade="F2"/>
            <w:vAlign w:val="center"/>
          </w:tcPr>
          <w:p w14:paraId="1E1062AF"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75A696EF"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12F93F7B"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Blosum62</w:t>
            </w:r>
          </w:p>
        </w:tc>
        <w:tc>
          <w:tcPr>
            <w:tcW w:w="1190" w:type="dxa"/>
            <w:shd w:val="clear" w:color="auto" w:fill="F2F2F2" w:themeFill="background1" w:themeFillShade="F2"/>
            <w:vAlign w:val="center"/>
          </w:tcPr>
          <w:p w14:paraId="7F051C15"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gridSpan w:val="2"/>
            <w:shd w:val="clear" w:color="auto" w:fill="F2F2F2" w:themeFill="background1" w:themeFillShade="F2"/>
            <w:vAlign w:val="center"/>
          </w:tcPr>
          <w:p w14:paraId="02135FFF" w14:textId="77777777" w:rsidR="00D3128F" w:rsidRPr="00F66F0B" w:rsidRDefault="00D3128F" w:rsidP="00D3128F">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Blosum62</w:t>
            </w:r>
            <w:r w:rsidRPr="00F66F0B">
              <w:rPr>
                <w:lang w:val="en-GB"/>
              </w:rPr>
              <w:t xml:space="preserve"> Fitness Neutral </w:t>
            </w:r>
          </w:p>
          <w:p w14:paraId="3C56719C" w14:textId="77777777" w:rsidR="00D3128F" w:rsidRPr="00F66F0B" w:rsidRDefault="00D3128F" w:rsidP="00D3128F">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  </w:t>
            </w:r>
            <w:r w:rsidRPr="00F66F0B">
              <w:rPr>
                <w:b/>
                <w:bCs/>
                <w:lang w:val="en-GB"/>
              </w:rPr>
              <w:t>0.9933</w:t>
            </w:r>
            <w:r w:rsidRPr="00F66F0B">
              <w:rPr>
                <w:lang w:val="en-GB"/>
              </w:rPr>
              <w:t xml:space="preserve">           0  0.0067</w:t>
            </w:r>
          </w:p>
        </w:tc>
      </w:tr>
      <w:tr w:rsidR="00D3128F" w:rsidRPr="00F66F0B" w14:paraId="4AFA137E" w14:textId="77777777" w:rsidTr="00D3128F">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56628A16" w14:textId="77777777" w:rsidR="00D3128F" w:rsidRPr="00F66F0B" w:rsidRDefault="00D3128F" w:rsidP="00D3128F">
            <w:pPr>
              <w:widowControl w:val="0"/>
              <w:autoSpaceDE w:val="0"/>
              <w:autoSpaceDN w:val="0"/>
              <w:adjustRightInd w:val="0"/>
              <w:spacing w:line="240" w:lineRule="auto"/>
              <w:jc w:val="center"/>
              <w:rPr>
                <w:b w:val="0"/>
                <w:bCs w:val="0"/>
                <w:lang w:val="en-GB"/>
              </w:rPr>
            </w:pPr>
            <w:r w:rsidRPr="00F66F0B">
              <w:rPr>
                <w:b w:val="0"/>
                <w:bCs w:val="0"/>
                <w:lang w:val="en-GB"/>
              </w:rPr>
              <w:t>Toll-Interleukin receptor domain</w:t>
            </w:r>
          </w:p>
        </w:tc>
        <w:tc>
          <w:tcPr>
            <w:tcW w:w="1701" w:type="dxa"/>
            <w:shd w:val="clear" w:color="auto" w:fill="auto"/>
            <w:vAlign w:val="center"/>
          </w:tcPr>
          <w:p w14:paraId="1D5849A2"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3 sequences</w:t>
            </w:r>
          </w:p>
          <w:p w14:paraId="5F0D84F2"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71 amino acid</w:t>
            </w:r>
          </w:p>
        </w:tc>
        <w:tc>
          <w:tcPr>
            <w:tcW w:w="1190" w:type="dxa"/>
            <w:shd w:val="clear" w:color="auto" w:fill="auto"/>
            <w:vAlign w:val="center"/>
          </w:tcPr>
          <w:p w14:paraId="24B2217D"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5ku7</w:t>
            </w:r>
          </w:p>
        </w:tc>
        <w:tc>
          <w:tcPr>
            <w:tcW w:w="1559" w:type="dxa"/>
            <w:shd w:val="clear" w:color="auto" w:fill="auto"/>
            <w:vAlign w:val="center"/>
          </w:tcPr>
          <w:p w14:paraId="60BB8FA0"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7.309942e-04</w:t>
            </w:r>
          </w:p>
        </w:tc>
        <w:tc>
          <w:tcPr>
            <w:tcW w:w="1134" w:type="dxa"/>
            <w:shd w:val="clear" w:color="auto" w:fill="auto"/>
            <w:vAlign w:val="center"/>
          </w:tcPr>
          <w:p w14:paraId="1681D773"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500</w:t>
            </w:r>
          </w:p>
        </w:tc>
        <w:tc>
          <w:tcPr>
            <w:tcW w:w="1220" w:type="dxa"/>
            <w:shd w:val="clear" w:color="auto" w:fill="auto"/>
            <w:vAlign w:val="center"/>
          </w:tcPr>
          <w:p w14:paraId="0E3326F4"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3 4 5 6 7</w:t>
            </w:r>
          </w:p>
        </w:tc>
        <w:tc>
          <w:tcPr>
            <w:tcW w:w="1048" w:type="dxa"/>
            <w:shd w:val="clear" w:color="auto" w:fill="auto"/>
            <w:vAlign w:val="center"/>
          </w:tcPr>
          <w:p w14:paraId="5B6A1FC1"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auto"/>
            <w:vAlign w:val="center"/>
          </w:tcPr>
          <w:p w14:paraId="11510309"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WAG</w:t>
            </w:r>
          </w:p>
        </w:tc>
        <w:tc>
          <w:tcPr>
            <w:tcW w:w="1190" w:type="dxa"/>
            <w:shd w:val="clear" w:color="auto" w:fill="auto"/>
            <w:vAlign w:val="center"/>
          </w:tcPr>
          <w:p w14:paraId="6BEE3487" w14:textId="77777777" w:rsidR="00D3128F" w:rsidRPr="00F66F0B" w:rsidRDefault="00D3128F" w:rsidP="00D3128F">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gridSpan w:val="2"/>
            <w:shd w:val="clear" w:color="auto" w:fill="auto"/>
            <w:vAlign w:val="center"/>
          </w:tcPr>
          <w:p w14:paraId="2C620B17" w14:textId="77777777" w:rsidR="00D3128F" w:rsidRPr="00F66F0B" w:rsidRDefault="00D3128F" w:rsidP="00D3128F">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Fitness    </w:t>
            </w:r>
            <w:r w:rsidRPr="00F66F0B">
              <w:rPr>
                <w:lang w:val="en-GB"/>
              </w:rPr>
              <w:t>Neutral    WAG</w:t>
            </w:r>
            <w:r w:rsidRPr="00F66F0B">
              <w:rPr>
                <w:b/>
                <w:bCs/>
                <w:lang w:val="en-GB"/>
              </w:rPr>
              <w:t xml:space="preserve"> </w:t>
            </w:r>
          </w:p>
          <w:p w14:paraId="4850487F" w14:textId="77777777" w:rsidR="00D3128F" w:rsidRPr="00F66F0B" w:rsidRDefault="00D3128F" w:rsidP="00D3128F">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 0.9933     </w:t>
            </w:r>
            <w:r w:rsidRPr="00F66F0B">
              <w:rPr>
                <w:lang w:val="en-GB"/>
              </w:rPr>
              <w:t>0.0067          0</w:t>
            </w:r>
          </w:p>
        </w:tc>
      </w:tr>
    </w:tbl>
    <w:p w14:paraId="355C8DF8" w14:textId="50F4698F" w:rsidR="00A85F95" w:rsidRPr="00F66F0B" w:rsidRDefault="00A85F95" w:rsidP="00997E4D">
      <w:pPr>
        <w:rPr>
          <w:rStyle w:val="CommentReference"/>
          <w:sz w:val="24"/>
          <w:szCs w:val="24"/>
          <w:lang w:val="en-GB"/>
        </w:rPr>
      </w:pPr>
    </w:p>
    <w:p w14:paraId="4B8272EF" w14:textId="77777777" w:rsidR="00A85F95" w:rsidRPr="00F66F0B" w:rsidRDefault="00A85F95" w:rsidP="00997E4D">
      <w:pPr>
        <w:rPr>
          <w:rStyle w:val="CommentReference"/>
          <w:sz w:val="24"/>
          <w:szCs w:val="24"/>
          <w:lang w:val="en-GB"/>
        </w:rPr>
      </w:pPr>
    </w:p>
    <w:p w14:paraId="26BDC4A5" w14:textId="77777777" w:rsidR="00C85B81" w:rsidRPr="00F66F0B" w:rsidRDefault="00C85B81">
      <w:pPr>
        <w:spacing w:line="240" w:lineRule="auto"/>
        <w:rPr>
          <w:rStyle w:val="CommentReference"/>
          <w:sz w:val="24"/>
          <w:szCs w:val="24"/>
          <w:lang w:val="en-GB"/>
        </w:rPr>
        <w:sectPr w:rsidR="00C85B81" w:rsidRPr="00F66F0B" w:rsidSect="00C85B81">
          <w:pgSz w:w="16840" w:h="11900" w:orient="landscape"/>
          <w:pgMar w:top="1701" w:right="1418" w:bottom="1701" w:left="1418" w:header="709" w:footer="709" w:gutter="0"/>
          <w:lnNumType w:countBy="1" w:restart="continuous"/>
          <w:cols w:space="708"/>
          <w:docGrid w:linePitch="360"/>
        </w:sectPr>
      </w:pPr>
    </w:p>
    <w:p w14:paraId="75FEE709" w14:textId="77777777" w:rsidR="00136A81" w:rsidRPr="00F66F0B" w:rsidRDefault="00136A81" w:rsidP="00136A81">
      <w:pPr>
        <w:ind w:left="426" w:hanging="426"/>
        <w:rPr>
          <w:b/>
          <w:sz w:val="28"/>
          <w:szCs w:val="28"/>
          <w:lang w:val="en-GB"/>
        </w:rPr>
      </w:pPr>
      <w:r w:rsidRPr="00F66F0B">
        <w:rPr>
          <w:b/>
          <w:sz w:val="28"/>
          <w:szCs w:val="28"/>
          <w:lang w:val="en-GB"/>
        </w:rPr>
        <w:lastRenderedPageBreak/>
        <w:t>Figure captions</w:t>
      </w:r>
    </w:p>
    <w:p w14:paraId="2FD4522F" w14:textId="7DDC743F" w:rsidR="00C85B81" w:rsidRPr="00F66F0B" w:rsidRDefault="00136A81" w:rsidP="00136A81">
      <w:pPr>
        <w:rPr>
          <w:rStyle w:val="CommentReference"/>
          <w:sz w:val="24"/>
          <w:szCs w:val="24"/>
          <w:lang w:val="en-GB"/>
        </w:rPr>
      </w:pPr>
      <w:r w:rsidRPr="00F66F0B">
        <w:rPr>
          <w:rStyle w:val="CommentReference"/>
          <w:b/>
          <w:bCs/>
          <w:sz w:val="24"/>
          <w:szCs w:val="24"/>
          <w:lang w:val="en-GB"/>
        </w:rPr>
        <w:t xml:space="preserve">Figure 1. </w:t>
      </w:r>
      <w:r w:rsidR="00232044" w:rsidRPr="00F66F0B">
        <w:rPr>
          <w:rStyle w:val="CommentReference"/>
          <w:b/>
          <w:bCs/>
          <w:sz w:val="24"/>
          <w:szCs w:val="24"/>
          <w:lang w:val="en-GB"/>
        </w:rPr>
        <w:t xml:space="preserve">Pipeline of </w:t>
      </w:r>
      <w:r w:rsidR="00A8430D" w:rsidRPr="00F66F0B">
        <w:rPr>
          <w:rStyle w:val="CommentReference"/>
          <w:b/>
          <w:bCs/>
          <w:sz w:val="24"/>
          <w:szCs w:val="24"/>
          <w:lang w:val="en-GB"/>
        </w:rPr>
        <w:t xml:space="preserve">the </w:t>
      </w:r>
      <w:r w:rsidR="00232044" w:rsidRPr="00F66F0B">
        <w:rPr>
          <w:rStyle w:val="CommentReference"/>
          <w:b/>
          <w:bCs/>
          <w:i/>
          <w:iCs/>
          <w:sz w:val="24"/>
          <w:szCs w:val="24"/>
          <w:lang w:val="en-GB"/>
        </w:rPr>
        <w:t>ProtModel</w:t>
      </w:r>
      <w:r w:rsidR="00232044" w:rsidRPr="00F66F0B">
        <w:rPr>
          <w:rStyle w:val="CommentReference"/>
          <w:b/>
          <w:bCs/>
          <w:sz w:val="24"/>
          <w:szCs w:val="24"/>
          <w:lang w:val="en-GB"/>
        </w:rPr>
        <w:t xml:space="preserve"> </w:t>
      </w:r>
      <w:commentRangeStart w:id="359"/>
      <w:commentRangeStart w:id="360"/>
      <w:r w:rsidR="00232044" w:rsidRPr="00F66F0B">
        <w:rPr>
          <w:rStyle w:val="CommentReference"/>
          <w:b/>
          <w:bCs/>
          <w:sz w:val="24"/>
          <w:szCs w:val="24"/>
          <w:lang w:val="en-GB"/>
        </w:rPr>
        <w:t>framework</w:t>
      </w:r>
      <w:commentRangeEnd w:id="359"/>
      <w:r w:rsidR="002766A0" w:rsidRPr="00D3128F">
        <w:rPr>
          <w:rStyle w:val="CommentReference"/>
          <w:lang w:val="en-GB"/>
        </w:rPr>
        <w:commentReference w:id="359"/>
      </w:r>
      <w:commentRangeEnd w:id="360"/>
      <w:r w:rsidR="00D3128F">
        <w:rPr>
          <w:rStyle w:val="CommentReference"/>
        </w:rPr>
        <w:commentReference w:id="360"/>
      </w:r>
      <w:r w:rsidR="00232044" w:rsidRPr="00F66F0B">
        <w:rPr>
          <w:rStyle w:val="CommentReference"/>
          <w:b/>
          <w:bCs/>
          <w:sz w:val="24"/>
          <w:szCs w:val="24"/>
          <w:lang w:val="en-GB"/>
        </w:rPr>
        <w:t xml:space="preserve">. </w:t>
      </w:r>
      <w:r w:rsidR="00232044" w:rsidRPr="00F66F0B">
        <w:rPr>
          <w:rStyle w:val="CommentReference"/>
          <w:sz w:val="24"/>
          <w:szCs w:val="24"/>
          <w:lang w:val="en-GB"/>
        </w:rPr>
        <w:t>The settings input file</w:t>
      </w:r>
      <w:r w:rsidR="00BC5E8F" w:rsidRPr="00F66F0B">
        <w:rPr>
          <w:rStyle w:val="CommentReference"/>
          <w:sz w:val="24"/>
          <w:szCs w:val="24"/>
          <w:lang w:val="en-GB"/>
        </w:rPr>
        <w:t xml:space="preserve"> that includes the demographic, biological and the ABC settings </w:t>
      </w:r>
      <w:r w:rsidR="00232044" w:rsidRPr="00F66F0B">
        <w:rPr>
          <w:rStyle w:val="CommentReference"/>
          <w:sz w:val="24"/>
          <w:szCs w:val="24"/>
          <w:lang w:val="en-GB"/>
        </w:rPr>
        <w:t>is read</w:t>
      </w:r>
      <w:r w:rsidR="00BC5E8F" w:rsidRPr="00F66F0B">
        <w:rPr>
          <w:rStyle w:val="CommentReference"/>
          <w:sz w:val="24"/>
          <w:szCs w:val="24"/>
          <w:lang w:val="en-GB"/>
        </w:rPr>
        <w:t xml:space="preserve">. Then, considering the </w:t>
      </w:r>
      <w:r w:rsidR="00D3128F" w:rsidRPr="00D3128F">
        <w:rPr>
          <w:rStyle w:val="CommentReference"/>
          <w:i/>
          <w:iCs/>
          <w:sz w:val="24"/>
          <w:szCs w:val="24"/>
          <w:lang w:val="en-GB"/>
        </w:rPr>
        <w:t>s</w:t>
      </w:r>
      <w:r w:rsidR="00232044" w:rsidRPr="00D3128F">
        <w:rPr>
          <w:rStyle w:val="CommentReference"/>
          <w:i/>
          <w:iCs/>
          <w:sz w:val="24"/>
          <w:szCs w:val="24"/>
          <w:lang w:val="en-GB"/>
        </w:rPr>
        <w:t>tructures.in</w:t>
      </w:r>
      <w:r w:rsidR="00232044" w:rsidRPr="00F66F0B">
        <w:rPr>
          <w:rStyle w:val="CommentReference"/>
          <w:sz w:val="24"/>
          <w:szCs w:val="24"/>
          <w:lang w:val="en-GB"/>
        </w:rPr>
        <w:t xml:space="preserve"> file, the template structure and the protein </w:t>
      </w:r>
      <w:r w:rsidR="00D3128F">
        <w:rPr>
          <w:rStyle w:val="CommentReference"/>
          <w:sz w:val="24"/>
          <w:szCs w:val="24"/>
          <w:lang w:val="en-GB"/>
        </w:rPr>
        <w:t>MSA</w:t>
      </w:r>
      <w:r w:rsidR="00232044" w:rsidRPr="00F66F0B">
        <w:rPr>
          <w:rStyle w:val="CommentReference"/>
          <w:sz w:val="24"/>
          <w:szCs w:val="24"/>
          <w:lang w:val="en-GB"/>
        </w:rPr>
        <w:t xml:space="preserve">, the </w:t>
      </w:r>
      <w:r w:rsidR="00BC5E8F" w:rsidRPr="00F66F0B">
        <w:rPr>
          <w:rStyle w:val="CommentReference"/>
          <w:sz w:val="24"/>
          <w:szCs w:val="24"/>
          <w:lang w:val="en-GB"/>
        </w:rPr>
        <w:t xml:space="preserve">protein sequences are simulated </w:t>
      </w:r>
      <w:r w:rsidR="00232044" w:rsidRPr="00F66F0B">
        <w:rPr>
          <w:rStyle w:val="CommentReference"/>
          <w:sz w:val="24"/>
          <w:szCs w:val="24"/>
          <w:lang w:val="en-GB"/>
        </w:rPr>
        <w:t xml:space="preserve">under </w:t>
      </w:r>
      <w:r w:rsidR="00BC5E8F" w:rsidRPr="00F66F0B">
        <w:rPr>
          <w:rStyle w:val="CommentReference"/>
          <w:sz w:val="24"/>
          <w:szCs w:val="24"/>
          <w:lang w:val="en-GB"/>
        </w:rPr>
        <w:t xml:space="preserve">the specified </w:t>
      </w:r>
      <w:r w:rsidR="00232044" w:rsidRPr="00F66F0B">
        <w:rPr>
          <w:rStyle w:val="CommentReference"/>
          <w:sz w:val="24"/>
          <w:szCs w:val="24"/>
          <w:lang w:val="en-GB"/>
        </w:rPr>
        <w:t>substitution model</w:t>
      </w:r>
      <w:r w:rsidR="00BC5E8F" w:rsidRPr="00F66F0B">
        <w:rPr>
          <w:rStyle w:val="CommentReference"/>
          <w:sz w:val="24"/>
          <w:szCs w:val="24"/>
          <w:lang w:val="en-GB"/>
        </w:rPr>
        <w:t>s</w:t>
      </w:r>
      <w:r w:rsidR="00232044" w:rsidRPr="00F66F0B">
        <w:rPr>
          <w:rStyle w:val="CommentReference"/>
          <w:sz w:val="24"/>
          <w:szCs w:val="24"/>
          <w:lang w:val="en-GB"/>
        </w:rPr>
        <w:t xml:space="preserve">. Next, </w:t>
      </w:r>
      <w:r w:rsidR="00BC5E8F" w:rsidRPr="00F66F0B">
        <w:rPr>
          <w:rStyle w:val="CommentReference"/>
          <w:sz w:val="24"/>
          <w:szCs w:val="24"/>
          <w:lang w:val="en-GB"/>
        </w:rPr>
        <w:t xml:space="preserve">for each </w:t>
      </w:r>
      <w:r w:rsidR="000A588E" w:rsidRPr="00F66F0B">
        <w:rPr>
          <w:rStyle w:val="CommentReference"/>
          <w:sz w:val="24"/>
          <w:szCs w:val="24"/>
          <w:lang w:val="en-GB"/>
        </w:rPr>
        <w:t xml:space="preserve">simulated </w:t>
      </w:r>
      <w:r w:rsidR="00D3128F">
        <w:rPr>
          <w:rStyle w:val="CommentReference"/>
          <w:sz w:val="24"/>
          <w:szCs w:val="24"/>
          <w:lang w:val="en-GB"/>
        </w:rPr>
        <w:t>MSA</w:t>
      </w:r>
      <w:r w:rsidR="000A588E" w:rsidRPr="00F66F0B">
        <w:rPr>
          <w:rStyle w:val="CommentReference"/>
          <w:sz w:val="24"/>
          <w:szCs w:val="24"/>
          <w:lang w:val="en-GB"/>
        </w:rPr>
        <w:t xml:space="preserve"> and </w:t>
      </w:r>
      <w:r w:rsidR="00BC5E8F" w:rsidRPr="00F66F0B">
        <w:rPr>
          <w:rStyle w:val="CommentReference"/>
          <w:sz w:val="24"/>
          <w:szCs w:val="24"/>
          <w:lang w:val="en-GB"/>
        </w:rPr>
        <w:t xml:space="preserve">for </w:t>
      </w:r>
      <w:r w:rsidR="000A588E" w:rsidRPr="00F66F0B">
        <w:rPr>
          <w:rStyle w:val="CommentReference"/>
          <w:sz w:val="24"/>
          <w:szCs w:val="24"/>
          <w:lang w:val="en-GB"/>
        </w:rPr>
        <w:t xml:space="preserve">the real protein </w:t>
      </w:r>
      <w:r w:rsidR="00D3128F">
        <w:rPr>
          <w:rStyle w:val="CommentReference"/>
          <w:sz w:val="24"/>
          <w:szCs w:val="24"/>
          <w:lang w:val="en-GB"/>
        </w:rPr>
        <w:t>MSA</w:t>
      </w:r>
      <w:r w:rsidR="000A588E" w:rsidRPr="00F66F0B">
        <w:rPr>
          <w:rStyle w:val="CommentReference"/>
          <w:sz w:val="24"/>
          <w:szCs w:val="24"/>
          <w:lang w:val="en-GB"/>
        </w:rPr>
        <w:t xml:space="preserve"> </w:t>
      </w:r>
      <w:r w:rsidR="00BC5E8F" w:rsidRPr="00F66F0B">
        <w:rPr>
          <w:rStyle w:val="CommentReference"/>
          <w:sz w:val="24"/>
          <w:szCs w:val="24"/>
          <w:lang w:val="en-GB"/>
        </w:rPr>
        <w:t xml:space="preserve">the SS </w:t>
      </w:r>
      <w:r w:rsidR="000A588E" w:rsidRPr="00F66F0B">
        <w:rPr>
          <w:rStyle w:val="CommentReference"/>
          <w:sz w:val="24"/>
          <w:szCs w:val="24"/>
          <w:lang w:val="en-GB"/>
        </w:rPr>
        <w:t xml:space="preserve">are calculated. Finally, </w:t>
      </w:r>
      <w:r w:rsidR="002766A0" w:rsidRPr="00F66F0B">
        <w:rPr>
          <w:rStyle w:val="CommentReference"/>
          <w:sz w:val="24"/>
          <w:szCs w:val="24"/>
          <w:lang w:val="en-GB"/>
        </w:rPr>
        <w:t xml:space="preserve">based on the ABC settings specified by the user </w:t>
      </w:r>
      <w:r w:rsidR="000A588E" w:rsidRPr="00F66F0B">
        <w:rPr>
          <w:rStyle w:val="CommentReference"/>
          <w:sz w:val="24"/>
          <w:szCs w:val="24"/>
          <w:lang w:val="en-GB"/>
        </w:rPr>
        <w:t xml:space="preserve">the best-fitting substitution model is estimated </w:t>
      </w:r>
      <w:r w:rsidR="002766A0" w:rsidRPr="00F66F0B">
        <w:rPr>
          <w:rStyle w:val="CommentReference"/>
          <w:sz w:val="24"/>
          <w:szCs w:val="24"/>
          <w:lang w:val="en-GB"/>
        </w:rPr>
        <w:t xml:space="preserve">comparing the observed and the calculated </w:t>
      </w:r>
      <w:r w:rsidR="000A588E" w:rsidRPr="00F66F0B">
        <w:rPr>
          <w:rStyle w:val="CommentReference"/>
          <w:sz w:val="24"/>
          <w:szCs w:val="24"/>
          <w:lang w:val="en-GB"/>
        </w:rPr>
        <w:t>SS values.</w:t>
      </w:r>
    </w:p>
    <w:p w14:paraId="65B6E1D7" w14:textId="77777777" w:rsidR="00352A59" w:rsidRPr="00F66F0B" w:rsidRDefault="00352A59" w:rsidP="00136A81">
      <w:pPr>
        <w:rPr>
          <w:rStyle w:val="CommentReference"/>
          <w:sz w:val="24"/>
          <w:szCs w:val="24"/>
          <w:lang w:val="en-GB"/>
        </w:rPr>
      </w:pPr>
    </w:p>
    <w:p w14:paraId="69D3D4E2" w14:textId="4CA5EE06" w:rsidR="00D75EDB" w:rsidRPr="00F66F0B" w:rsidRDefault="00232044" w:rsidP="004A3DD5">
      <w:pPr>
        <w:widowControl w:val="0"/>
        <w:autoSpaceDE w:val="0"/>
        <w:autoSpaceDN w:val="0"/>
        <w:adjustRightInd w:val="0"/>
        <w:rPr>
          <w:rStyle w:val="CommentReference"/>
          <w:sz w:val="24"/>
          <w:szCs w:val="24"/>
          <w:lang w:val="en-GB"/>
        </w:rPr>
      </w:pPr>
      <w:r w:rsidRPr="00F66F0B">
        <w:rPr>
          <w:rStyle w:val="CommentReference"/>
          <w:b/>
          <w:bCs/>
          <w:sz w:val="24"/>
          <w:szCs w:val="24"/>
          <w:lang w:val="en-GB"/>
        </w:rPr>
        <w:t xml:space="preserve">Figure 2. </w:t>
      </w:r>
      <w:r w:rsidR="004A3DD5" w:rsidRPr="00F66F0B">
        <w:rPr>
          <w:b/>
          <w:bCs/>
          <w:lang w:val="en-GB"/>
        </w:rPr>
        <w:t>Evaluation of the estimation of the best-fitting substitution model</w:t>
      </w:r>
      <w:r w:rsidR="004A3DD5" w:rsidRPr="00F66F0B">
        <w:rPr>
          <w:lang w:val="en-GB"/>
        </w:rPr>
        <w:t xml:space="preserve">. The estimation was performed under the rejection method and shows the probability of selecting the true substitution model within the 100 simulations per model for every ABC tolerance (0.005, 0.01 and 0.05) and number of simulations (10 000, 50 000 and 100 000). Error bars indicate 95% confidence intervals from the mean. </w:t>
      </w:r>
    </w:p>
    <w:p w14:paraId="3C1027F4" w14:textId="45EC309E" w:rsidR="000A588E" w:rsidRPr="00D3128F" w:rsidRDefault="000A588E">
      <w:pPr>
        <w:spacing w:line="240" w:lineRule="auto"/>
        <w:rPr>
          <w:rStyle w:val="CommentReference"/>
          <w:sz w:val="24"/>
          <w:szCs w:val="24"/>
          <w:lang w:val="en-GB"/>
        </w:rPr>
      </w:pPr>
      <w:r w:rsidRPr="00D3128F">
        <w:rPr>
          <w:rStyle w:val="CommentReference"/>
          <w:sz w:val="24"/>
          <w:szCs w:val="24"/>
          <w:lang w:val="en-GB"/>
        </w:rPr>
        <w:br w:type="page"/>
      </w:r>
    </w:p>
    <w:p w14:paraId="46197EA0" w14:textId="115FC006" w:rsidR="005E0494" w:rsidRPr="00D3128F" w:rsidRDefault="005E0494" w:rsidP="00997E4D">
      <w:pPr>
        <w:rPr>
          <w:lang w:val="en-GB"/>
        </w:rPr>
      </w:pPr>
    </w:p>
    <w:p w14:paraId="542EE8B3" w14:textId="2E77A554" w:rsidR="00AB6274" w:rsidRPr="00D3128F" w:rsidRDefault="00F119CA" w:rsidP="00997E4D">
      <w:pPr>
        <w:rPr>
          <w:lang w:val="en-GB"/>
        </w:rPr>
      </w:pPr>
      <w:r w:rsidRPr="00D3128F">
        <w:rPr>
          <w:noProof/>
          <w:lang w:val="en-GB"/>
        </w:rPr>
        <w:drawing>
          <wp:inline distT="0" distB="0" distL="0" distR="0" wp14:anchorId="13D9122F" wp14:editId="4A402EC7">
            <wp:extent cx="5396230" cy="2559685"/>
            <wp:effectExtent l="0" t="0" r="127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230" cy="2559685"/>
                    </a:xfrm>
                    <a:prstGeom prst="rect">
                      <a:avLst/>
                    </a:prstGeom>
                  </pic:spPr>
                </pic:pic>
              </a:graphicData>
            </a:graphic>
          </wp:inline>
        </w:drawing>
      </w:r>
    </w:p>
    <w:p w14:paraId="3F0E4854" w14:textId="1C5C61F2" w:rsidR="000A588E" w:rsidRPr="00D3128F" w:rsidRDefault="000A588E" w:rsidP="00997E4D">
      <w:pPr>
        <w:rPr>
          <w:i/>
          <w:iCs/>
          <w:lang w:val="en-GB"/>
        </w:rPr>
      </w:pPr>
      <w:r w:rsidRPr="00D3128F">
        <w:rPr>
          <w:i/>
          <w:iCs/>
          <w:lang w:val="en-GB"/>
        </w:rPr>
        <w:t xml:space="preserve">Figure </w:t>
      </w:r>
      <w:commentRangeStart w:id="361"/>
      <w:r w:rsidRPr="00D3128F">
        <w:rPr>
          <w:i/>
          <w:iCs/>
          <w:lang w:val="en-GB"/>
        </w:rPr>
        <w:t>1</w:t>
      </w:r>
      <w:commentRangeEnd w:id="361"/>
      <w:r w:rsidR="00BC5E8F" w:rsidRPr="00D3128F">
        <w:rPr>
          <w:rStyle w:val="CommentReference"/>
          <w:lang w:val="en-GB"/>
        </w:rPr>
        <w:commentReference w:id="361"/>
      </w:r>
    </w:p>
    <w:p w14:paraId="1F2641A8" w14:textId="214E38A7" w:rsidR="000A588E" w:rsidRPr="00D3128F" w:rsidRDefault="000A588E">
      <w:pPr>
        <w:spacing w:line="240" w:lineRule="auto"/>
        <w:rPr>
          <w:lang w:val="en-GB"/>
        </w:rPr>
      </w:pPr>
      <w:r w:rsidRPr="00D3128F">
        <w:rPr>
          <w:lang w:val="en-GB"/>
        </w:rPr>
        <w:br w:type="page"/>
      </w:r>
    </w:p>
    <w:p w14:paraId="50E02806" w14:textId="335740D7" w:rsidR="000A588E" w:rsidRPr="00D3128F" w:rsidRDefault="004A3DD5" w:rsidP="00997E4D">
      <w:pPr>
        <w:rPr>
          <w:lang w:val="en-GB"/>
        </w:rPr>
      </w:pPr>
      <w:r w:rsidRPr="00D3128F">
        <w:rPr>
          <w:noProof/>
          <w:lang w:val="en-GB"/>
        </w:rPr>
        <w:lastRenderedPageBreak/>
        <w:drawing>
          <wp:inline distT="0" distB="0" distL="0" distR="0" wp14:anchorId="2BFC852C" wp14:editId="380FD9CC">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230" cy="3043555"/>
                    </a:xfrm>
                    <a:prstGeom prst="rect">
                      <a:avLst/>
                    </a:prstGeom>
                  </pic:spPr>
                </pic:pic>
              </a:graphicData>
            </a:graphic>
          </wp:inline>
        </w:drawing>
      </w:r>
    </w:p>
    <w:p w14:paraId="355F4BE0" w14:textId="1D76FC16" w:rsidR="004A3DD5" w:rsidRPr="00D3128F" w:rsidRDefault="004A3DD5" w:rsidP="00997E4D">
      <w:pPr>
        <w:rPr>
          <w:i/>
          <w:iCs/>
          <w:lang w:val="en-GB"/>
        </w:rPr>
      </w:pPr>
      <w:r w:rsidRPr="00D3128F">
        <w:rPr>
          <w:i/>
          <w:iCs/>
          <w:lang w:val="en-GB"/>
        </w:rPr>
        <w:t>Figure 2</w:t>
      </w:r>
    </w:p>
    <w:sectPr w:rsidR="004A3DD5" w:rsidRPr="00D3128F" w:rsidSect="001B262D">
      <w:pgSz w:w="11900" w:h="16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tarina Brancoi" w:date="2022-07-18T10:46:00Z" w:initials="CB">
    <w:p w14:paraId="7A807DDB" w14:textId="492B154D" w:rsidR="00041FC4" w:rsidRPr="00617EF0" w:rsidRDefault="00041FC4" w:rsidP="00573C48">
      <w:pPr>
        <w:rPr>
          <w:lang w:val="en-US"/>
        </w:rPr>
      </w:pPr>
      <w:r>
        <w:rPr>
          <w:rStyle w:val="CommentReference"/>
        </w:rPr>
        <w:annotationRef/>
      </w:r>
      <w:r w:rsidRPr="00617EF0">
        <w:rPr>
          <w:sz w:val="20"/>
          <w:szCs w:val="20"/>
          <w:lang w:val="en-US"/>
        </w:rPr>
        <w:t>Avoid composed ver tenses and passive.</w:t>
      </w:r>
    </w:p>
    <w:p w14:paraId="2E693C09" w14:textId="77777777" w:rsidR="00041FC4" w:rsidRPr="00617EF0" w:rsidRDefault="00041FC4" w:rsidP="00573C48">
      <w:pPr>
        <w:rPr>
          <w:lang w:val="en-US"/>
        </w:rPr>
      </w:pPr>
      <w:r w:rsidRPr="00617EF0">
        <w:rPr>
          <w:sz w:val="20"/>
          <w:szCs w:val="20"/>
          <w:lang w:val="en-US"/>
        </w:rPr>
        <w:t>Do not use doesn’t, haven’t! Always the full form of the verb. Avoid negative.</w:t>
      </w:r>
    </w:p>
    <w:p w14:paraId="60AAC09B" w14:textId="77777777" w:rsidR="00041FC4" w:rsidRPr="00617EF0" w:rsidRDefault="00041FC4" w:rsidP="00573C48">
      <w:pPr>
        <w:rPr>
          <w:lang w:val="en-US"/>
        </w:rPr>
      </w:pPr>
    </w:p>
  </w:comment>
  <w:comment w:id="1" w:author="David Ferreiro Garcia" w:date="2022-07-04T11:46:00Z" w:initials="DFG">
    <w:p w14:paraId="59AC2984" w14:textId="6FFFAF1E" w:rsidR="00D40C9F" w:rsidRPr="00617EF0" w:rsidRDefault="00D40C9F">
      <w:pPr>
        <w:pStyle w:val="CommentText"/>
        <w:rPr>
          <w:lang w:val="en-US"/>
        </w:rPr>
      </w:pPr>
      <w:r>
        <w:rPr>
          <w:rStyle w:val="CommentReference"/>
        </w:rPr>
        <w:annotationRef/>
      </w:r>
      <w:r w:rsidRPr="00617EF0">
        <w:rPr>
          <w:lang w:val="en-US"/>
        </w:rPr>
        <w:t>Afiliaciones?</w:t>
      </w:r>
    </w:p>
  </w:comment>
  <w:comment w:id="22" w:author="Catarina Brancoi" w:date="2022-09-14T09:49:00Z" w:initials="CB">
    <w:p w14:paraId="208C09E3" w14:textId="77777777" w:rsidR="00EA15B8" w:rsidRDefault="00EA15B8" w:rsidP="004125A7">
      <w:r>
        <w:rPr>
          <w:rStyle w:val="CommentReference"/>
        </w:rPr>
        <w:annotationRef/>
      </w:r>
      <w:r>
        <w:rPr>
          <w:sz w:val="20"/>
          <w:szCs w:val="20"/>
        </w:rPr>
        <w:t xml:space="preserve">When exactly did they present? The paper you cite is from 78.  </w:t>
      </w:r>
    </w:p>
  </w:comment>
  <w:comment w:id="42" w:author="Catarina Brancoi" w:date="2022-09-14T09:56:00Z" w:initials="CB">
    <w:p w14:paraId="689A942D" w14:textId="77777777" w:rsidR="00AD5B0A" w:rsidRDefault="00AD5B0A" w:rsidP="00123FD4">
      <w:r>
        <w:rPr>
          <w:rStyle w:val="CommentReference"/>
        </w:rPr>
        <w:annotationRef/>
      </w:r>
      <w:r>
        <w:rPr>
          <w:sz w:val="20"/>
          <w:szCs w:val="20"/>
        </w:rPr>
        <w:t>Can you explain me how this is different from +G?</w:t>
      </w:r>
    </w:p>
  </w:comment>
  <w:comment w:id="55" w:author="David Ferreiro Garcia" w:date="2022-07-11T12:35:00Z" w:initials="DFG">
    <w:p w14:paraId="3895255A" w14:textId="0F814FF8" w:rsidR="00CB213D" w:rsidRPr="00617EF0" w:rsidRDefault="00CB213D">
      <w:pPr>
        <w:pStyle w:val="CommentText"/>
        <w:rPr>
          <w:lang w:val="en-US"/>
        </w:rPr>
      </w:pPr>
      <w:r>
        <w:rPr>
          <w:rStyle w:val="CommentReference"/>
        </w:rPr>
        <w:annotationRef/>
      </w:r>
      <w:r w:rsidRPr="00617EF0">
        <w:rPr>
          <w:lang w:val="en-US"/>
        </w:rPr>
        <w:t>Como hace protASR?</w:t>
      </w:r>
      <w:r w:rsidR="00A75B95" w:rsidRPr="00617EF0">
        <w:rPr>
          <w:lang w:val="en-US"/>
        </w:rPr>
        <w:t xml:space="preserve"> </w:t>
      </w:r>
    </w:p>
  </w:comment>
  <w:comment w:id="61" w:author="Catarina Brancoi" w:date="2022-09-14T10:10:00Z" w:initials="CB">
    <w:p w14:paraId="72D9A343" w14:textId="77777777" w:rsidR="008A6C50" w:rsidRDefault="008A6C50" w:rsidP="00365622">
      <w:r>
        <w:rPr>
          <w:rStyle w:val="CommentReference"/>
        </w:rPr>
        <w:annotationRef/>
      </w:r>
      <w:r>
        <w:rPr>
          <w:sz w:val="20"/>
          <w:szCs w:val="20"/>
        </w:rPr>
        <w:t xml:space="preserve">I would recommend to always use the same expression. I mean, you and me know that select the best-fitting substitution model is the same as estimate the model. But it may be confusing for the reader if you are constantly changing the expression. Try to be more consistent. </w:t>
      </w:r>
    </w:p>
  </w:comment>
  <w:comment w:id="68" w:author="Catarina Brancoi" w:date="2022-09-14T10:12:00Z" w:initials="CB">
    <w:p w14:paraId="5BEB52A0" w14:textId="77777777" w:rsidR="008A6C50" w:rsidRDefault="008A6C50" w:rsidP="008A6C50">
      <w:r>
        <w:rPr>
          <w:rStyle w:val="CommentReference"/>
        </w:rPr>
        <w:annotationRef/>
      </w:r>
      <w:r>
        <w:rPr>
          <w:sz w:val="20"/>
          <w:szCs w:val="20"/>
        </w:rPr>
        <w:t>It is the modified version of the ProteinEvolver that does the computer simulations and protein evolution, right?</w:t>
      </w:r>
    </w:p>
  </w:comment>
  <w:comment w:id="69" w:author="Catarina Brancoi" w:date="2022-09-14T10:24:00Z" w:initials="CB">
    <w:p w14:paraId="61E6E50A" w14:textId="77777777" w:rsidR="00262EFE" w:rsidRDefault="00262EFE" w:rsidP="00107D89">
      <w:r>
        <w:rPr>
          <w:rStyle w:val="CommentReference"/>
        </w:rPr>
        <w:annotationRef/>
      </w:r>
      <w:r>
        <w:rPr>
          <w:sz w:val="20"/>
          <w:szCs w:val="20"/>
        </w:rPr>
        <w:t>I think this part of the text has to be improved.</w:t>
      </w:r>
    </w:p>
  </w:comment>
  <w:comment w:id="70" w:author="Catarina Brancoi" w:date="2022-09-14T10:24:00Z" w:initials="CB">
    <w:p w14:paraId="0CC456DB" w14:textId="77777777" w:rsidR="00262EFE" w:rsidRDefault="00262EFE" w:rsidP="00F3062F">
      <w:r>
        <w:rPr>
          <w:rStyle w:val="CommentReference"/>
        </w:rPr>
        <w:annotationRef/>
      </w:r>
      <w:r>
        <w:rPr>
          <w:sz w:val="20"/>
          <w:szCs w:val="20"/>
        </w:rPr>
        <w:t>I removed the coalescent because you already refer it late</w:t>
      </w:r>
    </w:p>
  </w:comment>
  <w:comment w:id="86" w:author="Catarina Brancoi" w:date="2022-09-14T10:12:00Z" w:initials="CB">
    <w:p w14:paraId="2FDA62CA" w14:textId="4FF41928" w:rsidR="008A6C50" w:rsidRDefault="008A6C50" w:rsidP="001F27E5">
      <w:r>
        <w:rPr>
          <w:rStyle w:val="CommentReference"/>
        </w:rPr>
        <w:annotationRef/>
      </w:r>
      <w:r>
        <w:rPr>
          <w:sz w:val="20"/>
          <w:szCs w:val="20"/>
        </w:rPr>
        <w:t>It is the modified version of the ProteinEvolver that does the computer simulations and protein evolution, right?</w:t>
      </w:r>
    </w:p>
  </w:comment>
  <w:comment w:id="135" w:author="Catarina Brancoi" w:date="2022-09-14T10:38:00Z" w:initials="CB">
    <w:p w14:paraId="6BA5CA16" w14:textId="77777777" w:rsidR="00D337C6" w:rsidRDefault="00D337C6" w:rsidP="004412FE">
      <w:r>
        <w:rPr>
          <w:rStyle w:val="CommentReference"/>
        </w:rPr>
        <w:annotationRef/>
      </w:r>
      <w:r>
        <w:rPr>
          <w:sz w:val="20"/>
          <w:szCs w:val="20"/>
        </w:rPr>
        <w:t>I am correcting this because typically you don’t use ;. But it will depend on the journal rules.</w:t>
      </w:r>
    </w:p>
  </w:comment>
  <w:comment w:id="139" w:author="Catarina Brancoi" w:date="2022-07-18T12:19:00Z" w:initials="CB">
    <w:p w14:paraId="3CD5BE6E" w14:textId="26BDC7F5" w:rsidR="00644AD2" w:rsidRPr="00617EF0" w:rsidRDefault="00644AD2" w:rsidP="00D0238F">
      <w:pPr>
        <w:rPr>
          <w:lang w:val="en-US"/>
        </w:rPr>
      </w:pPr>
      <w:r>
        <w:rPr>
          <w:rStyle w:val="CommentReference"/>
        </w:rPr>
        <w:annotationRef/>
      </w:r>
      <w:r w:rsidRPr="00617EF0">
        <w:rPr>
          <w:sz w:val="20"/>
          <w:szCs w:val="20"/>
          <w:lang w:val="en-US"/>
        </w:rPr>
        <w:t xml:space="preserve">Why do you chose to combine the first and the second histogram in a single doc? I don’t think that the name of the file Histogram_Priors.pdf is correct. You are showing the value of the parameters used on the simulations, right? You are not showing the priors. Also, the header of the plots I don’t think it is correct. Something like Histogram_SubstiturionRate.pdf and Histogram_Theta.pdf would be better. I think. But it’s up to you :) </w:t>
      </w:r>
    </w:p>
  </w:comment>
  <w:comment w:id="140" w:author="David Ferreiro Garcia" w:date="2022-07-29T11:29:00Z" w:initials="DFG">
    <w:p w14:paraId="24A1C670" w14:textId="69DA98F2" w:rsidR="00D3128F" w:rsidRPr="00D3128F" w:rsidRDefault="00D3128F">
      <w:pPr>
        <w:pStyle w:val="CommentText"/>
        <w:rPr>
          <w:lang w:val="en-US"/>
        </w:rPr>
      </w:pPr>
      <w:r>
        <w:rPr>
          <w:rStyle w:val="CommentReference"/>
        </w:rPr>
        <w:annotationRef/>
      </w:r>
      <w:r w:rsidRPr="00D3128F">
        <w:rPr>
          <w:lang w:val="en-US"/>
        </w:rPr>
        <w:t>I understand your point</w:t>
      </w:r>
      <w:r>
        <w:rPr>
          <w:lang w:val="en-US"/>
        </w:rPr>
        <w:t>, but I like to specify that these are priors somehow</w:t>
      </w:r>
    </w:p>
  </w:comment>
  <w:comment w:id="141" w:author="Catarina Brancoi" w:date="2022-09-14T10:48:00Z" w:initials="CB">
    <w:p w14:paraId="7484797C" w14:textId="77777777" w:rsidR="00D26211" w:rsidRDefault="00D26211" w:rsidP="00AB0770">
      <w:r>
        <w:rPr>
          <w:rStyle w:val="CommentReference"/>
        </w:rPr>
        <w:annotationRef/>
      </w:r>
      <w:r>
        <w:rPr>
          <w:sz w:val="20"/>
          <w:szCs w:val="20"/>
        </w:rPr>
        <w:t>Ok, it is ok :)</w:t>
      </w:r>
    </w:p>
  </w:comment>
  <w:comment w:id="142" w:author="Catarina Brancoi" w:date="2022-07-18T12:22:00Z" w:initials="CB">
    <w:p w14:paraId="325C0718" w14:textId="2BD6C998" w:rsidR="00644AD2" w:rsidRPr="00617EF0" w:rsidRDefault="00644AD2" w:rsidP="0013521A">
      <w:pPr>
        <w:rPr>
          <w:lang w:val="en-US"/>
        </w:rPr>
      </w:pPr>
      <w:r>
        <w:rPr>
          <w:rStyle w:val="CommentReference"/>
        </w:rPr>
        <w:annotationRef/>
      </w:r>
      <w:r w:rsidRPr="00617EF0">
        <w:rPr>
          <w:sz w:val="20"/>
          <w:szCs w:val="20"/>
          <w:lang w:val="en-US"/>
        </w:rPr>
        <w:t xml:space="preserve">The file is entitled Results_SS_AAReplacements.pdf, I would had the name ‘boxplot’ somewhere in the name of the file. </w:t>
      </w:r>
    </w:p>
  </w:comment>
  <w:comment w:id="143" w:author="Catarina Brancoi" w:date="2022-07-18T12:23:00Z" w:initials="CB">
    <w:p w14:paraId="65278F87" w14:textId="77777777" w:rsidR="00644AD2" w:rsidRPr="00617EF0" w:rsidRDefault="00644AD2" w:rsidP="0019016B">
      <w:pPr>
        <w:rPr>
          <w:lang w:val="en-US"/>
        </w:rPr>
      </w:pPr>
      <w:r>
        <w:rPr>
          <w:rStyle w:val="CommentReference"/>
        </w:rPr>
        <w:annotationRef/>
      </w:r>
      <w:r w:rsidRPr="00617EF0">
        <w:rPr>
          <w:sz w:val="20"/>
          <w:szCs w:val="20"/>
          <w:lang w:val="en-US"/>
        </w:rPr>
        <w:t>The same for Results_SS_Energy.pdf.</w:t>
      </w:r>
    </w:p>
  </w:comment>
  <w:comment w:id="144" w:author="David Ferreiro Garcia" w:date="2022-07-29T11:31:00Z" w:initials="DFG">
    <w:p w14:paraId="39075B4E" w14:textId="51995CB5" w:rsidR="00D3128F" w:rsidRPr="00D3128F" w:rsidRDefault="00D3128F">
      <w:pPr>
        <w:pStyle w:val="CommentText"/>
        <w:rPr>
          <w:lang w:val="en-US"/>
        </w:rPr>
      </w:pPr>
      <w:r>
        <w:rPr>
          <w:rStyle w:val="CommentReference"/>
        </w:rPr>
        <w:annotationRef/>
      </w:r>
      <w:r w:rsidRPr="00D3128F">
        <w:rPr>
          <w:lang w:val="en-US"/>
        </w:rPr>
        <w:t>Yes, maybe at the end. I agree but i wont change it until miguel read everything because i have to change code and for sure that he Will ask for some changes</w:t>
      </w:r>
    </w:p>
  </w:comment>
  <w:comment w:id="145" w:author="Catarina Brancoi" w:date="2022-09-14T10:48:00Z" w:initials="CB">
    <w:p w14:paraId="6CC49D09" w14:textId="77777777" w:rsidR="00D26211" w:rsidRDefault="00D26211" w:rsidP="00386FA7">
      <w:r>
        <w:rPr>
          <w:rStyle w:val="CommentReference"/>
        </w:rPr>
        <w:annotationRef/>
      </w:r>
      <w:r>
        <w:rPr>
          <w:sz w:val="20"/>
          <w:szCs w:val="20"/>
        </w:rPr>
        <w:t>Ok :)</w:t>
      </w:r>
    </w:p>
  </w:comment>
  <w:comment w:id="150" w:author="Catarina Brancoi" w:date="2022-07-18T12:24:00Z" w:initials="CB">
    <w:p w14:paraId="4D6A1A05" w14:textId="030FA3DB" w:rsidR="00C76131" w:rsidRPr="00617EF0" w:rsidRDefault="00C76131" w:rsidP="008F6A66">
      <w:pPr>
        <w:rPr>
          <w:lang w:val="en-US"/>
        </w:rPr>
      </w:pPr>
      <w:r>
        <w:rPr>
          <w:rStyle w:val="CommentReference"/>
        </w:rPr>
        <w:annotationRef/>
      </w:r>
      <w:r w:rsidRPr="00617EF0">
        <w:rPr>
          <w:sz w:val="20"/>
          <w:szCs w:val="20"/>
          <w:lang w:val="en-US"/>
        </w:rPr>
        <w:t>As I said, this file in the folder example-1-TNF_Monkeypox-2-rapid. Pdf does not open.</w:t>
      </w:r>
    </w:p>
  </w:comment>
  <w:comment w:id="151" w:author="Catarina Brancoi" w:date="2022-07-18T12:28:00Z" w:initials="CB">
    <w:p w14:paraId="375537DC" w14:textId="77777777" w:rsidR="00C76131" w:rsidRPr="00617EF0" w:rsidRDefault="00C76131" w:rsidP="00591492">
      <w:pPr>
        <w:rPr>
          <w:lang w:val="en-US"/>
        </w:rPr>
      </w:pPr>
      <w:r>
        <w:rPr>
          <w:rStyle w:val="CommentReference"/>
        </w:rPr>
        <w:annotationRef/>
      </w:r>
      <w:r w:rsidRPr="00617EF0">
        <w:rPr>
          <w:sz w:val="20"/>
          <w:szCs w:val="20"/>
          <w:lang w:val="en-US"/>
        </w:rPr>
        <w:t>In the confusion matrix I think you should add a legend. To know to which model each colour corresponds.</w:t>
      </w:r>
    </w:p>
  </w:comment>
  <w:comment w:id="152" w:author="David Ferreiro Garcia" w:date="2022-07-29T11:31:00Z" w:initials="DFG">
    <w:p w14:paraId="5F64FF1E" w14:textId="10ADFD08" w:rsidR="00D3128F" w:rsidRPr="00D3128F" w:rsidRDefault="00D3128F">
      <w:pPr>
        <w:pStyle w:val="CommentText"/>
        <w:rPr>
          <w:lang w:val="en-US"/>
        </w:rPr>
      </w:pPr>
      <w:r>
        <w:rPr>
          <w:rStyle w:val="CommentReference"/>
        </w:rPr>
        <w:annotationRef/>
      </w:r>
      <w:r w:rsidRPr="00D3128F">
        <w:rPr>
          <w:lang w:val="en-US"/>
        </w:rPr>
        <w:t>Done</w:t>
      </w:r>
    </w:p>
  </w:comment>
  <w:comment w:id="173" w:author="Catarina Brancoi" w:date="2022-09-14T11:03:00Z" w:initials="CB">
    <w:p w14:paraId="14E3C324" w14:textId="77777777" w:rsidR="00DD362A" w:rsidRDefault="00DD362A" w:rsidP="009F0299">
      <w:r>
        <w:rPr>
          <w:rStyle w:val="CommentReference"/>
        </w:rPr>
        <w:annotationRef/>
      </w:r>
      <w:r>
        <w:rPr>
          <w:sz w:val="20"/>
          <w:szCs w:val="20"/>
        </w:rPr>
        <w:t xml:space="preserve">This is what I mean abut representing the prior distribution in x axis. If you look at the horizontal axis, it has not always the same values. I also understand what you mean, the values there fall within the prior distribution, but they are not the prior. </w:t>
      </w:r>
    </w:p>
  </w:comment>
  <w:comment w:id="177" w:author="Catarina Brancoi" w:date="2022-09-14T11:02:00Z" w:initials="CB">
    <w:p w14:paraId="46DFBAE8" w14:textId="7C485AD7" w:rsidR="00DD362A" w:rsidRDefault="00DD362A" w:rsidP="00921F11">
      <w:r>
        <w:rPr>
          <w:rStyle w:val="CommentReference"/>
        </w:rPr>
        <w:annotationRef/>
      </w:r>
      <w:r>
        <w:rPr>
          <w:sz w:val="20"/>
          <w:szCs w:val="20"/>
        </w:rPr>
        <w:t xml:space="preserve">This is what I mean abut representing the prior distribution in x axis. If you look at the horizontal axis, it has not always the same values. I also understand what you mean, the values there fall within the prior distribution, but they are not the prior. </w:t>
      </w:r>
    </w:p>
  </w:comment>
  <w:comment w:id="179" w:author="David Ferreiro Garcia" w:date="2022-07-28T15:47:00Z" w:initials="DFG">
    <w:p w14:paraId="0B5AE21E" w14:textId="06BFDE03" w:rsidR="00D3128F" w:rsidRPr="00D3128F" w:rsidRDefault="00D3128F">
      <w:pPr>
        <w:pStyle w:val="CommentText"/>
        <w:rPr>
          <w:lang w:val="en-US"/>
        </w:rPr>
      </w:pPr>
      <w:r>
        <w:rPr>
          <w:rStyle w:val="CommentReference"/>
        </w:rPr>
        <w:annotationRef/>
      </w:r>
      <w:r w:rsidRPr="00D3128F">
        <w:rPr>
          <w:lang w:val="en-US"/>
        </w:rPr>
        <w:t>Your paper fits right?</w:t>
      </w:r>
    </w:p>
  </w:comment>
  <w:comment w:id="180" w:author="Catarina Brancoi" w:date="2022-09-14T11:12:00Z" w:initials="CB">
    <w:p w14:paraId="4B8548D0" w14:textId="77777777" w:rsidR="00911368" w:rsidRDefault="00911368" w:rsidP="009D1C15">
      <w:r>
        <w:rPr>
          <w:rStyle w:val="CommentReference"/>
        </w:rPr>
        <w:annotationRef/>
      </w:r>
      <w:r>
        <w:rPr>
          <w:sz w:val="20"/>
          <w:szCs w:val="20"/>
        </w:rPr>
        <w:t>Yes. This one yes.</w:t>
      </w:r>
    </w:p>
  </w:comment>
  <w:comment w:id="182" w:author="Catarina Brancoi" w:date="2022-09-14T11:20:00Z" w:initials="CB">
    <w:p w14:paraId="75B7E246" w14:textId="77777777" w:rsidR="00FD77DE" w:rsidRDefault="00FD77DE" w:rsidP="00AD6416">
      <w:r>
        <w:rPr>
          <w:rStyle w:val="CommentReference"/>
        </w:rPr>
        <w:annotationRef/>
      </w:r>
      <w:r>
        <w:rPr>
          <w:sz w:val="20"/>
          <w:szCs w:val="20"/>
        </w:rPr>
        <w:t>This is the observed sequences, right?</w:t>
      </w:r>
    </w:p>
  </w:comment>
  <w:comment w:id="199" w:author="Catarina Brancoi" w:date="2022-09-14T11:24:00Z" w:initials="CB">
    <w:p w14:paraId="533728F9" w14:textId="77777777" w:rsidR="003C657A" w:rsidRDefault="00CE2E84" w:rsidP="00574201">
      <w:r>
        <w:rPr>
          <w:rStyle w:val="CommentReference"/>
        </w:rPr>
        <w:annotationRef/>
      </w:r>
      <w:r w:rsidR="003C657A">
        <w:rPr>
          <w:sz w:val="20"/>
          <w:szCs w:val="20"/>
        </w:rPr>
        <w:t>It is not very clear what you are talking until here. I mean, this was the ABC estimation using the observed data, right? But then in the end you talk about the 100 simulations for the confusion matrix, and then you talk again about that in the beginning of the next paragraph.</w:t>
      </w:r>
    </w:p>
  </w:comment>
  <w:comment w:id="200" w:author="Catarina Brancoi" w:date="2022-09-14T11:25:00Z" w:initials="CB">
    <w:p w14:paraId="58D9205F" w14:textId="5EDD0136" w:rsidR="00CE2E84" w:rsidRDefault="00CE2E84" w:rsidP="00C10AF8">
      <w:r>
        <w:rPr>
          <w:rStyle w:val="CommentReference"/>
        </w:rPr>
        <w:annotationRef/>
      </w:r>
      <w:r>
        <w:rPr>
          <w:sz w:val="20"/>
          <w:szCs w:val="20"/>
        </w:rPr>
        <w:t>May be we can have a meeting</w:t>
      </w:r>
    </w:p>
  </w:comment>
  <w:comment w:id="203" w:author="Catarina Brancoi" w:date="2022-09-14T11:15:00Z" w:initials="CB">
    <w:p w14:paraId="5BFE23B7" w14:textId="3126994F" w:rsidR="00911368" w:rsidRDefault="00911368" w:rsidP="00AA23CE">
      <w:r>
        <w:rPr>
          <w:rStyle w:val="CommentReference"/>
        </w:rPr>
        <w:annotationRef/>
      </w:r>
      <w:r>
        <w:rPr>
          <w:sz w:val="20"/>
          <w:szCs w:val="20"/>
        </w:rPr>
        <w:t>? You simulated 100 sequences or MSA?</w:t>
      </w:r>
    </w:p>
  </w:comment>
  <w:comment w:id="208" w:author="Catarina Brancoi" w:date="2022-09-14T11:16:00Z" w:initials="CB">
    <w:p w14:paraId="55E3D637" w14:textId="77777777" w:rsidR="00911368" w:rsidRDefault="00911368" w:rsidP="001C60BA">
      <w:r>
        <w:rPr>
          <w:rStyle w:val="CommentReference"/>
        </w:rPr>
        <w:annotationRef/>
      </w:r>
      <w:r>
        <w:rPr>
          <w:sz w:val="20"/>
          <w:szCs w:val="20"/>
        </w:rPr>
        <w:t>Don’t use x use the symbol instead</w:t>
      </w:r>
    </w:p>
  </w:comment>
  <w:comment w:id="210" w:author="Catarina Brancoi" w:date="2022-09-14T11:16:00Z" w:initials="CB">
    <w:p w14:paraId="66AC81A9" w14:textId="77777777" w:rsidR="00911368" w:rsidRDefault="00911368" w:rsidP="00911368">
      <w:r>
        <w:rPr>
          <w:rStyle w:val="CommentReference"/>
        </w:rPr>
        <w:annotationRef/>
      </w:r>
      <w:r>
        <w:rPr>
          <w:sz w:val="20"/>
          <w:szCs w:val="20"/>
        </w:rPr>
        <w:t>Don’t use x use the symbol instead</w:t>
      </w:r>
    </w:p>
  </w:comment>
  <w:comment w:id="220" w:author="Catarina Brancoi" w:date="2022-09-14T11:55:00Z" w:initials="CB">
    <w:p w14:paraId="028BD4B9" w14:textId="77777777" w:rsidR="00502AFB" w:rsidRDefault="00502AFB" w:rsidP="00A90AAB">
      <w:r>
        <w:rPr>
          <w:rStyle w:val="CommentReference"/>
        </w:rPr>
        <w:annotationRef/>
      </w:r>
      <w:r>
        <w:rPr>
          <w:sz w:val="20"/>
          <w:szCs w:val="20"/>
        </w:rPr>
        <w:t>This is not very clear.</w:t>
      </w:r>
    </w:p>
  </w:comment>
  <w:comment w:id="226" w:author="Catarina Brancoi" w:date="2022-09-14T11:57:00Z" w:initials="CB">
    <w:p w14:paraId="5F31D201" w14:textId="77777777" w:rsidR="00502AFB" w:rsidRDefault="00502AFB" w:rsidP="00100073">
      <w:r>
        <w:rPr>
          <w:rStyle w:val="CommentReference"/>
        </w:rPr>
        <w:annotationRef/>
      </w:r>
      <w:r>
        <w:rPr>
          <w:sz w:val="20"/>
          <w:szCs w:val="20"/>
        </w:rPr>
        <w:t>You removed the positions whose amino acid did not match with the corresponding template, or you removed the empty sites?</w:t>
      </w:r>
    </w:p>
  </w:comment>
  <w:comment w:id="227" w:author="Catarina Brancoi" w:date="2022-09-14T12:00:00Z" w:initials="CB">
    <w:p w14:paraId="58D686C7" w14:textId="77777777" w:rsidR="002269B7" w:rsidRDefault="002269B7" w:rsidP="009D2CBB">
      <w:r>
        <w:rPr>
          <w:rStyle w:val="CommentReference"/>
        </w:rPr>
        <w:annotationRef/>
      </w:r>
      <w:r>
        <w:rPr>
          <w:sz w:val="20"/>
          <w:szCs w:val="20"/>
        </w:rPr>
        <w:t xml:space="preserve">Do you know if the abbreviation multiple protein sequence alignment (MPSA) is used? I don’t like this ‘protein multiple sequence alignment’. </w:t>
      </w:r>
    </w:p>
  </w:comment>
  <w:comment w:id="229" w:author="Catarina Brancoi" w:date="2022-09-14T12:19:00Z" w:initials="CB">
    <w:p w14:paraId="0CF6233C" w14:textId="77777777" w:rsidR="008B75F7" w:rsidRDefault="008B75F7" w:rsidP="00F92957">
      <w:r>
        <w:rPr>
          <w:rStyle w:val="CommentReference"/>
        </w:rPr>
        <w:annotationRef/>
      </w:r>
      <w:r>
        <w:rPr>
          <w:sz w:val="20"/>
          <w:szCs w:val="20"/>
        </w:rPr>
        <w:t>You have SS related with  the stability of the individual sequences of the MSA and the physicochemical properties of the replacements of the amino acids. Why do you say SS related with the amino acids replacements? Won’t the narrow or wide priors influence all the SS?</w:t>
      </w:r>
    </w:p>
  </w:comment>
  <w:comment w:id="230" w:author="Catarina Brancoi" w:date="2022-07-18T17:23:00Z" w:initials="CB">
    <w:p w14:paraId="0476A261" w14:textId="376D99D3" w:rsidR="007961A1" w:rsidRPr="00617EF0" w:rsidRDefault="007961A1" w:rsidP="009E7925">
      <w:pPr>
        <w:rPr>
          <w:lang w:val="en-US"/>
        </w:rPr>
      </w:pPr>
      <w:r>
        <w:rPr>
          <w:rStyle w:val="CommentReference"/>
        </w:rPr>
        <w:annotationRef/>
      </w:r>
      <w:r w:rsidRPr="00617EF0">
        <w:rPr>
          <w:sz w:val="20"/>
          <w:szCs w:val="20"/>
          <w:lang w:val="en-US"/>
        </w:rPr>
        <w:t>What is this? The observed SS?</w:t>
      </w:r>
    </w:p>
  </w:comment>
  <w:comment w:id="253" w:author="Catarina Brancoi" w:date="2022-09-14T12:25:00Z" w:initials="CB">
    <w:p w14:paraId="5CA2820F" w14:textId="77777777" w:rsidR="002E359E" w:rsidRDefault="002E359E" w:rsidP="001D56C8">
      <w:r>
        <w:rPr>
          <w:rStyle w:val="CommentReference"/>
        </w:rPr>
        <w:annotationRef/>
      </w:r>
      <w:r>
        <w:rPr>
          <w:sz w:val="20"/>
          <w:szCs w:val="20"/>
        </w:rPr>
        <w:t>You have been using tolerance in percentage. Try to use always the same.</w:t>
      </w:r>
    </w:p>
  </w:comment>
  <w:comment w:id="266" w:author="Catarina Brancoi" w:date="2022-09-14T12:31:00Z" w:initials="CB">
    <w:p w14:paraId="1D5DC94A" w14:textId="77777777" w:rsidR="00774932" w:rsidRDefault="00774932" w:rsidP="003163F4">
      <w:r>
        <w:rPr>
          <w:rStyle w:val="CommentReference"/>
        </w:rPr>
        <w:annotationRef/>
      </w:r>
      <w:r>
        <w:rPr>
          <w:sz w:val="20"/>
          <w:szCs w:val="20"/>
        </w:rPr>
        <w:t>Two sentences ago you say the using a SCS models may take several time. Is it only due to the calculation of the free energy? If so, say it. If not, I think your are contradicting yourself.</w:t>
      </w:r>
    </w:p>
  </w:comment>
  <w:comment w:id="267" w:author="Catarina Brancoi" w:date="2022-09-14T12:32:00Z" w:initials="CB">
    <w:p w14:paraId="0555C41E" w14:textId="77777777" w:rsidR="00774932" w:rsidRDefault="00774932" w:rsidP="00BC639C">
      <w:r>
        <w:rPr>
          <w:rStyle w:val="CommentReference"/>
        </w:rPr>
        <w:annotationRef/>
      </w:r>
      <w:r>
        <w:rPr>
          <w:sz w:val="20"/>
          <w:szCs w:val="20"/>
        </w:rPr>
        <w:t>Does the SCS models takes more time than the empirical models, right?</w:t>
      </w:r>
    </w:p>
  </w:comment>
  <w:comment w:id="268" w:author="Catarina Brancoi" w:date="2022-09-14T12:32:00Z" w:initials="CB">
    <w:p w14:paraId="2AD765F2" w14:textId="77777777" w:rsidR="00774932" w:rsidRDefault="00774932" w:rsidP="005E49E8">
      <w:r>
        <w:rPr>
          <w:rStyle w:val="CommentReference"/>
        </w:rPr>
        <w:annotationRef/>
      </w:r>
      <w:r>
        <w:rPr>
          <w:sz w:val="20"/>
          <w:szCs w:val="20"/>
        </w:rPr>
        <w:t>Corrected this and the following if you want :) If not, just reject my previous corrections.</w:t>
      </w:r>
    </w:p>
  </w:comment>
  <w:comment w:id="275" w:author="Catarina Brancoi" w:date="2022-09-14T12:35:00Z" w:initials="CB">
    <w:p w14:paraId="05147B85" w14:textId="77777777" w:rsidR="00966501" w:rsidRDefault="00966501" w:rsidP="0073049F">
      <w:r>
        <w:rPr>
          <w:rStyle w:val="CommentReference"/>
        </w:rPr>
        <w:annotationRef/>
      </w:r>
      <w:r>
        <w:rPr>
          <w:sz w:val="20"/>
          <w:szCs w:val="20"/>
        </w:rPr>
        <w:t>Which previous cores?</w:t>
      </w:r>
    </w:p>
  </w:comment>
  <w:comment w:id="278" w:author="Catarina Brancoi" w:date="2022-09-14T12:35:00Z" w:initials="CB">
    <w:p w14:paraId="408A5F76" w14:textId="77777777" w:rsidR="00966501" w:rsidRDefault="00966501" w:rsidP="001364ED">
      <w:r>
        <w:rPr>
          <w:rStyle w:val="CommentReference"/>
        </w:rPr>
        <w:annotationRef/>
      </w:r>
      <w:r>
        <w:rPr>
          <w:sz w:val="20"/>
          <w:szCs w:val="20"/>
        </w:rPr>
        <w:t>Edit the reference so that the year does not appear twice.</w:t>
      </w:r>
    </w:p>
  </w:comment>
  <w:comment w:id="313" w:author="Catarina Brancoi" w:date="2022-07-18T18:26:00Z" w:initials="CB">
    <w:p w14:paraId="1803C21A" w14:textId="2358A870" w:rsidR="004A769A" w:rsidRPr="00617EF0" w:rsidRDefault="004A769A" w:rsidP="000D6207">
      <w:pPr>
        <w:rPr>
          <w:lang w:val="en-US"/>
        </w:rPr>
      </w:pPr>
      <w:r>
        <w:rPr>
          <w:rStyle w:val="CommentReference"/>
        </w:rPr>
        <w:annotationRef/>
      </w:r>
      <w:r w:rsidRPr="00617EF0">
        <w:rPr>
          <w:sz w:val="20"/>
          <w:szCs w:val="20"/>
          <w:lang w:val="en-US"/>
        </w:rPr>
        <w:t>What is it?</w:t>
      </w:r>
    </w:p>
  </w:comment>
  <w:comment w:id="314" w:author="David Ferreiro Garcia" w:date="2022-07-29T10:41:00Z" w:initials="DFG">
    <w:p w14:paraId="515FB0E6" w14:textId="408FF1EF" w:rsidR="00D3128F" w:rsidRPr="00D3128F" w:rsidRDefault="00D3128F">
      <w:pPr>
        <w:pStyle w:val="CommentText"/>
        <w:rPr>
          <w:lang w:val="en-US"/>
        </w:rPr>
      </w:pPr>
      <w:r>
        <w:rPr>
          <w:rStyle w:val="CommentReference"/>
        </w:rPr>
        <w:annotationRef/>
      </w:r>
      <w:r w:rsidRPr="00D3128F">
        <w:rPr>
          <w:lang w:val="en-US"/>
        </w:rPr>
        <w:t xml:space="preserve">The paper  of Benvenuto is in pre-print, so if it is not printed maybe we can refer to herbet paper (i have it dowloaded) but I have to check if </w:t>
      </w:r>
      <w:r>
        <w:rPr>
          <w:lang w:val="en-US"/>
        </w:rPr>
        <w:t>fits.</w:t>
      </w:r>
    </w:p>
  </w:comment>
  <w:comment w:id="315" w:author="Catarina Brancoi" w:date="2022-09-14T12:51:00Z" w:initials="CB">
    <w:p w14:paraId="6422E05A" w14:textId="77777777" w:rsidR="001C467E" w:rsidRDefault="001C467E" w:rsidP="002253EE">
      <w:r>
        <w:rPr>
          <w:rStyle w:val="CommentReference"/>
        </w:rPr>
        <w:annotationRef/>
      </w:r>
      <w:r>
        <w:rPr>
          <w:sz w:val="20"/>
          <w:szCs w:val="20"/>
        </w:rPr>
        <w:t>Yes, I want to know what the Herbert word means, I don’t know.</w:t>
      </w:r>
    </w:p>
  </w:comment>
  <w:comment w:id="316" w:author="Catarina Brancoi" w:date="2022-07-19T13:09:00Z" w:initials="CB">
    <w:p w14:paraId="7A81357B" w14:textId="479F43EB" w:rsidR="00D11FD9" w:rsidRPr="00617EF0" w:rsidRDefault="00D11FD9" w:rsidP="00905AE1">
      <w:pPr>
        <w:rPr>
          <w:lang w:val="en-US"/>
        </w:rPr>
      </w:pPr>
      <w:r>
        <w:rPr>
          <w:rStyle w:val="CommentReference"/>
        </w:rPr>
        <w:annotationRef/>
      </w:r>
      <w:r w:rsidRPr="00617EF0">
        <w:rPr>
          <w:sz w:val="20"/>
          <w:szCs w:val="20"/>
          <w:lang w:val="en-US"/>
        </w:rPr>
        <w:t>Why they are interesting?</w:t>
      </w:r>
    </w:p>
  </w:comment>
  <w:comment w:id="317" w:author="David Ferreiro Garcia" w:date="2022-07-28T16:11:00Z" w:initials="DFG">
    <w:p w14:paraId="745BD5F4" w14:textId="64A88A5A" w:rsidR="00D3128F" w:rsidRPr="00D3128F" w:rsidRDefault="00D3128F">
      <w:pPr>
        <w:pStyle w:val="CommentText"/>
        <w:rPr>
          <w:lang w:val="en-US"/>
        </w:rPr>
      </w:pPr>
      <w:r>
        <w:rPr>
          <w:rStyle w:val="CommentReference"/>
        </w:rPr>
        <w:annotationRef/>
      </w:r>
      <w:r w:rsidRPr="00D3128F">
        <w:rPr>
          <w:lang w:val="en-US"/>
        </w:rPr>
        <w:t>Rela</w:t>
      </w:r>
      <w:r>
        <w:rPr>
          <w:lang w:val="en-US"/>
        </w:rPr>
        <w:t>ted with pandemics</w:t>
      </w:r>
    </w:p>
  </w:comment>
  <w:comment w:id="320" w:author="Catarina Brancoi" w:date="2022-09-14T12:56:00Z" w:initials="CB">
    <w:p w14:paraId="7D75E3FE" w14:textId="77777777" w:rsidR="00626B92" w:rsidRDefault="00626B92" w:rsidP="005041AC">
      <w:r>
        <w:rPr>
          <w:rStyle w:val="CommentReference"/>
        </w:rPr>
        <w:annotationRef/>
      </w:r>
      <w:r>
        <w:rPr>
          <w:sz w:val="20"/>
          <w:szCs w:val="20"/>
        </w:rPr>
        <w:t>Be careful with the verb tenses. Sometimes you say we expect, while in other you say we expected. In my opinion they can both be right, but use always the same.</w:t>
      </w:r>
    </w:p>
  </w:comment>
  <w:comment w:id="353" w:author="Catarina Brancoi" w:date="2022-09-14T12:25:00Z" w:initials="CB">
    <w:p w14:paraId="256A14B7" w14:textId="708A0FF2" w:rsidR="002E359E" w:rsidRDefault="002E359E" w:rsidP="00F607AE">
      <w:r>
        <w:rPr>
          <w:rStyle w:val="CommentReference"/>
        </w:rPr>
        <w:annotationRef/>
      </w:r>
      <w:r>
        <w:rPr>
          <w:sz w:val="20"/>
          <w:szCs w:val="20"/>
        </w:rPr>
        <w:t>I think you should redirect the reader for the table with the ID of the SS.</w:t>
      </w:r>
    </w:p>
  </w:comment>
  <w:comment w:id="357" w:author="Catarina Brancoi" w:date="2022-09-14T12:27:00Z" w:initials="CB">
    <w:p w14:paraId="4F66E1D3" w14:textId="77777777" w:rsidR="002E359E" w:rsidRDefault="002E359E" w:rsidP="00A33014">
      <w:r>
        <w:rPr>
          <w:rStyle w:val="CommentReference"/>
        </w:rPr>
        <w:annotationRef/>
      </w:r>
      <w:r>
        <w:rPr>
          <w:sz w:val="20"/>
          <w:szCs w:val="20"/>
        </w:rPr>
        <w:t>Change them to ,</w:t>
      </w:r>
    </w:p>
  </w:comment>
  <w:comment w:id="359" w:author="Catarina Brancoi" w:date="2022-07-18T11:56:00Z" w:initials="CB">
    <w:p w14:paraId="736E3C34" w14:textId="06965C3B" w:rsidR="002766A0" w:rsidRPr="00D3128F" w:rsidRDefault="002766A0" w:rsidP="00120B70">
      <w:pPr>
        <w:rPr>
          <w:lang w:val="en-US"/>
        </w:rPr>
      </w:pPr>
      <w:r>
        <w:rPr>
          <w:rStyle w:val="CommentReference"/>
        </w:rPr>
        <w:annotationRef/>
      </w:r>
      <w:r w:rsidRPr="00617EF0">
        <w:rPr>
          <w:sz w:val="20"/>
          <w:szCs w:val="20"/>
          <w:lang w:val="en-US"/>
        </w:rPr>
        <w:t xml:space="preserve">I think it may be a good idea to add a number in each step in the figure (1, 2, 3, 4). This way when the reader is reading the </w:t>
      </w:r>
      <w:r w:rsidRPr="00617EF0">
        <w:rPr>
          <w:b/>
          <w:bCs/>
          <w:sz w:val="20"/>
          <w:szCs w:val="20"/>
          <w:lang w:val="en-US"/>
        </w:rPr>
        <w:t>System and methods</w:t>
      </w:r>
      <w:r w:rsidRPr="00617EF0">
        <w:rPr>
          <w:sz w:val="20"/>
          <w:szCs w:val="20"/>
          <w:lang w:val="en-US"/>
        </w:rPr>
        <w:t xml:space="preserve"> (points 1, 2, 3 and 4) he can locate in the figure. </w:t>
      </w:r>
      <w:r w:rsidRPr="00D3128F">
        <w:rPr>
          <w:sz w:val="20"/>
          <w:szCs w:val="20"/>
          <w:lang w:val="en-US"/>
        </w:rPr>
        <w:t>Maybe propose to Miguel.</w:t>
      </w:r>
    </w:p>
  </w:comment>
  <w:comment w:id="360" w:author="David Ferreiro Garcia" w:date="2022-07-29T10:55:00Z" w:initials="DFG">
    <w:p w14:paraId="09FEB0CC" w14:textId="2A24DEA7" w:rsidR="00D3128F" w:rsidRPr="00D3128F" w:rsidRDefault="00D3128F">
      <w:pPr>
        <w:pStyle w:val="CommentText"/>
        <w:rPr>
          <w:lang w:val="en-US"/>
        </w:rPr>
      </w:pPr>
      <w:r>
        <w:rPr>
          <w:rStyle w:val="CommentReference"/>
        </w:rPr>
        <w:annotationRef/>
      </w:r>
      <w:r w:rsidRPr="00D3128F">
        <w:rPr>
          <w:lang w:val="en-US"/>
        </w:rPr>
        <w:t>I think its a Good idea, i let the comment open to</w:t>
      </w:r>
      <w:r>
        <w:rPr>
          <w:lang w:val="en-US"/>
        </w:rPr>
        <w:t xml:space="preserve"> </w:t>
      </w:r>
      <w:r w:rsidRPr="00D3128F">
        <w:rPr>
          <w:lang w:val="en-US"/>
        </w:rPr>
        <w:t>see Miguel opinion</w:t>
      </w:r>
      <w:r>
        <w:rPr>
          <w:lang w:val="en-US"/>
        </w:rPr>
        <w:t xml:space="preserve"> and then change with his suggestions</w:t>
      </w:r>
    </w:p>
  </w:comment>
  <w:comment w:id="361" w:author="Catarina Brancoi" w:date="2022-07-18T11:48:00Z" w:initials="CB">
    <w:p w14:paraId="3C3809B7" w14:textId="2BBD5520" w:rsidR="00BC5E8F" w:rsidRPr="00D3128F" w:rsidRDefault="00BC5E8F" w:rsidP="00713CF7">
      <w:pPr>
        <w:rPr>
          <w:lang w:val="en-US"/>
        </w:rPr>
      </w:pPr>
      <w:r>
        <w:rPr>
          <w:rStyle w:val="CommentReference"/>
        </w:rPr>
        <w:annotationRef/>
      </w:r>
      <w:r w:rsidRPr="00D3128F">
        <w:rPr>
          <w:sz w:val="20"/>
          <w:szCs w:val="20"/>
          <w:lang w:val="en-US"/>
        </w:rPr>
        <w:t>Put this figure in the horizontal</w:t>
      </w:r>
    </w:p>
    <w:p w14:paraId="476C2B2E" w14:textId="77777777" w:rsidR="00BC5E8F" w:rsidRPr="00D3128F" w:rsidRDefault="00BC5E8F" w:rsidP="00713CF7">
      <w:pPr>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AAC09B" w15:done="0"/>
  <w15:commentEx w15:paraId="59AC2984" w15:done="0"/>
  <w15:commentEx w15:paraId="208C09E3" w15:done="0"/>
  <w15:commentEx w15:paraId="689A942D" w15:done="0"/>
  <w15:commentEx w15:paraId="3895255A" w15:done="0"/>
  <w15:commentEx w15:paraId="72D9A343" w15:done="0"/>
  <w15:commentEx w15:paraId="5BEB52A0" w15:done="0"/>
  <w15:commentEx w15:paraId="61E6E50A" w15:paraIdParent="5BEB52A0" w15:done="0"/>
  <w15:commentEx w15:paraId="0CC456DB" w15:paraIdParent="5BEB52A0" w15:done="0"/>
  <w15:commentEx w15:paraId="2FDA62CA" w15:done="0"/>
  <w15:commentEx w15:paraId="6BA5CA16" w15:done="0"/>
  <w15:commentEx w15:paraId="3CD5BE6E" w15:done="0"/>
  <w15:commentEx w15:paraId="24A1C670" w15:paraIdParent="3CD5BE6E" w15:done="0"/>
  <w15:commentEx w15:paraId="7484797C" w15:paraIdParent="3CD5BE6E" w15:done="0"/>
  <w15:commentEx w15:paraId="325C0718" w15:done="0"/>
  <w15:commentEx w15:paraId="65278F87" w15:paraIdParent="325C0718" w15:done="0"/>
  <w15:commentEx w15:paraId="39075B4E" w15:paraIdParent="325C0718" w15:done="0"/>
  <w15:commentEx w15:paraId="6CC49D09" w15:paraIdParent="325C0718" w15:done="0"/>
  <w15:commentEx w15:paraId="4D6A1A05" w15:done="0"/>
  <w15:commentEx w15:paraId="375537DC" w15:paraIdParent="4D6A1A05" w15:done="0"/>
  <w15:commentEx w15:paraId="5F64FF1E" w15:paraIdParent="4D6A1A05" w15:done="0"/>
  <w15:commentEx w15:paraId="14E3C324" w15:done="0"/>
  <w15:commentEx w15:paraId="46DFBAE8" w15:done="0"/>
  <w15:commentEx w15:paraId="0B5AE21E" w15:done="0"/>
  <w15:commentEx w15:paraId="4B8548D0" w15:paraIdParent="0B5AE21E" w15:done="0"/>
  <w15:commentEx w15:paraId="75B7E246" w15:done="0"/>
  <w15:commentEx w15:paraId="533728F9" w15:done="0"/>
  <w15:commentEx w15:paraId="58D9205F" w15:paraIdParent="533728F9" w15:done="0"/>
  <w15:commentEx w15:paraId="5BFE23B7" w15:done="0"/>
  <w15:commentEx w15:paraId="55E3D637" w15:done="0"/>
  <w15:commentEx w15:paraId="66AC81A9" w15:done="0"/>
  <w15:commentEx w15:paraId="028BD4B9" w15:done="0"/>
  <w15:commentEx w15:paraId="5F31D201" w15:done="0"/>
  <w15:commentEx w15:paraId="58D686C7" w15:done="0"/>
  <w15:commentEx w15:paraId="0CF6233C" w15:done="0"/>
  <w15:commentEx w15:paraId="0476A261" w15:done="0"/>
  <w15:commentEx w15:paraId="5CA2820F" w15:done="0"/>
  <w15:commentEx w15:paraId="1D5DC94A" w15:done="0"/>
  <w15:commentEx w15:paraId="0555C41E" w15:paraIdParent="1D5DC94A" w15:done="0"/>
  <w15:commentEx w15:paraId="2AD765F2" w15:done="0"/>
  <w15:commentEx w15:paraId="05147B85" w15:done="0"/>
  <w15:commentEx w15:paraId="408A5F76" w15:done="0"/>
  <w15:commentEx w15:paraId="1803C21A" w15:done="0"/>
  <w15:commentEx w15:paraId="515FB0E6" w15:paraIdParent="1803C21A" w15:done="0"/>
  <w15:commentEx w15:paraId="6422E05A" w15:paraIdParent="1803C21A" w15:done="0"/>
  <w15:commentEx w15:paraId="7A81357B" w15:done="0"/>
  <w15:commentEx w15:paraId="745BD5F4" w15:paraIdParent="7A81357B" w15:done="0"/>
  <w15:commentEx w15:paraId="7D75E3FE" w15:done="0"/>
  <w15:commentEx w15:paraId="256A14B7" w15:done="0"/>
  <w15:commentEx w15:paraId="4F66E1D3" w15:done="0"/>
  <w15:commentEx w15:paraId="736E3C34" w15:done="0"/>
  <w15:commentEx w15:paraId="09FEB0CC" w15:paraIdParent="736E3C34" w15:done="0"/>
  <w15:commentEx w15:paraId="476C2B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B889" w16cex:dateUtc="2022-07-18T09:46:00Z"/>
  <w16cex:commentExtensible w16cex:durableId="266D517D" w16cex:dateUtc="2022-07-04T09:46:00Z"/>
  <w16cex:commentExtensible w16cex:durableId="26CC2212" w16cex:dateUtc="2022-09-14T08:49:00Z"/>
  <w16cex:commentExtensible w16cex:durableId="26CC23CB" w16cex:dateUtc="2022-09-14T08:56:00Z"/>
  <w16cex:commentExtensible w16cex:durableId="2676977E" w16cex:dateUtc="2022-07-11T10:35:00Z"/>
  <w16cex:commentExtensible w16cex:durableId="26CC26FA" w16cex:dateUtc="2022-09-14T09:10:00Z"/>
  <w16cex:commentExtensible w16cex:durableId="26CC27B4" w16cex:dateUtc="2022-09-14T09:12:00Z"/>
  <w16cex:commentExtensible w16cex:durableId="26CC2A46" w16cex:dateUtc="2022-09-14T09:24:00Z"/>
  <w16cex:commentExtensible w16cex:durableId="26CC2A79" w16cex:dateUtc="2022-09-14T09:24:00Z"/>
  <w16cex:commentExtensible w16cex:durableId="26CC279D" w16cex:dateUtc="2022-09-14T09:12:00Z"/>
  <w16cex:commentExtensible w16cex:durableId="26CC2D8A" w16cex:dateUtc="2022-09-14T09:38:00Z"/>
  <w16cex:commentExtensible w16cex:durableId="267FCE59" w16cex:dateUtc="2022-07-18T11:19:00Z"/>
  <w16cex:commentExtensible w16cex:durableId="268E4337" w16cex:dateUtc="2022-07-29T09:29:00Z"/>
  <w16cex:commentExtensible w16cex:durableId="26CC3004" w16cex:dateUtc="2022-09-14T09:48:00Z"/>
  <w16cex:commentExtensible w16cex:durableId="267FCF01" w16cex:dateUtc="2022-07-18T11:22:00Z"/>
  <w16cex:commentExtensible w16cex:durableId="267FCF57" w16cex:dateUtc="2022-07-18T11:23:00Z"/>
  <w16cex:commentExtensible w16cex:durableId="268E437F" w16cex:dateUtc="2022-07-29T09:31:00Z"/>
  <w16cex:commentExtensible w16cex:durableId="26CC3017" w16cex:dateUtc="2022-09-14T09:48:00Z"/>
  <w16cex:commentExtensible w16cex:durableId="267FCF7E" w16cex:dateUtc="2022-07-18T11:24:00Z"/>
  <w16cex:commentExtensible w16cex:durableId="267FD079" w16cex:dateUtc="2022-07-18T11:28:00Z"/>
  <w16cex:commentExtensible w16cex:durableId="268E43AE" w16cex:dateUtc="2022-07-29T09:31:00Z"/>
  <w16cex:commentExtensible w16cex:durableId="26CC3396" w16cex:dateUtc="2022-09-14T10:03:00Z"/>
  <w16cex:commentExtensible w16cex:durableId="26CC3346" w16cex:dateUtc="2022-09-14T10:02:00Z"/>
  <w16cex:commentExtensible w16cex:durableId="268D2E16" w16cex:dateUtc="2022-07-28T13:47:00Z"/>
  <w16cex:commentExtensible w16cex:durableId="26CC35AF" w16cex:dateUtc="2022-09-14T10:12:00Z"/>
  <w16cex:commentExtensible w16cex:durableId="26CC376E" w16cex:dateUtc="2022-09-14T10:20:00Z"/>
  <w16cex:commentExtensible w16cex:durableId="26CC387E" w16cex:dateUtc="2022-09-14T10:24:00Z"/>
  <w16cex:commentExtensible w16cex:durableId="26CC388C" w16cex:dateUtc="2022-09-14T10:25:00Z"/>
  <w16cex:commentExtensible w16cex:durableId="26CC3658" w16cex:dateUtc="2022-09-14T10:15:00Z"/>
  <w16cex:commentExtensible w16cex:durableId="26CC3676" w16cex:dateUtc="2022-09-14T10:16:00Z"/>
  <w16cex:commentExtensible w16cex:durableId="26CC368C" w16cex:dateUtc="2022-09-14T10:16:00Z"/>
  <w16cex:commentExtensible w16cex:durableId="26CC3FCD" w16cex:dateUtc="2022-09-14T10:55:00Z"/>
  <w16cex:commentExtensible w16cex:durableId="26CC4033" w16cex:dateUtc="2022-09-14T10:57:00Z"/>
  <w16cex:commentExtensible w16cex:durableId="26CC40E2" w16cex:dateUtc="2022-09-14T11:00:00Z"/>
  <w16cex:commentExtensible w16cex:durableId="26CC4538" w16cex:dateUtc="2022-09-14T11:19:00Z"/>
  <w16cex:commentExtensible w16cex:durableId="2680159D" w16cex:dateUtc="2022-07-18T16:23:00Z"/>
  <w16cex:commentExtensible w16cex:durableId="26CC46CB" w16cex:dateUtc="2022-09-14T11:25:00Z"/>
  <w16cex:commentExtensible w16cex:durableId="26CC4826" w16cex:dateUtc="2022-09-14T11:31:00Z"/>
  <w16cex:commentExtensible w16cex:durableId="26CC4844" w16cex:dateUtc="2022-09-14T11:32:00Z"/>
  <w16cex:commentExtensible w16cex:durableId="26CC487A" w16cex:dateUtc="2022-09-14T11:32:00Z"/>
  <w16cex:commentExtensible w16cex:durableId="26CC490E" w16cex:dateUtc="2022-09-14T11:35:00Z"/>
  <w16cex:commentExtensible w16cex:durableId="26CC4923" w16cex:dateUtc="2022-09-14T11:35:00Z"/>
  <w16cex:commentExtensible w16cex:durableId="2680243F" w16cex:dateUtc="2022-07-18T17:26:00Z"/>
  <w16cex:commentExtensible w16cex:durableId="268E37D0" w16cex:dateUtc="2022-07-29T08:41:00Z"/>
  <w16cex:commentExtensible w16cex:durableId="26CC4CC9" w16cex:dateUtc="2022-09-14T11:51:00Z"/>
  <w16cex:commentExtensible w16cex:durableId="26812B6D" w16cex:dateUtc="2022-07-19T12:09:00Z"/>
  <w16cex:commentExtensible w16cex:durableId="268D33CE" w16cex:dateUtc="2022-07-28T14:11:00Z"/>
  <w16cex:commentExtensible w16cex:durableId="26CC4DEE" w16cex:dateUtc="2022-09-14T11:56:00Z"/>
  <w16cex:commentExtensible w16cex:durableId="26CC46AA" w16cex:dateUtc="2022-09-14T11:25:00Z"/>
  <w16cex:commentExtensible w16cex:durableId="26CC473A" w16cex:dateUtc="2022-09-14T11:27:00Z"/>
  <w16cex:commentExtensible w16cex:durableId="267FC901" w16cex:dateUtc="2022-07-18T10:56:00Z"/>
  <w16cex:commentExtensible w16cex:durableId="268E3B30" w16cex:dateUtc="2022-07-29T08:55:00Z"/>
  <w16cex:commentExtensible w16cex:durableId="267FC71E" w16cex:dateUtc="2022-07-18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AAC09B" w16cid:durableId="267FB889"/>
  <w16cid:commentId w16cid:paraId="59AC2984" w16cid:durableId="266D517D"/>
  <w16cid:commentId w16cid:paraId="208C09E3" w16cid:durableId="26CC2212"/>
  <w16cid:commentId w16cid:paraId="689A942D" w16cid:durableId="26CC23CB"/>
  <w16cid:commentId w16cid:paraId="3895255A" w16cid:durableId="2676977E"/>
  <w16cid:commentId w16cid:paraId="72D9A343" w16cid:durableId="26CC26FA"/>
  <w16cid:commentId w16cid:paraId="5BEB52A0" w16cid:durableId="26CC27B4"/>
  <w16cid:commentId w16cid:paraId="61E6E50A" w16cid:durableId="26CC2A46"/>
  <w16cid:commentId w16cid:paraId="0CC456DB" w16cid:durableId="26CC2A79"/>
  <w16cid:commentId w16cid:paraId="2FDA62CA" w16cid:durableId="26CC279D"/>
  <w16cid:commentId w16cid:paraId="6BA5CA16" w16cid:durableId="26CC2D8A"/>
  <w16cid:commentId w16cid:paraId="3CD5BE6E" w16cid:durableId="267FCE59"/>
  <w16cid:commentId w16cid:paraId="24A1C670" w16cid:durableId="268E4337"/>
  <w16cid:commentId w16cid:paraId="7484797C" w16cid:durableId="26CC3004"/>
  <w16cid:commentId w16cid:paraId="325C0718" w16cid:durableId="267FCF01"/>
  <w16cid:commentId w16cid:paraId="65278F87" w16cid:durableId="267FCF57"/>
  <w16cid:commentId w16cid:paraId="39075B4E" w16cid:durableId="268E437F"/>
  <w16cid:commentId w16cid:paraId="6CC49D09" w16cid:durableId="26CC3017"/>
  <w16cid:commentId w16cid:paraId="4D6A1A05" w16cid:durableId="267FCF7E"/>
  <w16cid:commentId w16cid:paraId="375537DC" w16cid:durableId="267FD079"/>
  <w16cid:commentId w16cid:paraId="5F64FF1E" w16cid:durableId="268E43AE"/>
  <w16cid:commentId w16cid:paraId="14E3C324" w16cid:durableId="26CC3396"/>
  <w16cid:commentId w16cid:paraId="46DFBAE8" w16cid:durableId="26CC3346"/>
  <w16cid:commentId w16cid:paraId="0B5AE21E" w16cid:durableId="268D2E16"/>
  <w16cid:commentId w16cid:paraId="4B8548D0" w16cid:durableId="26CC35AF"/>
  <w16cid:commentId w16cid:paraId="75B7E246" w16cid:durableId="26CC376E"/>
  <w16cid:commentId w16cid:paraId="533728F9" w16cid:durableId="26CC387E"/>
  <w16cid:commentId w16cid:paraId="58D9205F" w16cid:durableId="26CC388C"/>
  <w16cid:commentId w16cid:paraId="5BFE23B7" w16cid:durableId="26CC3658"/>
  <w16cid:commentId w16cid:paraId="55E3D637" w16cid:durableId="26CC3676"/>
  <w16cid:commentId w16cid:paraId="66AC81A9" w16cid:durableId="26CC368C"/>
  <w16cid:commentId w16cid:paraId="028BD4B9" w16cid:durableId="26CC3FCD"/>
  <w16cid:commentId w16cid:paraId="5F31D201" w16cid:durableId="26CC4033"/>
  <w16cid:commentId w16cid:paraId="58D686C7" w16cid:durableId="26CC40E2"/>
  <w16cid:commentId w16cid:paraId="0CF6233C" w16cid:durableId="26CC4538"/>
  <w16cid:commentId w16cid:paraId="0476A261" w16cid:durableId="2680159D"/>
  <w16cid:commentId w16cid:paraId="5CA2820F" w16cid:durableId="26CC46CB"/>
  <w16cid:commentId w16cid:paraId="1D5DC94A" w16cid:durableId="26CC4826"/>
  <w16cid:commentId w16cid:paraId="0555C41E" w16cid:durableId="26CC4844"/>
  <w16cid:commentId w16cid:paraId="2AD765F2" w16cid:durableId="26CC487A"/>
  <w16cid:commentId w16cid:paraId="05147B85" w16cid:durableId="26CC490E"/>
  <w16cid:commentId w16cid:paraId="408A5F76" w16cid:durableId="26CC4923"/>
  <w16cid:commentId w16cid:paraId="1803C21A" w16cid:durableId="2680243F"/>
  <w16cid:commentId w16cid:paraId="515FB0E6" w16cid:durableId="268E37D0"/>
  <w16cid:commentId w16cid:paraId="6422E05A" w16cid:durableId="26CC4CC9"/>
  <w16cid:commentId w16cid:paraId="7A81357B" w16cid:durableId="26812B6D"/>
  <w16cid:commentId w16cid:paraId="745BD5F4" w16cid:durableId="268D33CE"/>
  <w16cid:commentId w16cid:paraId="7D75E3FE" w16cid:durableId="26CC4DEE"/>
  <w16cid:commentId w16cid:paraId="256A14B7" w16cid:durableId="26CC46AA"/>
  <w16cid:commentId w16cid:paraId="4F66E1D3" w16cid:durableId="26CC473A"/>
  <w16cid:commentId w16cid:paraId="736E3C34" w16cid:durableId="267FC901"/>
  <w16cid:commentId w16cid:paraId="09FEB0CC" w16cid:durableId="268E3B30"/>
  <w16cid:commentId w16cid:paraId="476C2B2E" w16cid:durableId="267FC7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454B7" w14:textId="77777777" w:rsidR="00FE3294" w:rsidRDefault="00FE3294" w:rsidP="001B262D">
      <w:pPr>
        <w:spacing w:line="240" w:lineRule="auto"/>
      </w:pPr>
      <w:r>
        <w:separator/>
      </w:r>
    </w:p>
  </w:endnote>
  <w:endnote w:type="continuationSeparator" w:id="0">
    <w:p w14:paraId="724C30BA" w14:textId="77777777" w:rsidR="00FE3294" w:rsidRDefault="00FE3294" w:rsidP="001B2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6A67A" w14:textId="77777777" w:rsidR="00FE3294" w:rsidRDefault="00FE3294" w:rsidP="001B262D">
      <w:pPr>
        <w:spacing w:line="240" w:lineRule="auto"/>
      </w:pPr>
      <w:r>
        <w:separator/>
      </w:r>
    </w:p>
  </w:footnote>
  <w:footnote w:type="continuationSeparator" w:id="0">
    <w:p w14:paraId="706AF964" w14:textId="77777777" w:rsidR="00FE3294" w:rsidRDefault="00FE3294" w:rsidP="001B26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97E1" w14:textId="178C03E0" w:rsidR="001B262D" w:rsidRPr="001B262D" w:rsidRDefault="001B262D">
    <w:pPr>
      <w:pStyle w:val="Header"/>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C4165"/>
    <w:multiLevelType w:val="hybridMultilevel"/>
    <w:tmpl w:val="DFD2299C"/>
    <w:lvl w:ilvl="0" w:tplc="0CA46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014654354">
    <w:abstractNumId w:val="1"/>
  </w:num>
  <w:num w:numId="2" w16cid:durableId="1136407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arina Brancoi">
    <w15:presenceInfo w15:providerId="AD" w15:userId="S::caraujo@uvigo.es::9d743835-c091-4fa0-8b7c-8fb03d454565"/>
  </w15:person>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62D"/>
    <w:rsid w:val="00002FB6"/>
    <w:rsid w:val="000066A8"/>
    <w:rsid w:val="00013F9F"/>
    <w:rsid w:val="00017A43"/>
    <w:rsid w:val="0002499F"/>
    <w:rsid w:val="000267E9"/>
    <w:rsid w:val="00027E19"/>
    <w:rsid w:val="00036D51"/>
    <w:rsid w:val="00041FC4"/>
    <w:rsid w:val="000440AF"/>
    <w:rsid w:val="00046CCC"/>
    <w:rsid w:val="000510DB"/>
    <w:rsid w:val="000665EC"/>
    <w:rsid w:val="00080395"/>
    <w:rsid w:val="00083895"/>
    <w:rsid w:val="00083ACF"/>
    <w:rsid w:val="0008450E"/>
    <w:rsid w:val="0009567D"/>
    <w:rsid w:val="00096091"/>
    <w:rsid w:val="000976E4"/>
    <w:rsid w:val="000A588E"/>
    <w:rsid w:val="000B6C0C"/>
    <w:rsid w:val="000C08D3"/>
    <w:rsid w:val="000C6A91"/>
    <w:rsid w:val="000E5906"/>
    <w:rsid w:val="000E7482"/>
    <w:rsid w:val="000F1AD2"/>
    <w:rsid w:val="000F1FBF"/>
    <w:rsid w:val="000F4DB1"/>
    <w:rsid w:val="000F6E7F"/>
    <w:rsid w:val="00103480"/>
    <w:rsid w:val="0011004B"/>
    <w:rsid w:val="00114870"/>
    <w:rsid w:val="00130BA4"/>
    <w:rsid w:val="00136A81"/>
    <w:rsid w:val="00137B81"/>
    <w:rsid w:val="00144D23"/>
    <w:rsid w:val="00144D3A"/>
    <w:rsid w:val="00144D65"/>
    <w:rsid w:val="00150614"/>
    <w:rsid w:val="00152F23"/>
    <w:rsid w:val="00164C42"/>
    <w:rsid w:val="001653D1"/>
    <w:rsid w:val="00165FEE"/>
    <w:rsid w:val="00166835"/>
    <w:rsid w:val="00171F17"/>
    <w:rsid w:val="00172504"/>
    <w:rsid w:val="00173004"/>
    <w:rsid w:val="001813D1"/>
    <w:rsid w:val="00184FAD"/>
    <w:rsid w:val="0018537C"/>
    <w:rsid w:val="0018714B"/>
    <w:rsid w:val="001A5345"/>
    <w:rsid w:val="001A6F6F"/>
    <w:rsid w:val="001A74DC"/>
    <w:rsid w:val="001B262D"/>
    <w:rsid w:val="001B28A3"/>
    <w:rsid w:val="001C17FA"/>
    <w:rsid w:val="001C27EF"/>
    <w:rsid w:val="001C45B7"/>
    <w:rsid w:val="001C467E"/>
    <w:rsid w:val="001D3D7D"/>
    <w:rsid w:val="001D4C1F"/>
    <w:rsid w:val="001D4C63"/>
    <w:rsid w:val="001D7ED5"/>
    <w:rsid w:val="001E2432"/>
    <w:rsid w:val="001E24F1"/>
    <w:rsid w:val="001E391C"/>
    <w:rsid w:val="001E7394"/>
    <w:rsid w:val="001F1138"/>
    <w:rsid w:val="002016C3"/>
    <w:rsid w:val="002058FC"/>
    <w:rsid w:val="00216A2D"/>
    <w:rsid w:val="00222D2F"/>
    <w:rsid w:val="002269B7"/>
    <w:rsid w:val="00230BBE"/>
    <w:rsid w:val="00232044"/>
    <w:rsid w:val="0023359D"/>
    <w:rsid w:val="00234A34"/>
    <w:rsid w:val="00236D20"/>
    <w:rsid w:val="00241DC5"/>
    <w:rsid w:val="00262B99"/>
    <w:rsid w:val="00262D26"/>
    <w:rsid w:val="00262EFE"/>
    <w:rsid w:val="002666D1"/>
    <w:rsid w:val="002766A0"/>
    <w:rsid w:val="0029053D"/>
    <w:rsid w:val="002925F8"/>
    <w:rsid w:val="0029361F"/>
    <w:rsid w:val="00296BD5"/>
    <w:rsid w:val="002B4C1E"/>
    <w:rsid w:val="002B6249"/>
    <w:rsid w:val="002B67A9"/>
    <w:rsid w:val="002C1DF7"/>
    <w:rsid w:val="002C24FA"/>
    <w:rsid w:val="002C6A70"/>
    <w:rsid w:val="002D0985"/>
    <w:rsid w:val="002D1D1E"/>
    <w:rsid w:val="002D3E3D"/>
    <w:rsid w:val="002D5109"/>
    <w:rsid w:val="002E23EC"/>
    <w:rsid w:val="002E359E"/>
    <w:rsid w:val="002E44B5"/>
    <w:rsid w:val="002F29E1"/>
    <w:rsid w:val="00305A61"/>
    <w:rsid w:val="00311671"/>
    <w:rsid w:val="003154AA"/>
    <w:rsid w:val="00321C6B"/>
    <w:rsid w:val="00337497"/>
    <w:rsid w:val="00343B1C"/>
    <w:rsid w:val="0035162D"/>
    <w:rsid w:val="00352398"/>
    <w:rsid w:val="00352A59"/>
    <w:rsid w:val="003534E2"/>
    <w:rsid w:val="0035620C"/>
    <w:rsid w:val="003663C5"/>
    <w:rsid w:val="00372355"/>
    <w:rsid w:val="00373688"/>
    <w:rsid w:val="00373D92"/>
    <w:rsid w:val="0037560C"/>
    <w:rsid w:val="00376610"/>
    <w:rsid w:val="00380CB1"/>
    <w:rsid w:val="00387EEA"/>
    <w:rsid w:val="00394218"/>
    <w:rsid w:val="003972C1"/>
    <w:rsid w:val="003A628E"/>
    <w:rsid w:val="003B13D4"/>
    <w:rsid w:val="003B3530"/>
    <w:rsid w:val="003B7495"/>
    <w:rsid w:val="003B77AD"/>
    <w:rsid w:val="003C1138"/>
    <w:rsid w:val="003C657A"/>
    <w:rsid w:val="003D3081"/>
    <w:rsid w:val="003D5280"/>
    <w:rsid w:val="003D5B4F"/>
    <w:rsid w:val="003F6FA1"/>
    <w:rsid w:val="003F7A62"/>
    <w:rsid w:val="00412977"/>
    <w:rsid w:val="00413BA3"/>
    <w:rsid w:val="004161CA"/>
    <w:rsid w:val="00421F1C"/>
    <w:rsid w:val="00422DB2"/>
    <w:rsid w:val="00426BF2"/>
    <w:rsid w:val="004316D5"/>
    <w:rsid w:val="00434659"/>
    <w:rsid w:val="00437676"/>
    <w:rsid w:val="00442613"/>
    <w:rsid w:val="00443B7B"/>
    <w:rsid w:val="0044493F"/>
    <w:rsid w:val="00452A26"/>
    <w:rsid w:val="00460C36"/>
    <w:rsid w:val="00461559"/>
    <w:rsid w:val="0047427D"/>
    <w:rsid w:val="00480BFF"/>
    <w:rsid w:val="0049009D"/>
    <w:rsid w:val="004A35B6"/>
    <w:rsid w:val="004A3DD5"/>
    <w:rsid w:val="004A6F93"/>
    <w:rsid w:val="004A769A"/>
    <w:rsid w:val="004B02BF"/>
    <w:rsid w:val="004B3CAB"/>
    <w:rsid w:val="004B58C5"/>
    <w:rsid w:val="004B6756"/>
    <w:rsid w:val="004C55CB"/>
    <w:rsid w:val="004C694C"/>
    <w:rsid w:val="004D361F"/>
    <w:rsid w:val="004E077F"/>
    <w:rsid w:val="004E410A"/>
    <w:rsid w:val="004F1932"/>
    <w:rsid w:val="00501B2B"/>
    <w:rsid w:val="00502AFB"/>
    <w:rsid w:val="00503099"/>
    <w:rsid w:val="00504A7A"/>
    <w:rsid w:val="00524492"/>
    <w:rsid w:val="00531066"/>
    <w:rsid w:val="0053346C"/>
    <w:rsid w:val="00540A03"/>
    <w:rsid w:val="005427F0"/>
    <w:rsid w:val="005438AE"/>
    <w:rsid w:val="005500CE"/>
    <w:rsid w:val="00554488"/>
    <w:rsid w:val="0055506C"/>
    <w:rsid w:val="005578B1"/>
    <w:rsid w:val="00571C06"/>
    <w:rsid w:val="00573F94"/>
    <w:rsid w:val="00583904"/>
    <w:rsid w:val="00586ADF"/>
    <w:rsid w:val="0059242E"/>
    <w:rsid w:val="00596A4F"/>
    <w:rsid w:val="005B1F66"/>
    <w:rsid w:val="005B5AA5"/>
    <w:rsid w:val="005E0494"/>
    <w:rsid w:val="005E5CB2"/>
    <w:rsid w:val="005E5E20"/>
    <w:rsid w:val="005F16D7"/>
    <w:rsid w:val="005F1E09"/>
    <w:rsid w:val="005F6780"/>
    <w:rsid w:val="005F6C0A"/>
    <w:rsid w:val="00612CE0"/>
    <w:rsid w:val="00615194"/>
    <w:rsid w:val="00617810"/>
    <w:rsid w:val="00617EF0"/>
    <w:rsid w:val="00622010"/>
    <w:rsid w:val="00622273"/>
    <w:rsid w:val="00626B92"/>
    <w:rsid w:val="006310F3"/>
    <w:rsid w:val="006313C9"/>
    <w:rsid w:val="00643269"/>
    <w:rsid w:val="00644AD2"/>
    <w:rsid w:val="0065336A"/>
    <w:rsid w:val="0065350A"/>
    <w:rsid w:val="00653977"/>
    <w:rsid w:val="0066158D"/>
    <w:rsid w:val="0066214A"/>
    <w:rsid w:val="00663956"/>
    <w:rsid w:val="00667B5C"/>
    <w:rsid w:val="00675664"/>
    <w:rsid w:val="00693978"/>
    <w:rsid w:val="006971F7"/>
    <w:rsid w:val="006A3B06"/>
    <w:rsid w:val="006A6DC7"/>
    <w:rsid w:val="006B0EB5"/>
    <w:rsid w:val="006B4C80"/>
    <w:rsid w:val="006B5300"/>
    <w:rsid w:val="006B5FE2"/>
    <w:rsid w:val="006B6009"/>
    <w:rsid w:val="006C07CC"/>
    <w:rsid w:val="006C34E4"/>
    <w:rsid w:val="006C4078"/>
    <w:rsid w:val="006C6F03"/>
    <w:rsid w:val="006D1175"/>
    <w:rsid w:val="006D2B23"/>
    <w:rsid w:val="006E6248"/>
    <w:rsid w:val="006E7164"/>
    <w:rsid w:val="006E7957"/>
    <w:rsid w:val="006F4CC9"/>
    <w:rsid w:val="006F539B"/>
    <w:rsid w:val="00700CDE"/>
    <w:rsid w:val="00702656"/>
    <w:rsid w:val="00706F16"/>
    <w:rsid w:val="00713840"/>
    <w:rsid w:val="00715993"/>
    <w:rsid w:val="007160DC"/>
    <w:rsid w:val="00716F51"/>
    <w:rsid w:val="0072774D"/>
    <w:rsid w:val="00737FBC"/>
    <w:rsid w:val="00741718"/>
    <w:rsid w:val="0075035D"/>
    <w:rsid w:val="00755241"/>
    <w:rsid w:val="00771BD7"/>
    <w:rsid w:val="00773CDC"/>
    <w:rsid w:val="00774932"/>
    <w:rsid w:val="007906D6"/>
    <w:rsid w:val="00792245"/>
    <w:rsid w:val="0079285E"/>
    <w:rsid w:val="007961A1"/>
    <w:rsid w:val="00796478"/>
    <w:rsid w:val="007C2FC0"/>
    <w:rsid w:val="007E2535"/>
    <w:rsid w:val="007E3269"/>
    <w:rsid w:val="007E4396"/>
    <w:rsid w:val="007E6CC6"/>
    <w:rsid w:val="007F19F5"/>
    <w:rsid w:val="00802038"/>
    <w:rsid w:val="00803424"/>
    <w:rsid w:val="00803F0E"/>
    <w:rsid w:val="00806228"/>
    <w:rsid w:val="00811265"/>
    <w:rsid w:val="008132ED"/>
    <w:rsid w:val="00814880"/>
    <w:rsid w:val="00815E0C"/>
    <w:rsid w:val="00817701"/>
    <w:rsid w:val="00817821"/>
    <w:rsid w:val="008326B4"/>
    <w:rsid w:val="00850FFE"/>
    <w:rsid w:val="00885F6C"/>
    <w:rsid w:val="008945C4"/>
    <w:rsid w:val="00896C45"/>
    <w:rsid w:val="008A19DF"/>
    <w:rsid w:val="008A6C50"/>
    <w:rsid w:val="008B75F7"/>
    <w:rsid w:val="008C1820"/>
    <w:rsid w:val="008C6124"/>
    <w:rsid w:val="008C75C2"/>
    <w:rsid w:val="008D3F7F"/>
    <w:rsid w:val="008D642D"/>
    <w:rsid w:val="008D68FD"/>
    <w:rsid w:val="008E5993"/>
    <w:rsid w:val="008E5B0D"/>
    <w:rsid w:val="008F266D"/>
    <w:rsid w:val="008F27A1"/>
    <w:rsid w:val="00904169"/>
    <w:rsid w:val="00906E89"/>
    <w:rsid w:val="009071EC"/>
    <w:rsid w:val="0090792D"/>
    <w:rsid w:val="00910A99"/>
    <w:rsid w:val="00911368"/>
    <w:rsid w:val="009210BB"/>
    <w:rsid w:val="00922D7F"/>
    <w:rsid w:val="009359AB"/>
    <w:rsid w:val="00945FC7"/>
    <w:rsid w:val="00947F08"/>
    <w:rsid w:val="009520F4"/>
    <w:rsid w:val="0095659B"/>
    <w:rsid w:val="00961473"/>
    <w:rsid w:val="00961C2B"/>
    <w:rsid w:val="0096352B"/>
    <w:rsid w:val="00966501"/>
    <w:rsid w:val="00966574"/>
    <w:rsid w:val="00966629"/>
    <w:rsid w:val="00966B5A"/>
    <w:rsid w:val="0097316E"/>
    <w:rsid w:val="0097378C"/>
    <w:rsid w:val="0099446E"/>
    <w:rsid w:val="009955C1"/>
    <w:rsid w:val="00997E4D"/>
    <w:rsid w:val="009A3B8E"/>
    <w:rsid w:val="009A57F0"/>
    <w:rsid w:val="009B0325"/>
    <w:rsid w:val="009B1A88"/>
    <w:rsid w:val="009C379C"/>
    <w:rsid w:val="009D5C27"/>
    <w:rsid w:val="009D5D12"/>
    <w:rsid w:val="009E0888"/>
    <w:rsid w:val="009E254A"/>
    <w:rsid w:val="009F2435"/>
    <w:rsid w:val="009F2974"/>
    <w:rsid w:val="009F543D"/>
    <w:rsid w:val="00A00BF5"/>
    <w:rsid w:val="00A01EC2"/>
    <w:rsid w:val="00A049A2"/>
    <w:rsid w:val="00A075DC"/>
    <w:rsid w:val="00A12450"/>
    <w:rsid w:val="00A147C9"/>
    <w:rsid w:val="00A16B9B"/>
    <w:rsid w:val="00A21E57"/>
    <w:rsid w:val="00A26F63"/>
    <w:rsid w:val="00A30F35"/>
    <w:rsid w:val="00A44376"/>
    <w:rsid w:val="00A473FF"/>
    <w:rsid w:val="00A51F1A"/>
    <w:rsid w:val="00A61172"/>
    <w:rsid w:val="00A75B95"/>
    <w:rsid w:val="00A8430D"/>
    <w:rsid w:val="00A85F95"/>
    <w:rsid w:val="00A90BE2"/>
    <w:rsid w:val="00A91DEC"/>
    <w:rsid w:val="00A91E6A"/>
    <w:rsid w:val="00A93306"/>
    <w:rsid w:val="00A943AB"/>
    <w:rsid w:val="00AA075C"/>
    <w:rsid w:val="00AA6F7A"/>
    <w:rsid w:val="00AB0D04"/>
    <w:rsid w:val="00AB6274"/>
    <w:rsid w:val="00AC2C98"/>
    <w:rsid w:val="00AC2E4E"/>
    <w:rsid w:val="00AC7F8D"/>
    <w:rsid w:val="00AD3AE2"/>
    <w:rsid w:val="00AD4DD0"/>
    <w:rsid w:val="00AD5B0A"/>
    <w:rsid w:val="00AE1B27"/>
    <w:rsid w:val="00B05BFB"/>
    <w:rsid w:val="00B31719"/>
    <w:rsid w:val="00B421FF"/>
    <w:rsid w:val="00B45D9C"/>
    <w:rsid w:val="00B522B0"/>
    <w:rsid w:val="00B56473"/>
    <w:rsid w:val="00B65F36"/>
    <w:rsid w:val="00B66CF1"/>
    <w:rsid w:val="00B842C8"/>
    <w:rsid w:val="00B93A33"/>
    <w:rsid w:val="00B95C38"/>
    <w:rsid w:val="00BA0AEA"/>
    <w:rsid w:val="00BA620F"/>
    <w:rsid w:val="00BB0E6B"/>
    <w:rsid w:val="00BB3947"/>
    <w:rsid w:val="00BB5A6F"/>
    <w:rsid w:val="00BB5F1C"/>
    <w:rsid w:val="00BB7CF6"/>
    <w:rsid w:val="00BC27F0"/>
    <w:rsid w:val="00BC3344"/>
    <w:rsid w:val="00BC5E8F"/>
    <w:rsid w:val="00BD122B"/>
    <w:rsid w:val="00BD68DA"/>
    <w:rsid w:val="00BF2A32"/>
    <w:rsid w:val="00BF2C73"/>
    <w:rsid w:val="00BF3CEA"/>
    <w:rsid w:val="00C00E91"/>
    <w:rsid w:val="00C05575"/>
    <w:rsid w:val="00C157BE"/>
    <w:rsid w:val="00C27D7E"/>
    <w:rsid w:val="00C304DE"/>
    <w:rsid w:val="00C3063F"/>
    <w:rsid w:val="00C35CA3"/>
    <w:rsid w:val="00C439DF"/>
    <w:rsid w:val="00C46F06"/>
    <w:rsid w:val="00C54040"/>
    <w:rsid w:val="00C608E8"/>
    <w:rsid w:val="00C61564"/>
    <w:rsid w:val="00C63184"/>
    <w:rsid w:val="00C64578"/>
    <w:rsid w:val="00C65433"/>
    <w:rsid w:val="00C70578"/>
    <w:rsid w:val="00C712F6"/>
    <w:rsid w:val="00C729A9"/>
    <w:rsid w:val="00C7485D"/>
    <w:rsid w:val="00C76131"/>
    <w:rsid w:val="00C81494"/>
    <w:rsid w:val="00C82C88"/>
    <w:rsid w:val="00C8360A"/>
    <w:rsid w:val="00C85B81"/>
    <w:rsid w:val="00C925DC"/>
    <w:rsid w:val="00C93E14"/>
    <w:rsid w:val="00C97DDC"/>
    <w:rsid w:val="00CA4E01"/>
    <w:rsid w:val="00CB213D"/>
    <w:rsid w:val="00CC709F"/>
    <w:rsid w:val="00CD0C19"/>
    <w:rsid w:val="00CD10F6"/>
    <w:rsid w:val="00CD1EA8"/>
    <w:rsid w:val="00CD7C9B"/>
    <w:rsid w:val="00CE1193"/>
    <w:rsid w:val="00CE2E84"/>
    <w:rsid w:val="00CE50D9"/>
    <w:rsid w:val="00CE6DC2"/>
    <w:rsid w:val="00CE756C"/>
    <w:rsid w:val="00CF0F36"/>
    <w:rsid w:val="00CF6C51"/>
    <w:rsid w:val="00CF6D30"/>
    <w:rsid w:val="00CF763D"/>
    <w:rsid w:val="00D11FD9"/>
    <w:rsid w:val="00D149A0"/>
    <w:rsid w:val="00D2280B"/>
    <w:rsid w:val="00D26211"/>
    <w:rsid w:val="00D3128F"/>
    <w:rsid w:val="00D31B49"/>
    <w:rsid w:val="00D32E6F"/>
    <w:rsid w:val="00D337C6"/>
    <w:rsid w:val="00D340CD"/>
    <w:rsid w:val="00D34BFD"/>
    <w:rsid w:val="00D40C9F"/>
    <w:rsid w:val="00D41465"/>
    <w:rsid w:val="00D6172E"/>
    <w:rsid w:val="00D6784A"/>
    <w:rsid w:val="00D70BCE"/>
    <w:rsid w:val="00D73B7A"/>
    <w:rsid w:val="00D75EDB"/>
    <w:rsid w:val="00D82A62"/>
    <w:rsid w:val="00D835B2"/>
    <w:rsid w:val="00D9302B"/>
    <w:rsid w:val="00D95263"/>
    <w:rsid w:val="00D964F4"/>
    <w:rsid w:val="00DB01B5"/>
    <w:rsid w:val="00DB0D43"/>
    <w:rsid w:val="00DB2359"/>
    <w:rsid w:val="00DC1330"/>
    <w:rsid w:val="00DD362A"/>
    <w:rsid w:val="00DD3FBB"/>
    <w:rsid w:val="00DD4115"/>
    <w:rsid w:val="00DE691A"/>
    <w:rsid w:val="00DE7278"/>
    <w:rsid w:val="00DF3520"/>
    <w:rsid w:val="00DF68F5"/>
    <w:rsid w:val="00E07619"/>
    <w:rsid w:val="00E105C4"/>
    <w:rsid w:val="00E1156A"/>
    <w:rsid w:val="00E1231E"/>
    <w:rsid w:val="00E14D4F"/>
    <w:rsid w:val="00E255A0"/>
    <w:rsid w:val="00E2669C"/>
    <w:rsid w:val="00E26C01"/>
    <w:rsid w:val="00E27C15"/>
    <w:rsid w:val="00E34401"/>
    <w:rsid w:val="00E3740B"/>
    <w:rsid w:val="00E41223"/>
    <w:rsid w:val="00E41DCA"/>
    <w:rsid w:val="00E53EAF"/>
    <w:rsid w:val="00E54A15"/>
    <w:rsid w:val="00E553F1"/>
    <w:rsid w:val="00E67535"/>
    <w:rsid w:val="00E72CC5"/>
    <w:rsid w:val="00E74278"/>
    <w:rsid w:val="00E80632"/>
    <w:rsid w:val="00E80E42"/>
    <w:rsid w:val="00E8187B"/>
    <w:rsid w:val="00E81C73"/>
    <w:rsid w:val="00E83204"/>
    <w:rsid w:val="00E9122A"/>
    <w:rsid w:val="00E9263F"/>
    <w:rsid w:val="00EA049B"/>
    <w:rsid w:val="00EA15B8"/>
    <w:rsid w:val="00EA3B06"/>
    <w:rsid w:val="00EA7399"/>
    <w:rsid w:val="00EB2DF3"/>
    <w:rsid w:val="00EB3B74"/>
    <w:rsid w:val="00EC0EEA"/>
    <w:rsid w:val="00EE133A"/>
    <w:rsid w:val="00EE1D03"/>
    <w:rsid w:val="00EF0233"/>
    <w:rsid w:val="00EF19FB"/>
    <w:rsid w:val="00F009D4"/>
    <w:rsid w:val="00F07018"/>
    <w:rsid w:val="00F07CC7"/>
    <w:rsid w:val="00F119CA"/>
    <w:rsid w:val="00F22A1C"/>
    <w:rsid w:val="00F244C6"/>
    <w:rsid w:val="00F3144D"/>
    <w:rsid w:val="00F377D4"/>
    <w:rsid w:val="00F37FFC"/>
    <w:rsid w:val="00F4111A"/>
    <w:rsid w:val="00F41EFD"/>
    <w:rsid w:val="00F46246"/>
    <w:rsid w:val="00F62957"/>
    <w:rsid w:val="00F62C0E"/>
    <w:rsid w:val="00F62CE2"/>
    <w:rsid w:val="00F65361"/>
    <w:rsid w:val="00F66F0B"/>
    <w:rsid w:val="00F70683"/>
    <w:rsid w:val="00F71950"/>
    <w:rsid w:val="00F71E7B"/>
    <w:rsid w:val="00F76193"/>
    <w:rsid w:val="00F838C0"/>
    <w:rsid w:val="00F85E3E"/>
    <w:rsid w:val="00F91680"/>
    <w:rsid w:val="00F917DF"/>
    <w:rsid w:val="00F919B6"/>
    <w:rsid w:val="00F9517C"/>
    <w:rsid w:val="00FB24AE"/>
    <w:rsid w:val="00FB6F36"/>
    <w:rsid w:val="00FC082F"/>
    <w:rsid w:val="00FC5747"/>
    <w:rsid w:val="00FD1FF6"/>
    <w:rsid w:val="00FD4721"/>
    <w:rsid w:val="00FD77DE"/>
    <w:rsid w:val="00FE3294"/>
    <w:rsid w:val="00FE597B"/>
    <w:rsid w:val="00FE67B1"/>
    <w:rsid w:val="00FF161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0568B"/>
  <w15:docId w15:val="{890BF236-CCE6-4749-8384-F5605D505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62D"/>
    <w:pPr>
      <w:spacing w:line="480" w:lineRule="auto"/>
    </w:pPr>
    <w:rPr>
      <w:rFonts w:ascii="Times New Roman" w:eastAsia="Times New Roman" w:hAnsi="Times New Roman" w:cs="Times New Roman"/>
      <w:lang w:eastAsia="es-ES_tradnl"/>
    </w:rPr>
  </w:style>
  <w:style w:type="paragraph" w:styleId="Heading1">
    <w:name w:val="heading 1"/>
    <w:basedOn w:val="Normal"/>
    <w:next w:val="Normal"/>
    <w:link w:val="Heading1Char"/>
    <w:uiPriority w:val="9"/>
    <w:qFormat/>
    <w:rsid w:val="00F4624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B262D"/>
    <w:pPr>
      <w:keepNext/>
      <w:keepLines/>
      <w:spacing w:before="40" w:line="360"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B0D4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262D"/>
    <w:rPr>
      <w:rFonts w:asciiTheme="majorHAnsi" w:eastAsiaTheme="majorEastAsia" w:hAnsiTheme="majorHAnsi" w:cstheme="majorBidi"/>
      <w:color w:val="1F3763" w:themeColor="accent1" w:themeShade="7F"/>
      <w:lang w:eastAsia="es-ES_tradnl"/>
    </w:rPr>
  </w:style>
  <w:style w:type="character" w:styleId="Hyperlink">
    <w:name w:val="Hyperlink"/>
    <w:uiPriority w:val="99"/>
    <w:rsid w:val="001B262D"/>
    <w:rPr>
      <w:color w:val="0000FF"/>
      <w:u w:val="single"/>
    </w:rPr>
  </w:style>
  <w:style w:type="paragraph" w:styleId="Header">
    <w:name w:val="header"/>
    <w:basedOn w:val="Normal"/>
    <w:link w:val="HeaderChar"/>
    <w:uiPriority w:val="99"/>
    <w:unhideWhenUsed/>
    <w:rsid w:val="001B262D"/>
    <w:pPr>
      <w:tabs>
        <w:tab w:val="center" w:pos="4252"/>
        <w:tab w:val="right" w:pos="8504"/>
      </w:tabs>
      <w:spacing w:line="240" w:lineRule="auto"/>
    </w:pPr>
  </w:style>
  <w:style w:type="character" w:customStyle="1" w:styleId="HeaderChar">
    <w:name w:val="Header Char"/>
    <w:basedOn w:val="DefaultParagraphFont"/>
    <w:link w:val="Header"/>
    <w:uiPriority w:val="99"/>
    <w:rsid w:val="001B262D"/>
    <w:rPr>
      <w:rFonts w:ascii="Times New Roman" w:eastAsia="Times New Roman" w:hAnsi="Times New Roman" w:cs="Times New Roman"/>
      <w:lang w:eastAsia="es-ES_tradnl"/>
    </w:rPr>
  </w:style>
  <w:style w:type="paragraph" w:styleId="Footer">
    <w:name w:val="footer"/>
    <w:basedOn w:val="Normal"/>
    <w:link w:val="FooterChar"/>
    <w:uiPriority w:val="99"/>
    <w:unhideWhenUsed/>
    <w:rsid w:val="001B262D"/>
    <w:pPr>
      <w:tabs>
        <w:tab w:val="center" w:pos="4252"/>
        <w:tab w:val="right" w:pos="8504"/>
      </w:tabs>
      <w:spacing w:line="240" w:lineRule="auto"/>
    </w:pPr>
  </w:style>
  <w:style w:type="character" w:customStyle="1" w:styleId="FooterChar">
    <w:name w:val="Footer Char"/>
    <w:basedOn w:val="DefaultParagraphFont"/>
    <w:link w:val="Footer"/>
    <w:uiPriority w:val="99"/>
    <w:rsid w:val="001B262D"/>
    <w:rPr>
      <w:rFonts w:ascii="Times New Roman" w:eastAsia="Times New Roman" w:hAnsi="Times New Roman" w:cs="Times New Roman"/>
      <w:lang w:eastAsia="es-ES_tradnl"/>
    </w:rPr>
  </w:style>
  <w:style w:type="character" w:styleId="LineNumber">
    <w:name w:val="line number"/>
    <w:basedOn w:val="DefaultParagraphFont"/>
    <w:uiPriority w:val="99"/>
    <w:semiHidden/>
    <w:unhideWhenUsed/>
    <w:rsid w:val="001B262D"/>
  </w:style>
  <w:style w:type="character" w:customStyle="1" w:styleId="Heading1Char">
    <w:name w:val="Heading 1 Char"/>
    <w:basedOn w:val="DefaultParagraphFont"/>
    <w:link w:val="Heading1"/>
    <w:uiPriority w:val="9"/>
    <w:rsid w:val="00F46246"/>
    <w:rPr>
      <w:rFonts w:asciiTheme="majorHAnsi" w:eastAsiaTheme="majorEastAsia" w:hAnsiTheme="majorHAnsi" w:cstheme="majorBidi"/>
      <w:color w:val="2F5496" w:themeColor="accent1" w:themeShade="BF"/>
      <w:sz w:val="32"/>
      <w:szCs w:val="32"/>
      <w:lang w:eastAsia="es-ES_tradnl"/>
    </w:rPr>
  </w:style>
  <w:style w:type="paragraph" w:styleId="ListParagraph">
    <w:name w:val="List Paragraph"/>
    <w:basedOn w:val="Normal"/>
    <w:uiPriority w:val="34"/>
    <w:qFormat/>
    <w:rsid w:val="00CF6D30"/>
    <w:pPr>
      <w:ind w:left="720"/>
      <w:contextualSpacing/>
    </w:pPr>
  </w:style>
  <w:style w:type="character" w:styleId="CommentReference">
    <w:name w:val="annotation reference"/>
    <w:basedOn w:val="DefaultParagraphFont"/>
    <w:uiPriority w:val="99"/>
    <w:semiHidden/>
    <w:unhideWhenUsed/>
    <w:rsid w:val="00452A26"/>
    <w:rPr>
      <w:sz w:val="16"/>
      <w:szCs w:val="16"/>
    </w:rPr>
  </w:style>
  <w:style w:type="paragraph" w:styleId="CommentText">
    <w:name w:val="annotation text"/>
    <w:basedOn w:val="Normal"/>
    <w:link w:val="CommentTextChar"/>
    <w:uiPriority w:val="99"/>
    <w:unhideWhenUsed/>
    <w:rsid w:val="00452A26"/>
    <w:pPr>
      <w:spacing w:line="240" w:lineRule="auto"/>
    </w:pPr>
    <w:rPr>
      <w:sz w:val="20"/>
      <w:szCs w:val="20"/>
    </w:rPr>
  </w:style>
  <w:style w:type="character" w:customStyle="1" w:styleId="CommentTextChar">
    <w:name w:val="Comment Text Char"/>
    <w:basedOn w:val="DefaultParagraphFont"/>
    <w:link w:val="CommentText"/>
    <w:uiPriority w:val="99"/>
    <w:rsid w:val="00452A26"/>
    <w:rPr>
      <w:rFonts w:ascii="Times New Roman" w:eastAsia="Times New Roman" w:hAnsi="Times New Roman" w:cs="Times New Roman"/>
      <w:sz w:val="20"/>
      <w:szCs w:val="20"/>
      <w:lang w:eastAsia="es-ES_tradnl"/>
    </w:rPr>
  </w:style>
  <w:style w:type="paragraph" w:styleId="CommentSubject">
    <w:name w:val="annotation subject"/>
    <w:basedOn w:val="CommentText"/>
    <w:next w:val="CommentText"/>
    <w:link w:val="CommentSubjectChar"/>
    <w:uiPriority w:val="99"/>
    <w:semiHidden/>
    <w:unhideWhenUsed/>
    <w:rsid w:val="00452A26"/>
    <w:rPr>
      <w:b/>
      <w:bCs/>
    </w:rPr>
  </w:style>
  <w:style w:type="character" w:customStyle="1" w:styleId="CommentSubjectChar">
    <w:name w:val="Comment Subject Char"/>
    <w:basedOn w:val="CommentTextChar"/>
    <w:link w:val="CommentSubject"/>
    <w:uiPriority w:val="99"/>
    <w:semiHidden/>
    <w:rsid w:val="00452A26"/>
    <w:rPr>
      <w:rFonts w:ascii="Times New Roman" w:eastAsia="Times New Roman" w:hAnsi="Times New Roman" w:cs="Times New Roman"/>
      <w:b/>
      <w:bCs/>
      <w:sz w:val="20"/>
      <w:szCs w:val="20"/>
      <w:lang w:eastAsia="es-ES_tradnl"/>
    </w:rPr>
  </w:style>
  <w:style w:type="paragraph" w:styleId="NormalWeb">
    <w:name w:val="Normal (Web)"/>
    <w:basedOn w:val="Normal"/>
    <w:uiPriority w:val="99"/>
    <w:semiHidden/>
    <w:unhideWhenUsed/>
    <w:rsid w:val="005E0494"/>
    <w:pPr>
      <w:spacing w:before="100" w:beforeAutospacing="1" w:after="100" w:afterAutospacing="1" w:line="240" w:lineRule="auto"/>
    </w:pPr>
  </w:style>
  <w:style w:type="character" w:customStyle="1" w:styleId="Heading4Char">
    <w:name w:val="Heading 4 Char"/>
    <w:basedOn w:val="DefaultParagraphFont"/>
    <w:link w:val="Heading4"/>
    <w:uiPriority w:val="9"/>
    <w:semiHidden/>
    <w:rsid w:val="00DB0D43"/>
    <w:rPr>
      <w:rFonts w:asciiTheme="majorHAnsi" w:eastAsiaTheme="majorEastAsia" w:hAnsiTheme="majorHAnsi" w:cstheme="majorBidi"/>
      <w:i/>
      <w:iCs/>
      <w:color w:val="2F5496" w:themeColor="accent1" w:themeShade="BF"/>
      <w:lang w:eastAsia="es-ES_tradnl"/>
    </w:rPr>
  </w:style>
  <w:style w:type="character" w:customStyle="1" w:styleId="apple-converted-space">
    <w:name w:val="apple-converted-space"/>
    <w:basedOn w:val="DefaultParagraphFont"/>
    <w:rsid w:val="00C439DF"/>
  </w:style>
  <w:style w:type="character" w:styleId="FollowedHyperlink">
    <w:name w:val="FollowedHyperlink"/>
    <w:basedOn w:val="DefaultParagraphFont"/>
    <w:uiPriority w:val="99"/>
    <w:semiHidden/>
    <w:unhideWhenUsed/>
    <w:rsid w:val="00C439DF"/>
    <w:rPr>
      <w:color w:val="954F72" w:themeColor="followedHyperlink"/>
      <w:u w:val="single"/>
    </w:rPr>
  </w:style>
  <w:style w:type="paragraph" w:customStyle="1" w:styleId="Bibliografa1">
    <w:name w:val="Bibliografía1"/>
    <w:basedOn w:val="Normal"/>
    <w:link w:val="BibliographyCar"/>
    <w:rsid w:val="00BB7CF6"/>
    <w:pPr>
      <w:spacing w:after="240" w:line="240" w:lineRule="auto"/>
    </w:pPr>
    <w:rPr>
      <w:lang w:val="en-GB"/>
    </w:rPr>
  </w:style>
  <w:style w:type="character" w:customStyle="1" w:styleId="BibliographyCar">
    <w:name w:val="Bibliography Car"/>
    <w:basedOn w:val="DefaultParagraphFont"/>
    <w:link w:val="Bibliografa1"/>
    <w:rsid w:val="00BB7CF6"/>
    <w:rPr>
      <w:rFonts w:ascii="Times New Roman" w:eastAsia="Times New Roman" w:hAnsi="Times New Roman" w:cs="Times New Roman"/>
      <w:lang w:val="en-GB" w:eastAsia="es-ES_tradnl"/>
    </w:rPr>
  </w:style>
  <w:style w:type="table" w:styleId="ListTable2">
    <w:name w:val="List Table 2"/>
    <w:basedOn w:val="TableNormal"/>
    <w:uiPriority w:val="47"/>
    <w:rsid w:val="00C85B8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CE1193"/>
    <w:rPr>
      <w:rFonts w:ascii="Times New Roman" w:eastAsia="Times New Roman" w:hAnsi="Times New Roman" w:cs="Times New Roman"/>
      <w:lang w:eastAsia="es-ES_tradnl"/>
    </w:rPr>
  </w:style>
  <w:style w:type="character" w:styleId="UnresolvedMention">
    <w:name w:val="Unresolved Mention"/>
    <w:basedOn w:val="DefaultParagraphFont"/>
    <w:uiPriority w:val="99"/>
    <w:semiHidden/>
    <w:unhideWhenUsed/>
    <w:rsid w:val="00FB2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5234">
      <w:bodyDiv w:val="1"/>
      <w:marLeft w:val="0"/>
      <w:marRight w:val="0"/>
      <w:marTop w:val="0"/>
      <w:marBottom w:val="0"/>
      <w:divBdr>
        <w:top w:val="none" w:sz="0" w:space="0" w:color="auto"/>
        <w:left w:val="none" w:sz="0" w:space="0" w:color="auto"/>
        <w:bottom w:val="none" w:sz="0" w:space="0" w:color="auto"/>
        <w:right w:val="none" w:sz="0" w:space="0" w:color="auto"/>
      </w:divBdr>
    </w:div>
    <w:div w:id="53430725">
      <w:bodyDiv w:val="1"/>
      <w:marLeft w:val="0"/>
      <w:marRight w:val="0"/>
      <w:marTop w:val="0"/>
      <w:marBottom w:val="0"/>
      <w:divBdr>
        <w:top w:val="none" w:sz="0" w:space="0" w:color="auto"/>
        <w:left w:val="none" w:sz="0" w:space="0" w:color="auto"/>
        <w:bottom w:val="none" w:sz="0" w:space="0" w:color="auto"/>
        <w:right w:val="none" w:sz="0" w:space="0" w:color="auto"/>
      </w:divBdr>
    </w:div>
    <w:div w:id="69929284">
      <w:bodyDiv w:val="1"/>
      <w:marLeft w:val="0"/>
      <w:marRight w:val="0"/>
      <w:marTop w:val="0"/>
      <w:marBottom w:val="0"/>
      <w:divBdr>
        <w:top w:val="none" w:sz="0" w:space="0" w:color="auto"/>
        <w:left w:val="none" w:sz="0" w:space="0" w:color="auto"/>
        <w:bottom w:val="none" w:sz="0" w:space="0" w:color="auto"/>
        <w:right w:val="none" w:sz="0" w:space="0" w:color="auto"/>
      </w:divBdr>
      <w:divsChild>
        <w:div w:id="298582990">
          <w:marLeft w:val="0"/>
          <w:marRight w:val="0"/>
          <w:marTop w:val="0"/>
          <w:marBottom w:val="0"/>
          <w:divBdr>
            <w:top w:val="none" w:sz="0" w:space="0" w:color="auto"/>
            <w:left w:val="none" w:sz="0" w:space="0" w:color="auto"/>
            <w:bottom w:val="none" w:sz="0" w:space="0" w:color="auto"/>
            <w:right w:val="none" w:sz="0" w:space="0" w:color="auto"/>
          </w:divBdr>
          <w:divsChild>
            <w:div w:id="903485455">
              <w:marLeft w:val="0"/>
              <w:marRight w:val="0"/>
              <w:marTop w:val="0"/>
              <w:marBottom w:val="0"/>
              <w:divBdr>
                <w:top w:val="none" w:sz="0" w:space="0" w:color="auto"/>
                <w:left w:val="none" w:sz="0" w:space="0" w:color="auto"/>
                <w:bottom w:val="none" w:sz="0" w:space="0" w:color="auto"/>
                <w:right w:val="none" w:sz="0" w:space="0" w:color="auto"/>
              </w:divBdr>
              <w:divsChild>
                <w:div w:id="1329138356">
                  <w:marLeft w:val="0"/>
                  <w:marRight w:val="0"/>
                  <w:marTop w:val="0"/>
                  <w:marBottom w:val="0"/>
                  <w:divBdr>
                    <w:top w:val="none" w:sz="0" w:space="0" w:color="auto"/>
                    <w:left w:val="none" w:sz="0" w:space="0" w:color="auto"/>
                    <w:bottom w:val="none" w:sz="0" w:space="0" w:color="auto"/>
                    <w:right w:val="none" w:sz="0" w:space="0" w:color="auto"/>
                  </w:divBdr>
                  <w:divsChild>
                    <w:div w:id="98632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5661">
      <w:bodyDiv w:val="1"/>
      <w:marLeft w:val="0"/>
      <w:marRight w:val="0"/>
      <w:marTop w:val="0"/>
      <w:marBottom w:val="0"/>
      <w:divBdr>
        <w:top w:val="none" w:sz="0" w:space="0" w:color="auto"/>
        <w:left w:val="none" w:sz="0" w:space="0" w:color="auto"/>
        <w:bottom w:val="none" w:sz="0" w:space="0" w:color="auto"/>
        <w:right w:val="none" w:sz="0" w:space="0" w:color="auto"/>
      </w:divBdr>
    </w:div>
    <w:div w:id="96024593">
      <w:bodyDiv w:val="1"/>
      <w:marLeft w:val="0"/>
      <w:marRight w:val="0"/>
      <w:marTop w:val="0"/>
      <w:marBottom w:val="0"/>
      <w:divBdr>
        <w:top w:val="none" w:sz="0" w:space="0" w:color="auto"/>
        <w:left w:val="none" w:sz="0" w:space="0" w:color="auto"/>
        <w:bottom w:val="none" w:sz="0" w:space="0" w:color="auto"/>
        <w:right w:val="none" w:sz="0" w:space="0" w:color="auto"/>
      </w:divBdr>
      <w:divsChild>
        <w:div w:id="1527602496">
          <w:marLeft w:val="0"/>
          <w:marRight w:val="0"/>
          <w:marTop w:val="0"/>
          <w:marBottom w:val="0"/>
          <w:divBdr>
            <w:top w:val="none" w:sz="0" w:space="0" w:color="auto"/>
            <w:left w:val="none" w:sz="0" w:space="0" w:color="auto"/>
            <w:bottom w:val="none" w:sz="0" w:space="0" w:color="auto"/>
            <w:right w:val="none" w:sz="0" w:space="0" w:color="auto"/>
          </w:divBdr>
          <w:divsChild>
            <w:div w:id="1438453189">
              <w:marLeft w:val="0"/>
              <w:marRight w:val="0"/>
              <w:marTop w:val="0"/>
              <w:marBottom w:val="0"/>
              <w:divBdr>
                <w:top w:val="none" w:sz="0" w:space="0" w:color="auto"/>
                <w:left w:val="none" w:sz="0" w:space="0" w:color="auto"/>
                <w:bottom w:val="none" w:sz="0" w:space="0" w:color="auto"/>
                <w:right w:val="none" w:sz="0" w:space="0" w:color="auto"/>
              </w:divBdr>
              <w:divsChild>
                <w:div w:id="874195376">
                  <w:marLeft w:val="0"/>
                  <w:marRight w:val="0"/>
                  <w:marTop w:val="0"/>
                  <w:marBottom w:val="0"/>
                  <w:divBdr>
                    <w:top w:val="none" w:sz="0" w:space="0" w:color="auto"/>
                    <w:left w:val="none" w:sz="0" w:space="0" w:color="auto"/>
                    <w:bottom w:val="none" w:sz="0" w:space="0" w:color="auto"/>
                    <w:right w:val="none" w:sz="0" w:space="0" w:color="auto"/>
                  </w:divBdr>
                  <w:divsChild>
                    <w:div w:id="26018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1311">
      <w:bodyDiv w:val="1"/>
      <w:marLeft w:val="0"/>
      <w:marRight w:val="0"/>
      <w:marTop w:val="0"/>
      <w:marBottom w:val="0"/>
      <w:divBdr>
        <w:top w:val="none" w:sz="0" w:space="0" w:color="auto"/>
        <w:left w:val="none" w:sz="0" w:space="0" w:color="auto"/>
        <w:bottom w:val="none" w:sz="0" w:space="0" w:color="auto"/>
        <w:right w:val="none" w:sz="0" w:space="0" w:color="auto"/>
      </w:divBdr>
    </w:div>
    <w:div w:id="128977746">
      <w:bodyDiv w:val="1"/>
      <w:marLeft w:val="0"/>
      <w:marRight w:val="0"/>
      <w:marTop w:val="0"/>
      <w:marBottom w:val="0"/>
      <w:divBdr>
        <w:top w:val="none" w:sz="0" w:space="0" w:color="auto"/>
        <w:left w:val="none" w:sz="0" w:space="0" w:color="auto"/>
        <w:bottom w:val="none" w:sz="0" w:space="0" w:color="auto"/>
        <w:right w:val="none" w:sz="0" w:space="0" w:color="auto"/>
      </w:divBdr>
      <w:divsChild>
        <w:div w:id="1325280649">
          <w:marLeft w:val="0"/>
          <w:marRight w:val="0"/>
          <w:marTop w:val="0"/>
          <w:marBottom w:val="0"/>
          <w:divBdr>
            <w:top w:val="none" w:sz="0" w:space="0" w:color="auto"/>
            <w:left w:val="none" w:sz="0" w:space="0" w:color="auto"/>
            <w:bottom w:val="none" w:sz="0" w:space="0" w:color="auto"/>
            <w:right w:val="none" w:sz="0" w:space="0" w:color="auto"/>
          </w:divBdr>
          <w:divsChild>
            <w:div w:id="1632441788">
              <w:marLeft w:val="0"/>
              <w:marRight w:val="0"/>
              <w:marTop w:val="0"/>
              <w:marBottom w:val="0"/>
              <w:divBdr>
                <w:top w:val="none" w:sz="0" w:space="0" w:color="auto"/>
                <w:left w:val="none" w:sz="0" w:space="0" w:color="auto"/>
                <w:bottom w:val="none" w:sz="0" w:space="0" w:color="auto"/>
                <w:right w:val="none" w:sz="0" w:space="0" w:color="auto"/>
              </w:divBdr>
              <w:divsChild>
                <w:div w:id="1830828622">
                  <w:marLeft w:val="0"/>
                  <w:marRight w:val="0"/>
                  <w:marTop w:val="0"/>
                  <w:marBottom w:val="0"/>
                  <w:divBdr>
                    <w:top w:val="none" w:sz="0" w:space="0" w:color="auto"/>
                    <w:left w:val="none" w:sz="0" w:space="0" w:color="auto"/>
                    <w:bottom w:val="none" w:sz="0" w:space="0" w:color="auto"/>
                    <w:right w:val="none" w:sz="0" w:space="0" w:color="auto"/>
                  </w:divBdr>
                  <w:divsChild>
                    <w:div w:id="12072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35723">
      <w:bodyDiv w:val="1"/>
      <w:marLeft w:val="0"/>
      <w:marRight w:val="0"/>
      <w:marTop w:val="0"/>
      <w:marBottom w:val="0"/>
      <w:divBdr>
        <w:top w:val="none" w:sz="0" w:space="0" w:color="auto"/>
        <w:left w:val="none" w:sz="0" w:space="0" w:color="auto"/>
        <w:bottom w:val="none" w:sz="0" w:space="0" w:color="auto"/>
        <w:right w:val="none" w:sz="0" w:space="0" w:color="auto"/>
      </w:divBdr>
    </w:div>
    <w:div w:id="205609640">
      <w:bodyDiv w:val="1"/>
      <w:marLeft w:val="0"/>
      <w:marRight w:val="0"/>
      <w:marTop w:val="0"/>
      <w:marBottom w:val="0"/>
      <w:divBdr>
        <w:top w:val="none" w:sz="0" w:space="0" w:color="auto"/>
        <w:left w:val="none" w:sz="0" w:space="0" w:color="auto"/>
        <w:bottom w:val="none" w:sz="0" w:space="0" w:color="auto"/>
        <w:right w:val="none" w:sz="0" w:space="0" w:color="auto"/>
      </w:divBdr>
      <w:divsChild>
        <w:div w:id="2125492919">
          <w:marLeft w:val="0"/>
          <w:marRight w:val="0"/>
          <w:marTop w:val="0"/>
          <w:marBottom w:val="0"/>
          <w:divBdr>
            <w:top w:val="none" w:sz="0" w:space="0" w:color="auto"/>
            <w:left w:val="none" w:sz="0" w:space="0" w:color="auto"/>
            <w:bottom w:val="none" w:sz="0" w:space="0" w:color="auto"/>
            <w:right w:val="none" w:sz="0" w:space="0" w:color="auto"/>
          </w:divBdr>
          <w:divsChild>
            <w:div w:id="1972398968">
              <w:marLeft w:val="0"/>
              <w:marRight w:val="0"/>
              <w:marTop w:val="0"/>
              <w:marBottom w:val="0"/>
              <w:divBdr>
                <w:top w:val="none" w:sz="0" w:space="0" w:color="auto"/>
                <w:left w:val="none" w:sz="0" w:space="0" w:color="auto"/>
                <w:bottom w:val="none" w:sz="0" w:space="0" w:color="auto"/>
                <w:right w:val="none" w:sz="0" w:space="0" w:color="auto"/>
              </w:divBdr>
              <w:divsChild>
                <w:div w:id="342123286">
                  <w:marLeft w:val="0"/>
                  <w:marRight w:val="0"/>
                  <w:marTop w:val="0"/>
                  <w:marBottom w:val="0"/>
                  <w:divBdr>
                    <w:top w:val="none" w:sz="0" w:space="0" w:color="auto"/>
                    <w:left w:val="none" w:sz="0" w:space="0" w:color="auto"/>
                    <w:bottom w:val="none" w:sz="0" w:space="0" w:color="auto"/>
                    <w:right w:val="none" w:sz="0" w:space="0" w:color="auto"/>
                  </w:divBdr>
                  <w:divsChild>
                    <w:div w:id="796459780">
                      <w:marLeft w:val="0"/>
                      <w:marRight w:val="0"/>
                      <w:marTop w:val="0"/>
                      <w:marBottom w:val="0"/>
                      <w:divBdr>
                        <w:top w:val="none" w:sz="0" w:space="0" w:color="auto"/>
                        <w:left w:val="none" w:sz="0" w:space="0" w:color="auto"/>
                        <w:bottom w:val="none" w:sz="0" w:space="0" w:color="auto"/>
                        <w:right w:val="none" w:sz="0" w:space="0" w:color="auto"/>
                      </w:divBdr>
                    </w:div>
                    <w:div w:id="111247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02625">
      <w:bodyDiv w:val="1"/>
      <w:marLeft w:val="0"/>
      <w:marRight w:val="0"/>
      <w:marTop w:val="0"/>
      <w:marBottom w:val="0"/>
      <w:divBdr>
        <w:top w:val="none" w:sz="0" w:space="0" w:color="auto"/>
        <w:left w:val="none" w:sz="0" w:space="0" w:color="auto"/>
        <w:bottom w:val="none" w:sz="0" w:space="0" w:color="auto"/>
        <w:right w:val="none" w:sz="0" w:space="0" w:color="auto"/>
      </w:divBdr>
    </w:div>
    <w:div w:id="369502960">
      <w:bodyDiv w:val="1"/>
      <w:marLeft w:val="0"/>
      <w:marRight w:val="0"/>
      <w:marTop w:val="0"/>
      <w:marBottom w:val="0"/>
      <w:divBdr>
        <w:top w:val="none" w:sz="0" w:space="0" w:color="auto"/>
        <w:left w:val="none" w:sz="0" w:space="0" w:color="auto"/>
        <w:bottom w:val="none" w:sz="0" w:space="0" w:color="auto"/>
        <w:right w:val="none" w:sz="0" w:space="0" w:color="auto"/>
      </w:divBdr>
    </w:div>
    <w:div w:id="405810822">
      <w:bodyDiv w:val="1"/>
      <w:marLeft w:val="0"/>
      <w:marRight w:val="0"/>
      <w:marTop w:val="0"/>
      <w:marBottom w:val="0"/>
      <w:divBdr>
        <w:top w:val="none" w:sz="0" w:space="0" w:color="auto"/>
        <w:left w:val="none" w:sz="0" w:space="0" w:color="auto"/>
        <w:bottom w:val="none" w:sz="0" w:space="0" w:color="auto"/>
        <w:right w:val="none" w:sz="0" w:space="0" w:color="auto"/>
      </w:divBdr>
    </w:div>
    <w:div w:id="465509858">
      <w:bodyDiv w:val="1"/>
      <w:marLeft w:val="0"/>
      <w:marRight w:val="0"/>
      <w:marTop w:val="0"/>
      <w:marBottom w:val="0"/>
      <w:divBdr>
        <w:top w:val="none" w:sz="0" w:space="0" w:color="auto"/>
        <w:left w:val="none" w:sz="0" w:space="0" w:color="auto"/>
        <w:bottom w:val="none" w:sz="0" w:space="0" w:color="auto"/>
        <w:right w:val="none" w:sz="0" w:space="0" w:color="auto"/>
      </w:divBdr>
    </w:div>
    <w:div w:id="473304012">
      <w:bodyDiv w:val="1"/>
      <w:marLeft w:val="0"/>
      <w:marRight w:val="0"/>
      <w:marTop w:val="0"/>
      <w:marBottom w:val="0"/>
      <w:divBdr>
        <w:top w:val="none" w:sz="0" w:space="0" w:color="auto"/>
        <w:left w:val="none" w:sz="0" w:space="0" w:color="auto"/>
        <w:bottom w:val="none" w:sz="0" w:space="0" w:color="auto"/>
        <w:right w:val="none" w:sz="0" w:space="0" w:color="auto"/>
      </w:divBdr>
    </w:div>
    <w:div w:id="510682759">
      <w:bodyDiv w:val="1"/>
      <w:marLeft w:val="0"/>
      <w:marRight w:val="0"/>
      <w:marTop w:val="0"/>
      <w:marBottom w:val="0"/>
      <w:divBdr>
        <w:top w:val="none" w:sz="0" w:space="0" w:color="auto"/>
        <w:left w:val="none" w:sz="0" w:space="0" w:color="auto"/>
        <w:bottom w:val="none" w:sz="0" w:space="0" w:color="auto"/>
        <w:right w:val="none" w:sz="0" w:space="0" w:color="auto"/>
      </w:divBdr>
    </w:div>
    <w:div w:id="598414140">
      <w:bodyDiv w:val="1"/>
      <w:marLeft w:val="0"/>
      <w:marRight w:val="0"/>
      <w:marTop w:val="0"/>
      <w:marBottom w:val="0"/>
      <w:divBdr>
        <w:top w:val="none" w:sz="0" w:space="0" w:color="auto"/>
        <w:left w:val="none" w:sz="0" w:space="0" w:color="auto"/>
        <w:bottom w:val="none" w:sz="0" w:space="0" w:color="auto"/>
        <w:right w:val="none" w:sz="0" w:space="0" w:color="auto"/>
      </w:divBdr>
      <w:divsChild>
        <w:div w:id="574095541">
          <w:marLeft w:val="0"/>
          <w:marRight w:val="0"/>
          <w:marTop w:val="0"/>
          <w:marBottom w:val="0"/>
          <w:divBdr>
            <w:top w:val="none" w:sz="0" w:space="0" w:color="auto"/>
            <w:left w:val="none" w:sz="0" w:space="0" w:color="auto"/>
            <w:bottom w:val="none" w:sz="0" w:space="0" w:color="auto"/>
            <w:right w:val="none" w:sz="0" w:space="0" w:color="auto"/>
          </w:divBdr>
          <w:divsChild>
            <w:div w:id="1663049314">
              <w:marLeft w:val="0"/>
              <w:marRight w:val="0"/>
              <w:marTop w:val="0"/>
              <w:marBottom w:val="0"/>
              <w:divBdr>
                <w:top w:val="none" w:sz="0" w:space="0" w:color="auto"/>
                <w:left w:val="none" w:sz="0" w:space="0" w:color="auto"/>
                <w:bottom w:val="none" w:sz="0" w:space="0" w:color="auto"/>
                <w:right w:val="none" w:sz="0" w:space="0" w:color="auto"/>
              </w:divBdr>
              <w:divsChild>
                <w:div w:id="329406362">
                  <w:marLeft w:val="0"/>
                  <w:marRight w:val="0"/>
                  <w:marTop w:val="0"/>
                  <w:marBottom w:val="0"/>
                  <w:divBdr>
                    <w:top w:val="none" w:sz="0" w:space="0" w:color="auto"/>
                    <w:left w:val="none" w:sz="0" w:space="0" w:color="auto"/>
                    <w:bottom w:val="none" w:sz="0" w:space="0" w:color="auto"/>
                    <w:right w:val="none" w:sz="0" w:space="0" w:color="auto"/>
                  </w:divBdr>
                  <w:divsChild>
                    <w:div w:id="94249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7980">
      <w:bodyDiv w:val="1"/>
      <w:marLeft w:val="0"/>
      <w:marRight w:val="0"/>
      <w:marTop w:val="0"/>
      <w:marBottom w:val="0"/>
      <w:divBdr>
        <w:top w:val="none" w:sz="0" w:space="0" w:color="auto"/>
        <w:left w:val="none" w:sz="0" w:space="0" w:color="auto"/>
        <w:bottom w:val="none" w:sz="0" w:space="0" w:color="auto"/>
        <w:right w:val="none" w:sz="0" w:space="0" w:color="auto"/>
      </w:divBdr>
    </w:div>
    <w:div w:id="637415391">
      <w:bodyDiv w:val="1"/>
      <w:marLeft w:val="0"/>
      <w:marRight w:val="0"/>
      <w:marTop w:val="0"/>
      <w:marBottom w:val="0"/>
      <w:divBdr>
        <w:top w:val="none" w:sz="0" w:space="0" w:color="auto"/>
        <w:left w:val="none" w:sz="0" w:space="0" w:color="auto"/>
        <w:bottom w:val="none" w:sz="0" w:space="0" w:color="auto"/>
        <w:right w:val="none" w:sz="0" w:space="0" w:color="auto"/>
      </w:divBdr>
      <w:divsChild>
        <w:div w:id="88085630">
          <w:marLeft w:val="0"/>
          <w:marRight w:val="0"/>
          <w:marTop w:val="0"/>
          <w:marBottom w:val="0"/>
          <w:divBdr>
            <w:top w:val="none" w:sz="0" w:space="0" w:color="auto"/>
            <w:left w:val="none" w:sz="0" w:space="0" w:color="auto"/>
            <w:bottom w:val="none" w:sz="0" w:space="0" w:color="auto"/>
            <w:right w:val="none" w:sz="0" w:space="0" w:color="auto"/>
          </w:divBdr>
          <w:divsChild>
            <w:div w:id="969015513">
              <w:marLeft w:val="0"/>
              <w:marRight w:val="0"/>
              <w:marTop w:val="0"/>
              <w:marBottom w:val="0"/>
              <w:divBdr>
                <w:top w:val="none" w:sz="0" w:space="0" w:color="auto"/>
                <w:left w:val="none" w:sz="0" w:space="0" w:color="auto"/>
                <w:bottom w:val="none" w:sz="0" w:space="0" w:color="auto"/>
                <w:right w:val="none" w:sz="0" w:space="0" w:color="auto"/>
              </w:divBdr>
              <w:divsChild>
                <w:div w:id="20522125">
                  <w:marLeft w:val="0"/>
                  <w:marRight w:val="0"/>
                  <w:marTop w:val="0"/>
                  <w:marBottom w:val="0"/>
                  <w:divBdr>
                    <w:top w:val="none" w:sz="0" w:space="0" w:color="auto"/>
                    <w:left w:val="none" w:sz="0" w:space="0" w:color="auto"/>
                    <w:bottom w:val="none" w:sz="0" w:space="0" w:color="auto"/>
                    <w:right w:val="none" w:sz="0" w:space="0" w:color="auto"/>
                  </w:divBdr>
                  <w:divsChild>
                    <w:div w:id="10439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709098">
      <w:bodyDiv w:val="1"/>
      <w:marLeft w:val="0"/>
      <w:marRight w:val="0"/>
      <w:marTop w:val="0"/>
      <w:marBottom w:val="0"/>
      <w:divBdr>
        <w:top w:val="none" w:sz="0" w:space="0" w:color="auto"/>
        <w:left w:val="none" w:sz="0" w:space="0" w:color="auto"/>
        <w:bottom w:val="none" w:sz="0" w:space="0" w:color="auto"/>
        <w:right w:val="none" w:sz="0" w:space="0" w:color="auto"/>
      </w:divBdr>
      <w:divsChild>
        <w:div w:id="756175152">
          <w:marLeft w:val="0"/>
          <w:marRight w:val="0"/>
          <w:marTop w:val="0"/>
          <w:marBottom w:val="0"/>
          <w:divBdr>
            <w:top w:val="none" w:sz="0" w:space="0" w:color="auto"/>
            <w:left w:val="none" w:sz="0" w:space="0" w:color="auto"/>
            <w:bottom w:val="none" w:sz="0" w:space="0" w:color="auto"/>
            <w:right w:val="none" w:sz="0" w:space="0" w:color="auto"/>
          </w:divBdr>
          <w:divsChild>
            <w:div w:id="255141938">
              <w:marLeft w:val="0"/>
              <w:marRight w:val="0"/>
              <w:marTop w:val="0"/>
              <w:marBottom w:val="0"/>
              <w:divBdr>
                <w:top w:val="none" w:sz="0" w:space="0" w:color="auto"/>
                <w:left w:val="none" w:sz="0" w:space="0" w:color="auto"/>
                <w:bottom w:val="none" w:sz="0" w:space="0" w:color="auto"/>
                <w:right w:val="none" w:sz="0" w:space="0" w:color="auto"/>
              </w:divBdr>
              <w:divsChild>
                <w:div w:id="142478414">
                  <w:marLeft w:val="0"/>
                  <w:marRight w:val="0"/>
                  <w:marTop w:val="0"/>
                  <w:marBottom w:val="0"/>
                  <w:divBdr>
                    <w:top w:val="none" w:sz="0" w:space="0" w:color="auto"/>
                    <w:left w:val="none" w:sz="0" w:space="0" w:color="auto"/>
                    <w:bottom w:val="none" w:sz="0" w:space="0" w:color="auto"/>
                    <w:right w:val="none" w:sz="0" w:space="0" w:color="auto"/>
                  </w:divBdr>
                  <w:divsChild>
                    <w:div w:id="110002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95490">
      <w:bodyDiv w:val="1"/>
      <w:marLeft w:val="0"/>
      <w:marRight w:val="0"/>
      <w:marTop w:val="0"/>
      <w:marBottom w:val="0"/>
      <w:divBdr>
        <w:top w:val="none" w:sz="0" w:space="0" w:color="auto"/>
        <w:left w:val="none" w:sz="0" w:space="0" w:color="auto"/>
        <w:bottom w:val="none" w:sz="0" w:space="0" w:color="auto"/>
        <w:right w:val="none" w:sz="0" w:space="0" w:color="auto"/>
      </w:divBdr>
      <w:divsChild>
        <w:div w:id="798375514">
          <w:marLeft w:val="0"/>
          <w:marRight w:val="0"/>
          <w:marTop w:val="0"/>
          <w:marBottom w:val="0"/>
          <w:divBdr>
            <w:top w:val="none" w:sz="0" w:space="0" w:color="auto"/>
            <w:left w:val="none" w:sz="0" w:space="0" w:color="auto"/>
            <w:bottom w:val="none" w:sz="0" w:space="0" w:color="auto"/>
            <w:right w:val="none" w:sz="0" w:space="0" w:color="auto"/>
          </w:divBdr>
          <w:divsChild>
            <w:div w:id="1886142146">
              <w:marLeft w:val="0"/>
              <w:marRight w:val="0"/>
              <w:marTop w:val="0"/>
              <w:marBottom w:val="0"/>
              <w:divBdr>
                <w:top w:val="none" w:sz="0" w:space="0" w:color="auto"/>
                <w:left w:val="none" w:sz="0" w:space="0" w:color="auto"/>
                <w:bottom w:val="none" w:sz="0" w:space="0" w:color="auto"/>
                <w:right w:val="none" w:sz="0" w:space="0" w:color="auto"/>
              </w:divBdr>
              <w:divsChild>
                <w:div w:id="1462309098">
                  <w:marLeft w:val="0"/>
                  <w:marRight w:val="0"/>
                  <w:marTop w:val="0"/>
                  <w:marBottom w:val="0"/>
                  <w:divBdr>
                    <w:top w:val="none" w:sz="0" w:space="0" w:color="auto"/>
                    <w:left w:val="none" w:sz="0" w:space="0" w:color="auto"/>
                    <w:bottom w:val="none" w:sz="0" w:space="0" w:color="auto"/>
                    <w:right w:val="none" w:sz="0" w:space="0" w:color="auto"/>
                  </w:divBdr>
                  <w:divsChild>
                    <w:div w:id="9100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607914">
      <w:bodyDiv w:val="1"/>
      <w:marLeft w:val="0"/>
      <w:marRight w:val="0"/>
      <w:marTop w:val="0"/>
      <w:marBottom w:val="0"/>
      <w:divBdr>
        <w:top w:val="none" w:sz="0" w:space="0" w:color="auto"/>
        <w:left w:val="none" w:sz="0" w:space="0" w:color="auto"/>
        <w:bottom w:val="none" w:sz="0" w:space="0" w:color="auto"/>
        <w:right w:val="none" w:sz="0" w:space="0" w:color="auto"/>
      </w:divBdr>
    </w:div>
    <w:div w:id="855656809">
      <w:bodyDiv w:val="1"/>
      <w:marLeft w:val="0"/>
      <w:marRight w:val="0"/>
      <w:marTop w:val="0"/>
      <w:marBottom w:val="0"/>
      <w:divBdr>
        <w:top w:val="none" w:sz="0" w:space="0" w:color="auto"/>
        <w:left w:val="none" w:sz="0" w:space="0" w:color="auto"/>
        <w:bottom w:val="none" w:sz="0" w:space="0" w:color="auto"/>
        <w:right w:val="none" w:sz="0" w:space="0" w:color="auto"/>
      </w:divBdr>
      <w:divsChild>
        <w:div w:id="184368587">
          <w:marLeft w:val="0"/>
          <w:marRight w:val="0"/>
          <w:marTop w:val="0"/>
          <w:marBottom w:val="0"/>
          <w:divBdr>
            <w:top w:val="none" w:sz="0" w:space="0" w:color="auto"/>
            <w:left w:val="none" w:sz="0" w:space="0" w:color="auto"/>
            <w:bottom w:val="none" w:sz="0" w:space="0" w:color="auto"/>
            <w:right w:val="none" w:sz="0" w:space="0" w:color="auto"/>
          </w:divBdr>
          <w:divsChild>
            <w:div w:id="2081518744">
              <w:marLeft w:val="0"/>
              <w:marRight w:val="0"/>
              <w:marTop w:val="0"/>
              <w:marBottom w:val="0"/>
              <w:divBdr>
                <w:top w:val="none" w:sz="0" w:space="0" w:color="auto"/>
                <w:left w:val="none" w:sz="0" w:space="0" w:color="auto"/>
                <w:bottom w:val="none" w:sz="0" w:space="0" w:color="auto"/>
                <w:right w:val="none" w:sz="0" w:space="0" w:color="auto"/>
              </w:divBdr>
              <w:divsChild>
                <w:div w:id="1688679811">
                  <w:marLeft w:val="0"/>
                  <w:marRight w:val="0"/>
                  <w:marTop w:val="0"/>
                  <w:marBottom w:val="0"/>
                  <w:divBdr>
                    <w:top w:val="none" w:sz="0" w:space="0" w:color="auto"/>
                    <w:left w:val="none" w:sz="0" w:space="0" w:color="auto"/>
                    <w:bottom w:val="none" w:sz="0" w:space="0" w:color="auto"/>
                    <w:right w:val="none" w:sz="0" w:space="0" w:color="auto"/>
                  </w:divBdr>
                  <w:divsChild>
                    <w:div w:id="10827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769318">
      <w:bodyDiv w:val="1"/>
      <w:marLeft w:val="0"/>
      <w:marRight w:val="0"/>
      <w:marTop w:val="0"/>
      <w:marBottom w:val="0"/>
      <w:divBdr>
        <w:top w:val="none" w:sz="0" w:space="0" w:color="auto"/>
        <w:left w:val="none" w:sz="0" w:space="0" w:color="auto"/>
        <w:bottom w:val="none" w:sz="0" w:space="0" w:color="auto"/>
        <w:right w:val="none" w:sz="0" w:space="0" w:color="auto"/>
      </w:divBdr>
    </w:div>
    <w:div w:id="937101041">
      <w:bodyDiv w:val="1"/>
      <w:marLeft w:val="0"/>
      <w:marRight w:val="0"/>
      <w:marTop w:val="0"/>
      <w:marBottom w:val="0"/>
      <w:divBdr>
        <w:top w:val="none" w:sz="0" w:space="0" w:color="auto"/>
        <w:left w:val="none" w:sz="0" w:space="0" w:color="auto"/>
        <w:bottom w:val="none" w:sz="0" w:space="0" w:color="auto"/>
        <w:right w:val="none" w:sz="0" w:space="0" w:color="auto"/>
      </w:divBdr>
      <w:divsChild>
        <w:div w:id="862480379">
          <w:marLeft w:val="0"/>
          <w:marRight w:val="0"/>
          <w:marTop w:val="0"/>
          <w:marBottom w:val="0"/>
          <w:divBdr>
            <w:top w:val="none" w:sz="0" w:space="0" w:color="auto"/>
            <w:left w:val="none" w:sz="0" w:space="0" w:color="auto"/>
            <w:bottom w:val="none" w:sz="0" w:space="0" w:color="auto"/>
            <w:right w:val="none" w:sz="0" w:space="0" w:color="auto"/>
          </w:divBdr>
          <w:divsChild>
            <w:div w:id="437063802">
              <w:marLeft w:val="0"/>
              <w:marRight w:val="0"/>
              <w:marTop w:val="0"/>
              <w:marBottom w:val="0"/>
              <w:divBdr>
                <w:top w:val="none" w:sz="0" w:space="0" w:color="auto"/>
                <w:left w:val="none" w:sz="0" w:space="0" w:color="auto"/>
                <w:bottom w:val="none" w:sz="0" w:space="0" w:color="auto"/>
                <w:right w:val="none" w:sz="0" w:space="0" w:color="auto"/>
              </w:divBdr>
              <w:divsChild>
                <w:div w:id="1990817821">
                  <w:marLeft w:val="0"/>
                  <w:marRight w:val="0"/>
                  <w:marTop w:val="0"/>
                  <w:marBottom w:val="0"/>
                  <w:divBdr>
                    <w:top w:val="none" w:sz="0" w:space="0" w:color="auto"/>
                    <w:left w:val="none" w:sz="0" w:space="0" w:color="auto"/>
                    <w:bottom w:val="none" w:sz="0" w:space="0" w:color="auto"/>
                    <w:right w:val="none" w:sz="0" w:space="0" w:color="auto"/>
                  </w:divBdr>
                  <w:divsChild>
                    <w:div w:id="5806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220071">
      <w:bodyDiv w:val="1"/>
      <w:marLeft w:val="0"/>
      <w:marRight w:val="0"/>
      <w:marTop w:val="0"/>
      <w:marBottom w:val="0"/>
      <w:divBdr>
        <w:top w:val="none" w:sz="0" w:space="0" w:color="auto"/>
        <w:left w:val="none" w:sz="0" w:space="0" w:color="auto"/>
        <w:bottom w:val="none" w:sz="0" w:space="0" w:color="auto"/>
        <w:right w:val="none" w:sz="0" w:space="0" w:color="auto"/>
      </w:divBdr>
      <w:divsChild>
        <w:div w:id="2144763547">
          <w:marLeft w:val="0"/>
          <w:marRight w:val="0"/>
          <w:marTop w:val="0"/>
          <w:marBottom w:val="0"/>
          <w:divBdr>
            <w:top w:val="none" w:sz="0" w:space="0" w:color="auto"/>
            <w:left w:val="none" w:sz="0" w:space="0" w:color="auto"/>
            <w:bottom w:val="none" w:sz="0" w:space="0" w:color="auto"/>
            <w:right w:val="none" w:sz="0" w:space="0" w:color="auto"/>
          </w:divBdr>
          <w:divsChild>
            <w:div w:id="2516862">
              <w:marLeft w:val="0"/>
              <w:marRight w:val="0"/>
              <w:marTop w:val="0"/>
              <w:marBottom w:val="0"/>
              <w:divBdr>
                <w:top w:val="none" w:sz="0" w:space="0" w:color="auto"/>
                <w:left w:val="none" w:sz="0" w:space="0" w:color="auto"/>
                <w:bottom w:val="none" w:sz="0" w:space="0" w:color="auto"/>
                <w:right w:val="none" w:sz="0" w:space="0" w:color="auto"/>
              </w:divBdr>
              <w:divsChild>
                <w:div w:id="1381972899">
                  <w:marLeft w:val="0"/>
                  <w:marRight w:val="0"/>
                  <w:marTop w:val="0"/>
                  <w:marBottom w:val="0"/>
                  <w:divBdr>
                    <w:top w:val="none" w:sz="0" w:space="0" w:color="auto"/>
                    <w:left w:val="none" w:sz="0" w:space="0" w:color="auto"/>
                    <w:bottom w:val="none" w:sz="0" w:space="0" w:color="auto"/>
                    <w:right w:val="none" w:sz="0" w:space="0" w:color="auto"/>
                  </w:divBdr>
                  <w:divsChild>
                    <w:div w:id="166712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827862">
      <w:bodyDiv w:val="1"/>
      <w:marLeft w:val="0"/>
      <w:marRight w:val="0"/>
      <w:marTop w:val="0"/>
      <w:marBottom w:val="0"/>
      <w:divBdr>
        <w:top w:val="none" w:sz="0" w:space="0" w:color="auto"/>
        <w:left w:val="none" w:sz="0" w:space="0" w:color="auto"/>
        <w:bottom w:val="none" w:sz="0" w:space="0" w:color="auto"/>
        <w:right w:val="none" w:sz="0" w:space="0" w:color="auto"/>
      </w:divBdr>
      <w:divsChild>
        <w:div w:id="316349133">
          <w:marLeft w:val="0"/>
          <w:marRight w:val="0"/>
          <w:marTop w:val="0"/>
          <w:marBottom w:val="0"/>
          <w:divBdr>
            <w:top w:val="none" w:sz="0" w:space="0" w:color="auto"/>
            <w:left w:val="none" w:sz="0" w:space="0" w:color="auto"/>
            <w:bottom w:val="none" w:sz="0" w:space="0" w:color="auto"/>
            <w:right w:val="none" w:sz="0" w:space="0" w:color="auto"/>
          </w:divBdr>
          <w:divsChild>
            <w:div w:id="290717883">
              <w:marLeft w:val="0"/>
              <w:marRight w:val="0"/>
              <w:marTop w:val="0"/>
              <w:marBottom w:val="0"/>
              <w:divBdr>
                <w:top w:val="none" w:sz="0" w:space="0" w:color="auto"/>
                <w:left w:val="none" w:sz="0" w:space="0" w:color="auto"/>
                <w:bottom w:val="none" w:sz="0" w:space="0" w:color="auto"/>
                <w:right w:val="none" w:sz="0" w:space="0" w:color="auto"/>
              </w:divBdr>
              <w:divsChild>
                <w:div w:id="236592491">
                  <w:marLeft w:val="0"/>
                  <w:marRight w:val="0"/>
                  <w:marTop w:val="0"/>
                  <w:marBottom w:val="0"/>
                  <w:divBdr>
                    <w:top w:val="none" w:sz="0" w:space="0" w:color="auto"/>
                    <w:left w:val="none" w:sz="0" w:space="0" w:color="auto"/>
                    <w:bottom w:val="none" w:sz="0" w:space="0" w:color="auto"/>
                    <w:right w:val="none" w:sz="0" w:space="0" w:color="auto"/>
                  </w:divBdr>
                  <w:divsChild>
                    <w:div w:id="83298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746426">
      <w:bodyDiv w:val="1"/>
      <w:marLeft w:val="0"/>
      <w:marRight w:val="0"/>
      <w:marTop w:val="0"/>
      <w:marBottom w:val="0"/>
      <w:divBdr>
        <w:top w:val="none" w:sz="0" w:space="0" w:color="auto"/>
        <w:left w:val="none" w:sz="0" w:space="0" w:color="auto"/>
        <w:bottom w:val="none" w:sz="0" w:space="0" w:color="auto"/>
        <w:right w:val="none" w:sz="0" w:space="0" w:color="auto"/>
      </w:divBdr>
    </w:div>
    <w:div w:id="1043482996">
      <w:bodyDiv w:val="1"/>
      <w:marLeft w:val="0"/>
      <w:marRight w:val="0"/>
      <w:marTop w:val="0"/>
      <w:marBottom w:val="0"/>
      <w:divBdr>
        <w:top w:val="none" w:sz="0" w:space="0" w:color="auto"/>
        <w:left w:val="none" w:sz="0" w:space="0" w:color="auto"/>
        <w:bottom w:val="none" w:sz="0" w:space="0" w:color="auto"/>
        <w:right w:val="none" w:sz="0" w:space="0" w:color="auto"/>
      </w:divBdr>
      <w:divsChild>
        <w:div w:id="1908302556">
          <w:marLeft w:val="0"/>
          <w:marRight w:val="0"/>
          <w:marTop w:val="0"/>
          <w:marBottom w:val="0"/>
          <w:divBdr>
            <w:top w:val="none" w:sz="0" w:space="0" w:color="auto"/>
            <w:left w:val="none" w:sz="0" w:space="0" w:color="auto"/>
            <w:bottom w:val="none" w:sz="0" w:space="0" w:color="auto"/>
            <w:right w:val="none" w:sz="0" w:space="0" w:color="auto"/>
          </w:divBdr>
          <w:divsChild>
            <w:div w:id="886456027">
              <w:marLeft w:val="0"/>
              <w:marRight w:val="0"/>
              <w:marTop w:val="0"/>
              <w:marBottom w:val="0"/>
              <w:divBdr>
                <w:top w:val="none" w:sz="0" w:space="0" w:color="auto"/>
                <w:left w:val="none" w:sz="0" w:space="0" w:color="auto"/>
                <w:bottom w:val="none" w:sz="0" w:space="0" w:color="auto"/>
                <w:right w:val="none" w:sz="0" w:space="0" w:color="auto"/>
              </w:divBdr>
              <w:divsChild>
                <w:div w:id="1646162556">
                  <w:marLeft w:val="0"/>
                  <w:marRight w:val="0"/>
                  <w:marTop w:val="0"/>
                  <w:marBottom w:val="0"/>
                  <w:divBdr>
                    <w:top w:val="none" w:sz="0" w:space="0" w:color="auto"/>
                    <w:left w:val="none" w:sz="0" w:space="0" w:color="auto"/>
                    <w:bottom w:val="none" w:sz="0" w:space="0" w:color="auto"/>
                    <w:right w:val="none" w:sz="0" w:space="0" w:color="auto"/>
                  </w:divBdr>
                  <w:divsChild>
                    <w:div w:id="68348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74348">
      <w:bodyDiv w:val="1"/>
      <w:marLeft w:val="0"/>
      <w:marRight w:val="0"/>
      <w:marTop w:val="0"/>
      <w:marBottom w:val="0"/>
      <w:divBdr>
        <w:top w:val="none" w:sz="0" w:space="0" w:color="auto"/>
        <w:left w:val="none" w:sz="0" w:space="0" w:color="auto"/>
        <w:bottom w:val="none" w:sz="0" w:space="0" w:color="auto"/>
        <w:right w:val="none" w:sz="0" w:space="0" w:color="auto"/>
      </w:divBdr>
      <w:divsChild>
        <w:div w:id="1947929873">
          <w:marLeft w:val="0"/>
          <w:marRight w:val="0"/>
          <w:marTop w:val="0"/>
          <w:marBottom w:val="0"/>
          <w:divBdr>
            <w:top w:val="none" w:sz="0" w:space="0" w:color="auto"/>
            <w:left w:val="none" w:sz="0" w:space="0" w:color="auto"/>
            <w:bottom w:val="none" w:sz="0" w:space="0" w:color="auto"/>
            <w:right w:val="none" w:sz="0" w:space="0" w:color="auto"/>
          </w:divBdr>
          <w:divsChild>
            <w:div w:id="2081441873">
              <w:marLeft w:val="0"/>
              <w:marRight w:val="0"/>
              <w:marTop w:val="0"/>
              <w:marBottom w:val="0"/>
              <w:divBdr>
                <w:top w:val="none" w:sz="0" w:space="0" w:color="auto"/>
                <w:left w:val="none" w:sz="0" w:space="0" w:color="auto"/>
                <w:bottom w:val="none" w:sz="0" w:space="0" w:color="auto"/>
                <w:right w:val="none" w:sz="0" w:space="0" w:color="auto"/>
              </w:divBdr>
              <w:divsChild>
                <w:div w:id="1049913938">
                  <w:marLeft w:val="0"/>
                  <w:marRight w:val="0"/>
                  <w:marTop w:val="0"/>
                  <w:marBottom w:val="0"/>
                  <w:divBdr>
                    <w:top w:val="none" w:sz="0" w:space="0" w:color="auto"/>
                    <w:left w:val="none" w:sz="0" w:space="0" w:color="auto"/>
                    <w:bottom w:val="none" w:sz="0" w:space="0" w:color="auto"/>
                    <w:right w:val="none" w:sz="0" w:space="0" w:color="auto"/>
                  </w:divBdr>
                  <w:divsChild>
                    <w:div w:id="10990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803610">
      <w:bodyDiv w:val="1"/>
      <w:marLeft w:val="0"/>
      <w:marRight w:val="0"/>
      <w:marTop w:val="0"/>
      <w:marBottom w:val="0"/>
      <w:divBdr>
        <w:top w:val="none" w:sz="0" w:space="0" w:color="auto"/>
        <w:left w:val="none" w:sz="0" w:space="0" w:color="auto"/>
        <w:bottom w:val="none" w:sz="0" w:space="0" w:color="auto"/>
        <w:right w:val="none" w:sz="0" w:space="0" w:color="auto"/>
      </w:divBdr>
    </w:div>
    <w:div w:id="1087267061">
      <w:bodyDiv w:val="1"/>
      <w:marLeft w:val="0"/>
      <w:marRight w:val="0"/>
      <w:marTop w:val="0"/>
      <w:marBottom w:val="0"/>
      <w:divBdr>
        <w:top w:val="none" w:sz="0" w:space="0" w:color="auto"/>
        <w:left w:val="none" w:sz="0" w:space="0" w:color="auto"/>
        <w:bottom w:val="none" w:sz="0" w:space="0" w:color="auto"/>
        <w:right w:val="none" w:sz="0" w:space="0" w:color="auto"/>
      </w:divBdr>
      <w:divsChild>
        <w:div w:id="771244815">
          <w:marLeft w:val="0"/>
          <w:marRight w:val="0"/>
          <w:marTop w:val="0"/>
          <w:marBottom w:val="0"/>
          <w:divBdr>
            <w:top w:val="none" w:sz="0" w:space="0" w:color="auto"/>
            <w:left w:val="none" w:sz="0" w:space="0" w:color="auto"/>
            <w:bottom w:val="none" w:sz="0" w:space="0" w:color="auto"/>
            <w:right w:val="none" w:sz="0" w:space="0" w:color="auto"/>
          </w:divBdr>
          <w:divsChild>
            <w:div w:id="1683506228">
              <w:marLeft w:val="0"/>
              <w:marRight w:val="0"/>
              <w:marTop w:val="0"/>
              <w:marBottom w:val="0"/>
              <w:divBdr>
                <w:top w:val="none" w:sz="0" w:space="0" w:color="auto"/>
                <w:left w:val="none" w:sz="0" w:space="0" w:color="auto"/>
                <w:bottom w:val="none" w:sz="0" w:space="0" w:color="auto"/>
                <w:right w:val="none" w:sz="0" w:space="0" w:color="auto"/>
              </w:divBdr>
              <w:divsChild>
                <w:div w:id="1733305286">
                  <w:marLeft w:val="0"/>
                  <w:marRight w:val="0"/>
                  <w:marTop w:val="0"/>
                  <w:marBottom w:val="0"/>
                  <w:divBdr>
                    <w:top w:val="none" w:sz="0" w:space="0" w:color="auto"/>
                    <w:left w:val="none" w:sz="0" w:space="0" w:color="auto"/>
                    <w:bottom w:val="none" w:sz="0" w:space="0" w:color="auto"/>
                    <w:right w:val="none" w:sz="0" w:space="0" w:color="auto"/>
                  </w:divBdr>
                  <w:divsChild>
                    <w:div w:id="13073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80229">
      <w:bodyDiv w:val="1"/>
      <w:marLeft w:val="0"/>
      <w:marRight w:val="0"/>
      <w:marTop w:val="0"/>
      <w:marBottom w:val="0"/>
      <w:divBdr>
        <w:top w:val="none" w:sz="0" w:space="0" w:color="auto"/>
        <w:left w:val="none" w:sz="0" w:space="0" w:color="auto"/>
        <w:bottom w:val="none" w:sz="0" w:space="0" w:color="auto"/>
        <w:right w:val="none" w:sz="0" w:space="0" w:color="auto"/>
      </w:divBdr>
      <w:divsChild>
        <w:div w:id="1952055428">
          <w:marLeft w:val="0"/>
          <w:marRight w:val="0"/>
          <w:marTop w:val="0"/>
          <w:marBottom w:val="0"/>
          <w:divBdr>
            <w:top w:val="none" w:sz="0" w:space="0" w:color="auto"/>
            <w:left w:val="none" w:sz="0" w:space="0" w:color="auto"/>
            <w:bottom w:val="none" w:sz="0" w:space="0" w:color="auto"/>
            <w:right w:val="none" w:sz="0" w:space="0" w:color="auto"/>
          </w:divBdr>
          <w:divsChild>
            <w:div w:id="576131350">
              <w:marLeft w:val="0"/>
              <w:marRight w:val="0"/>
              <w:marTop w:val="0"/>
              <w:marBottom w:val="0"/>
              <w:divBdr>
                <w:top w:val="none" w:sz="0" w:space="0" w:color="auto"/>
                <w:left w:val="none" w:sz="0" w:space="0" w:color="auto"/>
                <w:bottom w:val="none" w:sz="0" w:space="0" w:color="auto"/>
                <w:right w:val="none" w:sz="0" w:space="0" w:color="auto"/>
              </w:divBdr>
              <w:divsChild>
                <w:div w:id="1634557683">
                  <w:marLeft w:val="0"/>
                  <w:marRight w:val="0"/>
                  <w:marTop w:val="0"/>
                  <w:marBottom w:val="0"/>
                  <w:divBdr>
                    <w:top w:val="none" w:sz="0" w:space="0" w:color="auto"/>
                    <w:left w:val="none" w:sz="0" w:space="0" w:color="auto"/>
                    <w:bottom w:val="none" w:sz="0" w:space="0" w:color="auto"/>
                    <w:right w:val="none" w:sz="0" w:space="0" w:color="auto"/>
                  </w:divBdr>
                  <w:divsChild>
                    <w:div w:id="5569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575779">
      <w:bodyDiv w:val="1"/>
      <w:marLeft w:val="0"/>
      <w:marRight w:val="0"/>
      <w:marTop w:val="0"/>
      <w:marBottom w:val="0"/>
      <w:divBdr>
        <w:top w:val="none" w:sz="0" w:space="0" w:color="auto"/>
        <w:left w:val="none" w:sz="0" w:space="0" w:color="auto"/>
        <w:bottom w:val="none" w:sz="0" w:space="0" w:color="auto"/>
        <w:right w:val="none" w:sz="0" w:space="0" w:color="auto"/>
      </w:divBdr>
    </w:div>
    <w:div w:id="1197964423">
      <w:bodyDiv w:val="1"/>
      <w:marLeft w:val="0"/>
      <w:marRight w:val="0"/>
      <w:marTop w:val="0"/>
      <w:marBottom w:val="0"/>
      <w:divBdr>
        <w:top w:val="none" w:sz="0" w:space="0" w:color="auto"/>
        <w:left w:val="none" w:sz="0" w:space="0" w:color="auto"/>
        <w:bottom w:val="none" w:sz="0" w:space="0" w:color="auto"/>
        <w:right w:val="none" w:sz="0" w:space="0" w:color="auto"/>
      </w:divBdr>
    </w:div>
    <w:div w:id="1309165504">
      <w:bodyDiv w:val="1"/>
      <w:marLeft w:val="0"/>
      <w:marRight w:val="0"/>
      <w:marTop w:val="0"/>
      <w:marBottom w:val="0"/>
      <w:divBdr>
        <w:top w:val="none" w:sz="0" w:space="0" w:color="auto"/>
        <w:left w:val="none" w:sz="0" w:space="0" w:color="auto"/>
        <w:bottom w:val="none" w:sz="0" w:space="0" w:color="auto"/>
        <w:right w:val="none" w:sz="0" w:space="0" w:color="auto"/>
      </w:divBdr>
      <w:divsChild>
        <w:div w:id="1666013032">
          <w:marLeft w:val="0"/>
          <w:marRight w:val="0"/>
          <w:marTop w:val="0"/>
          <w:marBottom w:val="0"/>
          <w:divBdr>
            <w:top w:val="none" w:sz="0" w:space="0" w:color="auto"/>
            <w:left w:val="none" w:sz="0" w:space="0" w:color="auto"/>
            <w:bottom w:val="none" w:sz="0" w:space="0" w:color="auto"/>
            <w:right w:val="none" w:sz="0" w:space="0" w:color="auto"/>
          </w:divBdr>
          <w:divsChild>
            <w:div w:id="2017492022">
              <w:marLeft w:val="0"/>
              <w:marRight w:val="0"/>
              <w:marTop w:val="0"/>
              <w:marBottom w:val="0"/>
              <w:divBdr>
                <w:top w:val="none" w:sz="0" w:space="0" w:color="auto"/>
                <w:left w:val="none" w:sz="0" w:space="0" w:color="auto"/>
                <w:bottom w:val="none" w:sz="0" w:space="0" w:color="auto"/>
                <w:right w:val="none" w:sz="0" w:space="0" w:color="auto"/>
              </w:divBdr>
              <w:divsChild>
                <w:div w:id="1990397786">
                  <w:marLeft w:val="0"/>
                  <w:marRight w:val="0"/>
                  <w:marTop w:val="0"/>
                  <w:marBottom w:val="0"/>
                  <w:divBdr>
                    <w:top w:val="none" w:sz="0" w:space="0" w:color="auto"/>
                    <w:left w:val="none" w:sz="0" w:space="0" w:color="auto"/>
                    <w:bottom w:val="none" w:sz="0" w:space="0" w:color="auto"/>
                    <w:right w:val="none" w:sz="0" w:space="0" w:color="auto"/>
                  </w:divBdr>
                  <w:divsChild>
                    <w:div w:id="20986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070">
      <w:bodyDiv w:val="1"/>
      <w:marLeft w:val="0"/>
      <w:marRight w:val="0"/>
      <w:marTop w:val="0"/>
      <w:marBottom w:val="0"/>
      <w:divBdr>
        <w:top w:val="none" w:sz="0" w:space="0" w:color="auto"/>
        <w:left w:val="none" w:sz="0" w:space="0" w:color="auto"/>
        <w:bottom w:val="none" w:sz="0" w:space="0" w:color="auto"/>
        <w:right w:val="none" w:sz="0" w:space="0" w:color="auto"/>
      </w:divBdr>
    </w:div>
    <w:div w:id="1385055928">
      <w:bodyDiv w:val="1"/>
      <w:marLeft w:val="0"/>
      <w:marRight w:val="0"/>
      <w:marTop w:val="0"/>
      <w:marBottom w:val="0"/>
      <w:divBdr>
        <w:top w:val="none" w:sz="0" w:space="0" w:color="auto"/>
        <w:left w:val="none" w:sz="0" w:space="0" w:color="auto"/>
        <w:bottom w:val="none" w:sz="0" w:space="0" w:color="auto"/>
        <w:right w:val="none" w:sz="0" w:space="0" w:color="auto"/>
      </w:divBdr>
    </w:div>
    <w:div w:id="1394425699">
      <w:bodyDiv w:val="1"/>
      <w:marLeft w:val="0"/>
      <w:marRight w:val="0"/>
      <w:marTop w:val="0"/>
      <w:marBottom w:val="0"/>
      <w:divBdr>
        <w:top w:val="none" w:sz="0" w:space="0" w:color="auto"/>
        <w:left w:val="none" w:sz="0" w:space="0" w:color="auto"/>
        <w:bottom w:val="none" w:sz="0" w:space="0" w:color="auto"/>
        <w:right w:val="none" w:sz="0" w:space="0" w:color="auto"/>
      </w:divBdr>
    </w:div>
    <w:div w:id="1421218379">
      <w:bodyDiv w:val="1"/>
      <w:marLeft w:val="0"/>
      <w:marRight w:val="0"/>
      <w:marTop w:val="0"/>
      <w:marBottom w:val="0"/>
      <w:divBdr>
        <w:top w:val="none" w:sz="0" w:space="0" w:color="auto"/>
        <w:left w:val="none" w:sz="0" w:space="0" w:color="auto"/>
        <w:bottom w:val="none" w:sz="0" w:space="0" w:color="auto"/>
        <w:right w:val="none" w:sz="0" w:space="0" w:color="auto"/>
      </w:divBdr>
    </w:div>
    <w:div w:id="1457217865">
      <w:bodyDiv w:val="1"/>
      <w:marLeft w:val="0"/>
      <w:marRight w:val="0"/>
      <w:marTop w:val="0"/>
      <w:marBottom w:val="0"/>
      <w:divBdr>
        <w:top w:val="none" w:sz="0" w:space="0" w:color="auto"/>
        <w:left w:val="none" w:sz="0" w:space="0" w:color="auto"/>
        <w:bottom w:val="none" w:sz="0" w:space="0" w:color="auto"/>
        <w:right w:val="none" w:sz="0" w:space="0" w:color="auto"/>
      </w:divBdr>
    </w:div>
    <w:div w:id="1457872924">
      <w:bodyDiv w:val="1"/>
      <w:marLeft w:val="0"/>
      <w:marRight w:val="0"/>
      <w:marTop w:val="0"/>
      <w:marBottom w:val="0"/>
      <w:divBdr>
        <w:top w:val="none" w:sz="0" w:space="0" w:color="auto"/>
        <w:left w:val="none" w:sz="0" w:space="0" w:color="auto"/>
        <w:bottom w:val="none" w:sz="0" w:space="0" w:color="auto"/>
        <w:right w:val="none" w:sz="0" w:space="0" w:color="auto"/>
      </w:divBdr>
    </w:div>
    <w:div w:id="1512186539">
      <w:bodyDiv w:val="1"/>
      <w:marLeft w:val="0"/>
      <w:marRight w:val="0"/>
      <w:marTop w:val="0"/>
      <w:marBottom w:val="0"/>
      <w:divBdr>
        <w:top w:val="none" w:sz="0" w:space="0" w:color="auto"/>
        <w:left w:val="none" w:sz="0" w:space="0" w:color="auto"/>
        <w:bottom w:val="none" w:sz="0" w:space="0" w:color="auto"/>
        <w:right w:val="none" w:sz="0" w:space="0" w:color="auto"/>
      </w:divBdr>
      <w:divsChild>
        <w:div w:id="1767193666">
          <w:marLeft w:val="0"/>
          <w:marRight w:val="0"/>
          <w:marTop w:val="0"/>
          <w:marBottom w:val="0"/>
          <w:divBdr>
            <w:top w:val="none" w:sz="0" w:space="0" w:color="auto"/>
            <w:left w:val="none" w:sz="0" w:space="0" w:color="auto"/>
            <w:bottom w:val="none" w:sz="0" w:space="0" w:color="auto"/>
            <w:right w:val="none" w:sz="0" w:space="0" w:color="auto"/>
          </w:divBdr>
          <w:divsChild>
            <w:div w:id="1975676481">
              <w:marLeft w:val="0"/>
              <w:marRight w:val="0"/>
              <w:marTop w:val="0"/>
              <w:marBottom w:val="0"/>
              <w:divBdr>
                <w:top w:val="none" w:sz="0" w:space="0" w:color="auto"/>
                <w:left w:val="none" w:sz="0" w:space="0" w:color="auto"/>
                <w:bottom w:val="none" w:sz="0" w:space="0" w:color="auto"/>
                <w:right w:val="none" w:sz="0" w:space="0" w:color="auto"/>
              </w:divBdr>
              <w:divsChild>
                <w:div w:id="1770854144">
                  <w:marLeft w:val="0"/>
                  <w:marRight w:val="0"/>
                  <w:marTop w:val="0"/>
                  <w:marBottom w:val="0"/>
                  <w:divBdr>
                    <w:top w:val="none" w:sz="0" w:space="0" w:color="auto"/>
                    <w:left w:val="none" w:sz="0" w:space="0" w:color="auto"/>
                    <w:bottom w:val="none" w:sz="0" w:space="0" w:color="auto"/>
                    <w:right w:val="none" w:sz="0" w:space="0" w:color="auto"/>
                  </w:divBdr>
                  <w:divsChild>
                    <w:div w:id="1369069213">
                      <w:marLeft w:val="0"/>
                      <w:marRight w:val="0"/>
                      <w:marTop w:val="0"/>
                      <w:marBottom w:val="0"/>
                      <w:divBdr>
                        <w:top w:val="none" w:sz="0" w:space="0" w:color="auto"/>
                        <w:left w:val="none" w:sz="0" w:space="0" w:color="auto"/>
                        <w:bottom w:val="none" w:sz="0" w:space="0" w:color="auto"/>
                        <w:right w:val="none" w:sz="0" w:space="0" w:color="auto"/>
                      </w:divBdr>
                    </w:div>
                    <w:div w:id="18391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0524">
      <w:bodyDiv w:val="1"/>
      <w:marLeft w:val="0"/>
      <w:marRight w:val="0"/>
      <w:marTop w:val="0"/>
      <w:marBottom w:val="0"/>
      <w:divBdr>
        <w:top w:val="none" w:sz="0" w:space="0" w:color="auto"/>
        <w:left w:val="none" w:sz="0" w:space="0" w:color="auto"/>
        <w:bottom w:val="none" w:sz="0" w:space="0" w:color="auto"/>
        <w:right w:val="none" w:sz="0" w:space="0" w:color="auto"/>
      </w:divBdr>
    </w:div>
    <w:div w:id="1581986620">
      <w:bodyDiv w:val="1"/>
      <w:marLeft w:val="0"/>
      <w:marRight w:val="0"/>
      <w:marTop w:val="0"/>
      <w:marBottom w:val="0"/>
      <w:divBdr>
        <w:top w:val="none" w:sz="0" w:space="0" w:color="auto"/>
        <w:left w:val="none" w:sz="0" w:space="0" w:color="auto"/>
        <w:bottom w:val="none" w:sz="0" w:space="0" w:color="auto"/>
        <w:right w:val="none" w:sz="0" w:space="0" w:color="auto"/>
      </w:divBdr>
      <w:divsChild>
        <w:div w:id="320232006">
          <w:marLeft w:val="0"/>
          <w:marRight w:val="0"/>
          <w:marTop w:val="0"/>
          <w:marBottom w:val="0"/>
          <w:divBdr>
            <w:top w:val="none" w:sz="0" w:space="0" w:color="auto"/>
            <w:left w:val="none" w:sz="0" w:space="0" w:color="auto"/>
            <w:bottom w:val="none" w:sz="0" w:space="0" w:color="auto"/>
            <w:right w:val="none" w:sz="0" w:space="0" w:color="auto"/>
          </w:divBdr>
          <w:divsChild>
            <w:div w:id="577983004">
              <w:marLeft w:val="0"/>
              <w:marRight w:val="0"/>
              <w:marTop w:val="0"/>
              <w:marBottom w:val="0"/>
              <w:divBdr>
                <w:top w:val="none" w:sz="0" w:space="0" w:color="auto"/>
                <w:left w:val="none" w:sz="0" w:space="0" w:color="auto"/>
                <w:bottom w:val="none" w:sz="0" w:space="0" w:color="auto"/>
                <w:right w:val="none" w:sz="0" w:space="0" w:color="auto"/>
              </w:divBdr>
              <w:divsChild>
                <w:div w:id="582184164">
                  <w:marLeft w:val="0"/>
                  <w:marRight w:val="0"/>
                  <w:marTop w:val="0"/>
                  <w:marBottom w:val="0"/>
                  <w:divBdr>
                    <w:top w:val="none" w:sz="0" w:space="0" w:color="auto"/>
                    <w:left w:val="none" w:sz="0" w:space="0" w:color="auto"/>
                    <w:bottom w:val="none" w:sz="0" w:space="0" w:color="auto"/>
                    <w:right w:val="none" w:sz="0" w:space="0" w:color="auto"/>
                  </w:divBdr>
                  <w:divsChild>
                    <w:div w:id="375853971">
                      <w:marLeft w:val="0"/>
                      <w:marRight w:val="0"/>
                      <w:marTop w:val="0"/>
                      <w:marBottom w:val="0"/>
                      <w:divBdr>
                        <w:top w:val="none" w:sz="0" w:space="0" w:color="auto"/>
                        <w:left w:val="none" w:sz="0" w:space="0" w:color="auto"/>
                        <w:bottom w:val="none" w:sz="0" w:space="0" w:color="auto"/>
                        <w:right w:val="none" w:sz="0" w:space="0" w:color="auto"/>
                      </w:divBdr>
                    </w:div>
                    <w:div w:id="16910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249168">
      <w:bodyDiv w:val="1"/>
      <w:marLeft w:val="0"/>
      <w:marRight w:val="0"/>
      <w:marTop w:val="0"/>
      <w:marBottom w:val="0"/>
      <w:divBdr>
        <w:top w:val="none" w:sz="0" w:space="0" w:color="auto"/>
        <w:left w:val="none" w:sz="0" w:space="0" w:color="auto"/>
        <w:bottom w:val="none" w:sz="0" w:space="0" w:color="auto"/>
        <w:right w:val="none" w:sz="0" w:space="0" w:color="auto"/>
      </w:divBdr>
      <w:divsChild>
        <w:div w:id="43212382">
          <w:marLeft w:val="0"/>
          <w:marRight w:val="0"/>
          <w:marTop w:val="0"/>
          <w:marBottom w:val="0"/>
          <w:divBdr>
            <w:top w:val="none" w:sz="0" w:space="0" w:color="auto"/>
            <w:left w:val="none" w:sz="0" w:space="0" w:color="auto"/>
            <w:bottom w:val="none" w:sz="0" w:space="0" w:color="auto"/>
            <w:right w:val="none" w:sz="0" w:space="0" w:color="auto"/>
          </w:divBdr>
          <w:divsChild>
            <w:div w:id="870728996">
              <w:marLeft w:val="0"/>
              <w:marRight w:val="0"/>
              <w:marTop w:val="0"/>
              <w:marBottom w:val="0"/>
              <w:divBdr>
                <w:top w:val="none" w:sz="0" w:space="0" w:color="auto"/>
                <w:left w:val="none" w:sz="0" w:space="0" w:color="auto"/>
                <w:bottom w:val="none" w:sz="0" w:space="0" w:color="auto"/>
                <w:right w:val="none" w:sz="0" w:space="0" w:color="auto"/>
              </w:divBdr>
              <w:divsChild>
                <w:div w:id="1769231974">
                  <w:marLeft w:val="0"/>
                  <w:marRight w:val="0"/>
                  <w:marTop w:val="0"/>
                  <w:marBottom w:val="0"/>
                  <w:divBdr>
                    <w:top w:val="none" w:sz="0" w:space="0" w:color="auto"/>
                    <w:left w:val="none" w:sz="0" w:space="0" w:color="auto"/>
                    <w:bottom w:val="none" w:sz="0" w:space="0" w:color="auto"/>
                    <w:right w:val="none" w:sz="0" w:space="0" w:color="auto"/>
                  </w:divBdr>
                  <w:divsChild>
                    <w:div w:id="111728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147450">
      <w:bodyDiv w:val="1"/>
      <w:marLeft w:val="0"/>
      <w:marRight w:val="0"/>
      <w:marTop w:val="0"/>
      <w:marBottom w:val="0"/>
      <w:divBdr>
        <w:top w:val="none" w:sz="0" w:space="0" w:color="auto"/>
        <w:left w:val="none" w:sz="0" w:space="0" w:color="auto"/>
        <w:bottom w:val="none" w:sz="0" w:space="0" w:color="auto"/>
        <w:right w:val="none" w:sz="0" w:space="0" w:color="auto"/>
      </w:divBdr>
      <w:divsChild>
        <w:div w:id="571430377">
          <w:marLeft w:val="0"/>
          <w:marRight w:val="0"/>
          <w:marTop w:val="0"/>
          <w:marBottom w:val="0"/>
          <w:divBdr>
            <w:top w:val="none" w:sz="0" w:space="0" w:color="auto"/>
            <w:left w:val="none" w:sz="0" w:space="0" w:color="auto"/>
            <w:bottom w:val="none" w:sz="0" w:space="0" w:color="auto"/>
            <w:right w:val="none" w:sz="0" w:space="0" w:color="auto"/>
          </w:divBdr>
          <w:divsChild>
            <w:div w:id="849293246">
              <w:marLeft w:val="0"/>
              <w:marRight w:val="0"/>
              <w:marTop w:val="0"/>
              <w:marBottom w:val="0"/>
              <w:divBdr>
                <w:top w:val="none" w:sz="0" w:space="0" w:color="auto"/>
                <w:left w:val="none" w:sz="0" w:space="0" w:color="auto"/>
                <w:bottom w:val="none" w:sz="0" w:space="0" w:color="auto"/>
                <w:right w:val="none" w:sz="0" w:space="0" w:color="auto"/>
              </w:divBdr>
              <w:divsChild>
                <w:div w:id="1987859106">
                  <w:marLeft w:val="0"/>
                  <w:marRight w:val="0"/>
                  <w:marTop w:val="0"/>
                  <w:marBottom w:val="0"/>
                  <w:divBdr>
                    <w:top w:val="none" w:sz="0" w:space="0" w:color="auto"/>
                    <w:left w:val="none" w:sz="0" w:space="0" w:color="auto"/>
                    <w:bottom w:val="none" w:sz="0" w:space="0" w:color="auto"/>
                    <w:right w:val="none" w:sz="0" w:space="0" w:color="auto"/>
                  </w:divBdr>
                  <w:divsChild>
                    <w:div w:id="14786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931798">
      <w:bodyDiv w:val="1"/>
      <w:marLeft w:val="0"/>
      <w:marRight w:val="0"/>
      <w:marTop w:val="0"/>
      <w:marBottom w:val="0"/>
      <w:divBdr>
        <w:top w:val="none" w:sz="0" w:space="0" w:color="auto"/>
        <w:left w:val="none" w:sz="0" w:space="0" w:color="auto"/>
        <w:bottom w:val="none" w:sz="0" w:space="0" w:color="auto"/>
        <w:right w:val="none" w:sz="0" w:space="0" w:color="auto"/>
      </w:divBdr>
      <w:divsChild>
        <w:div w:id="52781726">
          <w:marLeft w:val="0"/>
          <w:marRight w:val="0"/>
          <w:marTop w:val="0"/>
          <w:marBottom w:val="0"/>
          <w:divBdr>
            <w:top w:val="none" w:sz="0" w:space="0" w:color="auto"/>
            <w:left w:val="none" w:sz="0" w:space="0" w:color="auto"/>
            <w:bottom w:val="none" w:sz="0" w:space="0" w:color="auto"/>
            <w:right w:val="none" w:sz="0" w:space="0" w:color="auto"/>
          </w:divBdr>
          <w:divsChild>
            <w:div w:id="395787578">
              <w:marLeft w:val="0"/>
              <w:marRight w:val="0"/>
              <w:marTop w:val="0"/>
              <w:marBottom w:val="0"/>
              <w:divBdr>
                <w:top w:val="none" w:sz="0" w:space="0" w:color="auto"/>
                <w:left w:val="none" w:sz="0" w:space="0" w:color="auto"/>
                <w:bottom w:val="none" w:sz="0" w:space="0" w:color="auto"/>
                <w:right w:val="none" w:sz="0" w:space="0" w:color="auto"/>
              </w:divBdr>
              <w:divsChild>
                <w:div w:id="770007518">
                  <w:marLeft w:val="0"/>
                  <w:marRight w:val="0"/>
                  <w:marTop w:val="0"/>
                  <w:marBottom w:val="0"/>
                  <w:divBdr>
                    <w:top w:val="none" w:sz="0" w:space="0" w:color="auto"/>
                    <w:left w:val="none" w:sz="0" w:space="0" w:color="auto"/>
                    <w:bottom w:val="none" w:sz="0" w:space="0" w:color="auto"/>
                    <w:right w:val="none" w:sz="0" w:space="0" w:color="auto"/>
                  </w:divBdr>
                  <w:divsChild>
                    <w:div w:id="16687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732770">
      <w:bodyDiv w:val="1"/>
      <w:marLeft w:val="0"/>
      <w:marRight w:val="0"/>
      <w:marTop w:val="0"/>
      <w:marBottom w:val="0"/>
      <w:divBdr>
        <w:top w:val="none" w:sz="0" w:space="0" w:color="auto"/>
        <w:left w:val="none" w:sz="0" w:space="0" w:color="auto"/>
        <w:bottom w:val="none" w:sz="0" w:space="0" w:color="auto"/>
        <w:right w:val="none" w:sz="0" w:space="0" w:color="auto"/>
      </w:divBdr>
      <w:divsChild>
        <w:div w:id="1776824877">
          <w:marLeft w:val="0"/>
          <w:marRight w:val="0"/>
          <w:marTop w:val="0"/>
          <w:marBottom w:val="0"/>
          <w:divBdr>
            <w:top w:val="none" w:sz="0" w:space="0" w:color="auto"/>
            <w:left w:val="none" w:sz="0" w:space="0" w:color="auto"/>
            <w:bottom w:val="none" w:sz="0" w:space="0" w:color="auto"/>
            <w:right w:val="none" w:sz="0" w:space="0" w:color="auto"/>
          </w:divBdr>
          <w:divsChild>
            <w:div w:id="1498350585">
              <w:marLeft w:val="0"/>
              <w:marRight w:val="0"/>
              <w:marTop w:val="0"/>
              <w:marBottom w:val="0"/>
              <w:divBdr>
                <w:top w:val="none" w:sz="0" w:space="0" w:color="auto"/>
                <w:left w:val="none" w:sz="0" w:space="0" w:color="auto"/>
                <w:bottom w:val="none" w:sz="0" w:space="0" w:color="auto"/>
                <w:right w:val="none" w:sz="0" w:space="0" w:color="auto"/>
              </w:divBdr>
              <w:divsChild>
                <w:div w:id="1382100163">
                  <w:marLeft w:val="0"/>
                  <w:marRight w:val="0"/>
                  <w:marTop w:val="0"/>
                  <w:marBottom w:val="0"/>
                  <w:divBdr>
                    <w:top w:val="none" w:sz="0" w:space="0" w:color="auto"/>
                    <w:left w:val="none" w:sz="0" w:space="0" w:color="auto"/>
                    <w:bottom w:val="none" w:sz="0" w:space="0" w:color="auto"/>
                    <w:right w:val="none" w:sz="0" w:space="0" w:color="auto"/>
                  </w:divBdr>
                  <w:divsChild>
                    <w:div w:id="44277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390819">
      <w:bodyDiv w:val="1"/>
      <w:marLeft w:val="0"/>
      <w:marRight w:val="0"/>
      <w:marTop w:val="0"/>
      <w:marBottom w:val="0"/>
      <w:divBdr>
        <w:top w:val="none" w:sz="0" w:space="0" w:color="auto"/>
        <w:left w:val="none" w:sz="0" w:space="0" w:color="auto"/>
        <w:bottom w:val="none" w:sz="0" w:space="0" w:color="auto"/>
        <w:right w:val="none" w:sz="0" w:space="0" w:color="auto"/>
      </w:divBdr>
    </w:div>
    <w:div w:id="1917203668">
      <w:bodyDiv w:val="1"/>
      <w:marLeft w:val="0"/>
      <w:marRight w:val="0"/>
      <w:marTop w:val="0"/>
      <w:marBottom w:val="0"/>
      <w:divBdr>
        <w:top w:val="none" w:sz="0" w:space="0" w:color="auto"/>
        <w:left w:val="none" w:sz="0" w:space="0" w:color="auto"/>
        <w:bottom w:val="none" w:sz="0" w:space="0" w:color="auto"/>
        <w:right w:val="none" w:sz="0" w:space="0" w:color="auto"/>
      </w:divBdr>
      <w:divsChild>
        <w:div w:id="1459107847">
          <w:marLeft w:val="0"/>
          <w:marRight w:val="0"/>
          <w:marTop w:val="0"/>
          <w:marBottom w:val="0"/>
          <w:divBdr>
            <w:top w:val="none" w:sz="0" w:space="0" w:color="auto"/>
            <w:left w:val="none" w:sz="0" w:space="0" w:color="auto"/>
            <w:bottom w:val="none" w:sz="0" w:space="0" w:color="auto"/>
            <w:right w:val="none" w:sz="0" w:space="0" w:color="auto"/>
          </w:divBdr>
          <w:divsChild>
            <w:div w:id="793061051">
              <w:marLeft w:val="0"/>
              <w:marRight w:val="0"/>
              <w:marTop w:val="0"/>
              <w:marBottom w:val="0"/>
              <w:divBdr>
                <w:top w:val="none" w:sz="0" w:space="0" w:color="auto"/>
                <w:left w:val="none" w:sz="0" w:space="0" w:color="auto"/>
                <w:bottom w:val="none" w:sz="0" w:space="0" w:color="auto"/>
                <w:right w:val="none" w:sz="0" w:space="0" w:color="auto"/>
              </w:divBdr>
              <w:divsChild>
                <w:div w:id="199780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4915">
      <w:bodyDiv w:val="1"/>
      <w:marLeft w:val="0"/>
      <w:marRight w:val="0"/>
      <w:marTop w:val="0"/>
      <w:marBottom w:val="0"/>
      <w:divBdr>
        <w:top w:val="none" w:sz="0" w:space="0" w:color="auto"/>
        <w:left w:val="none" w:sz="0" w:space="0" w:color="auto"/>
        <w:bottom w:val="none" w:sz="0" w:space="0" w:color="auto"/>
        <w:right w:val="none" w:sz="0" w:space="0" w:color="auto"/>
      </w:divBdr>
    </w:div>
    <w:div w:id="1949268538">
      <w:bodyDiv w:val="1"/>
      <w:marLeft w:val="0"/>
      <w:marRight w:val="0"/>
      <w:marTop w:val="0"/>
      <w:marBottom w:val="0"/>
      <w:divBdr>
        <w:top w:val="none" w:sz="0" w:space="0" w:color="auto"/>
        <w:left w:val="none" w:sz="0" w:space="0" w:color="auto"/>
        <w:bottom w:val="none" w:sz="0" w:space="0" w:color="auto"/>
        <w:right w:val="none" w:sz="0" w:space="0" w:color="auto"/>
      </w:divBdr>
    </w:div>
    <w:div w:id="2001545291">
      <w:bodyDiv w:val="1"/>
      <w:marLeft w:val="0"/>
      <w:marRight w:val="0"/>
      <w:marTop w:val="0"/>
      <w:marBottom w:val="0"/>
      <w:divBdr>
        <w:top w:val="none" w:sz="0" w:space="0" w:color="auto"/>
        <w:left w:val="none" w:sz="0" w:space="0" w:color="auto"/>
        <w:bottom w:val="none" w:sz="0" w:space="0" w:color="auto"/>
        <w:right w:val="none" w:sz="0" w:space="0" w:color="auto"/>
      </w:divBdr>
      <w:divsChild>
        <w:div w:id="149568256">
          <w:marLeft w:val="0"/>
          <w:marRight w:val="0"/>
          <w:marTop w:val="0"/>
          <w:marBottom w:val="0"/>
          <w:divBdr>
            <w:top w:val="none" w:sz="0" w:space="0" w:color="auto"/>
            <w:left w:val="none" w:sz="0" w:space="0" w:color="auto"/>
            <w:bottom w:val="none" w:sz="0" w:space="0" w:color="auto"/>
            <w:right w:val="none" w:sz="0" w:space="0" w:color="auto"/>
          </w:divBdr>
          <w:divsChild>
            <w:div w:id="2105952895">
              <w:marLeft w:val="0"/>
              <w:marRight w:val="0"/>
              <w:marTop w:val="0"/>
              <w:marBottom w:val="0"/>
              <w:divBdr>
                <w:top w:val="none" w:sz="0" w:space="0" w:color="auto"/>
                <w:left w:val="none" w:sz="0" w:space="0" w:color="auto"/>
                <w:bottom w:val="none" w:sz="0" w:space="0" w:color="auto"/>
                <w:right w:val="none" w:sz="0" w:space="0" w:color="auto"/>
              </w:divBdr>
              <w:divsChild>
                <w:div w:id="1768185706">
                  <w:marLeft w:val="0"/>
                  <w:marRight w:val="0"/>
                  <w:marTop w:val="0"/>
                  <w:marBottom w:val="0"/>
                  <w:divBdr>
                    <w:top w:val="none" w:sz="0" w:space="0" w:color="auto"/>
                    <w:left w:val="none" w:sz="0" w:space="0" w:color="auto"/>
                    <w:bottom w:val="none" w:sz="0" w:space="0" w:color="auto"/>
                    <w:right w:val="none" w:sz="0" w:space="0" w:color="auto"/>
                  </w:divBdr>
                  <w:divsChild>
                    <w:div w:id="10109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398308">
      <w:bodyDiv w:val="1"/>
      <w:marLeft w:val="0"/>
      <w:marRight w:val="0"/>
      <w:marTop w:val="0"/>
      <w:marBottom w:val="0"/>
      <w:divBdr>
        <w:top w:val="none" w:sz="0" w:space="0" w:color="auto"/>
        <w:left w:val="none" w:sz="0" w:space="0" w:color="auto"/>
        <w:bottom w:val="none" w:sz="0" w:space="0" w:color="auto"/>
        <w:right w:val="none" w:sz="0" w:space="0" w:color="auto"/>
      </w:divBdr>
      <w:divsChild>
        <w:div w:id="975186016">
          <w:marLeft w:val="0"/>
          <w:marRight w:val="0"/>
          <w:marTop w:val="0"/>
          <w:marBottom w:val="0"/>
          <w:divBdr>
            <w:top w:val="none" w:sz="0" w:space="0" w:color="auto"/>
            <w:left w:val="none" w:sz="0" w:space="0" w:color="auto"/>
            <w:bottom w:val="none" w:sz="0" w:space="0" w:color="auto"/>
            <w:right w:val="none" w:sz="0" w:space="0" w:color="auto"/>
          </w:divBdr>
          <w:divsChild>
            <w:div w:id="1125008193">
              <w:marLeft w:val="0"/>
              <w:marRight w:val="0"/>
              <w:marTop w:val="0"/>
              <w:marBottom w:val="0"/>
              <w:divBdr>
                <w:top w:val="none" w:sz="0" w:space="0" w:color="auto"/>
                <w:left w:val="none" w:sz="0" w:space="0" w:color="auto"/>
                <w:bottom w:val="none" w:sz="0" w:space="0" w:color="auto"/>
                <w:right w:val="none" w:sz="0" w:space="0" w:color="auto"/>
              </w:divBdr>
              <w:divsChild>
                <w:div w:id="1036273460">
                  <w:marLeft w:val="0"/>
                  <w:marRight w:val="0"/>
                  <w:marTop w:val="0"/>
                  <w:marBottom w:val="0"/>
                  <w:divBdr>
                    <w:top w:val="none" w:sz="0" w:space="0" w:color="auto"/>
                    <w:left w:val="none" w:sz="0" w:space="0" w:color="auto"/>
                    <w:bottom w:val="none" w:sz="0" w:space="0" w:color="auto"/>
                    <w:right w:val="none" w:sz="0" w:space="0" w:color="auto"/>
                  </w:divBdr>
                  <w:divsChild>
                    <w:div w:id="79595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34779">
      <w:bodyDiv w:val="1"/>
      <w:marLeft w:val="0"/>
      <w:marRight w:val="0"/>
      <w:marTop w:val="0"/>
      <w:marBottom w:val="0"/>
      <w:divBdr>
        <w:top w:val="none" w:sz="0" w:space="0" w:color="auto"/>
        <w:left w:val="none" w:sz="0" w:space="0" w:color="auto"/>
        <w:bottom w:val="none" w:sz="0" w:space="0" w:color="auto"/>
        <w:right w:val="none" w:sz="0" w:space="0" w:color="auto"/>
      </w:divBdr>
    </w:div>
    <w:div w:id="2061008161">
      <w:bodyDiv w:val="1"/>
      <w:marLeft w:val="0"/>
      <w:marRight w:val="0"/>
      <w:marTop w:val="0"/>
      <w:marBottom w:val="0"/>
      <w:divBdr>
        <w:top w:val="none" w:sz="0" w:space="0" w:color="auto"/>
        <w:left w:val="none" w:sz="0" w:space="0" w:color="auto"/>
        <w:bottom w:val="none" w:sz="0" w:space="0" w:color="auto"/>
        <w:right w:val="none" w:sz="0" w:space="0" w:color="auto"/>
      </w:divBdr>
      <w:divsChild>
        <w:div w:id="1145586432">
          <w:marLeft w:val="0"/>
          <w:marRight w:val="0"/>
          <w:marTop w:val="0"/>
          <w:marBottom w:val="0"/>
          <w:divBdr>
            <w:top w:val="none" w:sz="0" w:space="0" w:color="auto"/>
            <w:left w:val="none" w:sz="0" w:space="0" w:color="auto"/>
            <w:bottom w:val="none" w:sz="0" w:space="0" w:color="auto"/>
            <w:right w:val="none" w:sz="0" w:space="0" w:color="auto"/>
          </w:divBdr>
          <w:divsChild>
            <w:div w:id="1272974896">
              <w:marLeft w:val="0"/>
              <w:marRight w:val="0"/>
              <w:marTop w:val="0"/>
              <w:marBottom w:val="0"/>
              <w:divBdr>
                <w:top w:val="none" w:sz="0" w:space="0" w:color="auto"/>
                <w:left w:val="none" w:sz="0" w:space="0" w:color="auto"/>
                <w:bottom w:val="none" w:sz="0" w:space="0" w:color="auto"/>
                <w:right w:val="none" w:sz="0" w:space="0" w:color="auto"/>
              </w:divBdr>
              <w:divsChild>
                <w:div w:id="1327248550">
                  <w:marLeft w:val="0"/>
                  <w:marRight w:val="0"/>
                  <w:marTop w:val="0"/>
                  <w:marBottom w:val="0"/>
                  <w:divBdr>
                    <w:top w:val="none" w:sz="0" w:space="0" w:color="auto"/>
                    <w:left w:val="none" w:sz="0" w:space="0" w:color="auto"/>
                    <w:bottom w:val="none" w:sz="0" w:space="0" w:color="auto"/>
                    <w:right w:val="none" w:sz="0" w:space="0" w:color="auto"/>
                  </w:divBdr>
                  <w:divsChild>
                    <w:div w:id="52733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78959">
      <w:bodyDiv w:val="1"/>
      <w:marLeft w:val="0"/>
      <w:marRight w:val="0"/>
      <w:marTop w:val="0"/>
      <w:marBottom w:val="0"/>
      <w:divBdr>
        <w:top w:val="none" w:sz="0" w:space="0" w:color="auto"/>
        <w:left w:val="none" w:sz="0" w:space="0" w:color="auto"/>
        <w:bottom w:val="none" w:sz="0" w:space="0" w:color="auto"/>
        <w:right w:val="none" w:sz="0" w:space="0" w:color="auto"/>
      </w:divBdr>
      <w:divsChild>
        <w:div w:id="2068259198">
          <w:marLeft w:val="0"/>
          <w:marRight w:val="0"/>
          <w:marTop w:val="0"/>
          <w:marBottom w:val="0"/>
          <w:divBdr>
            <w:top w:val="none" w:sz="0" w:space="0" w:color="auto"/>
            <w:left w:val="none" w:sz="0" w:space="0" w:color="auto"/>
            <w:bottom w:val="none" w:sz="0" w:space="0" w:color="auto"/>
            <w:right w:val="none" w:sz="0" w:space="0" w:color="auto"/>
          </w:divBdr>
          <w:divsChild>
            <w:div w:id="1278633440">
              <w:marLeft w:val="0"/>
              <w:marRight w:val="0"/>
              <w:marTop w:val="0"/>
              <w:marBottom w:val="0"/>
              <w:divBdr>
                <w:top w:val="none" w:sz="0" w:space="0" w:color="auto"/>
                <w:left w:val="none" w:sz="0" w:space="0" w:color="auto"/>
                <w:bottom w:val="none" w:sz="0" w:space="0" w:color="auto"/>
                <w:right w:val="none" w:sz="0" w:space="0" w:color="auto"/>
              </w:divBdr>
              <w:divsChild>
                <w:div w:id="1472791090">
                  <w:marLeft w:val="0"/>
                  <w:marRight w:val="0"/>
                  <w:marTop w:val="0"/>
                  <w:marBottom w:val="0"/>
                  <w:divBdr>
                    <w:top w:val="none" w:sz="0" w:space="0" w:color="auto"/>
                    <w:left w:val="none" w:sz="0" w:space="0" w:color="auto"/>
                    <w:bottom w:val="none" w:sz="0" w:space="0" w:color="auto"/>
                    <w:right w:val="none" w:sz="0" w:space="0" w:color="auto"/>
                  </w:divBdr>
                  <w:divsChild>
                    <w:div w:id="8909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72F4-36F3-4244-94E6-922122F35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2</TotalTime>
  <Pages>30</Pages>
  <Words>36455</Words>
  <Characters>207800</Characters>
  <Application>Microsoft Office Word</Application>
  <DocSecurity>0</DocSecurity>
  <Lines>1731</Lines>
  <Paragraphs>4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Catarina Brancoi</cp:lastModifiedBy>
  <cp:revision>57</cp:revision>
  <dcterms:created xsi:type="dcterms:W3CDTF">2022-02-17T16:19:00Z</dcterms:created>
  <dcterms:modified xsi:type="dcterms:W3CDTF">2022-09-1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JsFwzVt"/&gt;&lt;style id="http://www.zotero.org/styles/genome-biology-and-evolu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